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89DA20" w14:textId="77777777" w:rsidR="00B81A98" w:rsidRPr="008F0D04" w:rsidRDefault="00B81A98" w:rsidP="00E713FE">
      <w:pPr>
        <w:spacing w:after="0" w:line="480" w:lineRule="auto"/>
      </w:pPr>
      <w:bookmarkStart w:id="0" w:name="_GoBack"/>
      <w:bookmarkEnd w:id="0"/>
    </w:p>
    <w:p w14:paraId="6381B273" w14:textId="77777777" w:rsidR="008F0D04" w:rsidRDefault="008F0D04" w:rsidP="00E713FE">
      <w:pPr>
        <w:spacing w:after="0" w:line="480" w:lineRule="auto"/>
        <w:rPr>
          <w:b/>
        </w:rPr>
      </w:pPr>
      <w:r>
        <w:rPr>
          <w:b/>
        </w:rPr>
        <w:t>Title</w:t>
      </w:r>
    </w:p>
    <w:p w14:paraId="01A7C1CB" w14:textId="77777777" w:rsidR="008F0D04" w:rsidRPr="008F0D04" w:rsidRDefault="00B81A98" w:rsidP="00E713FE">
      <w:pPr>
        <w:spacing w:after="0" w:line="480" w:lineRule="auto"/>
      </w:pPr>
      <w:r w:rsidRPr="008F0D04">
        <w:t>Community-based surveillance of norovirus disease: a systematic review</w:t>
      </w:r>
    </w:p>
    <w:p w14:paraId="1BC23E53" w14:textId="77777777" w:rsidR="008F0D04" w:rsidRDefault="008F0D04" w:rsidP="00E713FE">
      <w:pPr>
        <w:spacing w:after="0" w:line="480" w:lineRule="auto"/>
      </w:pPr>
    </w:p>
    <w:p w14:paraId="05DDA4C3" w14:textId="77777777" w:rsidR="008F0D04" w:rsidRPr="008F0D04" w:rsidRDefault="008F0D04" w:rsidP="00E713FE">
      <w:pPr>
        <w:spacing w:after="0" w:line="480" w:lineRule="auto"/>
        <w:rPr>
          <w:b/>
        </w:rPr>
      </w:pPr>
      <w:r w:rsidRPr="008F0D04">
        <w:rPr>
          <w:b/>
        </w:rPr>
        <w:t>Authors</w:t>
      </w:r>
    </w:p>
    <w:p w14:paraId="23068B12" w14:textId="77777777" w:rsidR="008F0D04" w:rsidRDefault="008F0D04" w:rsidP="00E713FE">
      <w:pPr>
        <w:spacing w:after="0" w:line="480" w:lineRule="auto"/>
      </w:pPr>
      <w:r>
        <w:t>Thomas Inns</w:t>
      </w:r>
      <w:r w:rsidRPr="008F0D04">
        <w:rPr>
          <w:vertAlign w:val="superscript"/>
        </w:rPr>
        <w:t>1,2,3</w:t>
      </w:r>
      <w:r>
        <w:t>, John Harris</w:t>
      </w:r>
      <w:r w:rsidRPr="008F0D04">
        <w:rPr>
          <w:vertAlign w:val="superscript"/>
        </w:rPr>
        <w:t>1,2</w:t>
      </w:r>
      <w:r>
        <w:t>, Roberto Vivancos</w:t>
      </w:r>
      <w:r w:rsidRPr="008F0D04">
        <w:rPr>
          <w:vertAlign w:val="superscript"/>
        </w:rPr>
        <w:t>2,3</w:t>
      </w:r>
      <w:r w:rsidR="00C155E2">
        <w:rPr>
          <w:vertAlign w:val="superscript"/>
        </w:rPr>
        <w:t>,4</w:t>
      </w:r>
      <w:r>
        <w:t>, Miren Iturriza-Gomara</w:t>
      </w:r>
      <w:r w:rsidR="00C155E2">
        <w:rPr>
          <w:vertAlign w:val="superscript"/>
        </w:rPr>
        <w:t>2,5</w:t>
      </w:r>
      <w:r>
        <w:t>, Sarah O’Brien</w:t>
      </w:r>
      <w:r w:rsidRPr="008F0D04">
        <w:rPr>
          <w:vertAlign w:val="superscript"/>
        </w:rPr>
        <w:t>1,2</w:t>
      </w:r>
    </w:p>
    <w:p w14:paraId="4D11F28A" w14:textId="77777777" w:rsidR="008F0D04" w:rsidRDefault="008F0D04" w:rsidP="00E713FE">
      <w:pPr>
        <w:spacing w:after="0" w:line="480" w:lineRule="auto"/>
      </w:pPr>
    </w:p>
    <w:p w14:paraId="449274C8" w14:textId="77777777" w:rsidR="008F0D04" w:rsidRPr="008F0D04" w:rsidRDefault="008F0D04" w:rsidP="00E713FE">
      <w:pPr>
        <w:spacing w:after="0" w:line="480" w:lineRule="auto"/>
        <w:rPr>
          <w:b/>
        </w:rPr>
      </w:pPr>
      <w:r w:rsidRPr="008F0D04">
        <w:rPr>
          <w:b/>
        </w:rPr>
        <w:t>Affiliations</w:t>
      </w:r>
    </w:p>
    <w:p w14:paraId="4196FA51" w14:textId="77777777" w:rsidR="008F0D04" w:rsidRDefault="008F0D04" w:rsidP="00E713FE">
      <w:pPr>
        <w:pStyle w:val="ListParagraph"/>
        <w:numPr>
          <w:ilvl w:val="0"/>
          <w:numId w:val="9"/>
        </w:numPr>
        <w:spacing w:after="0" w:line="480" w:lineRule="auto"/>
      </w:pPr>
      <w:r>
        <w:t>Institute of Psychology, Health and Society, University of Liverpool, UK</w:t>
      </w:r>
    </w:p>
    <w:p w14:paraId="580DD136" w14:textId="77777777" w:rsidR="008F0D04" w:rsidRPr="008F0D04" w:rsidRDefault="008F0D04" w:rsidP="00E713FE">
      <w:pPr>
        <w:pStyle w:val="ListParagraph"/>
        <w:numPr>
          <w:ilvl w:val="0"/>
          <w:numId w:val="9"/>
        </w:numPr>
        <w:spacing w:after="0" w:line="480" w:lineRule="auto"/>
      </w:pPr>
      <w:r w:rsidRPr="008F0D04">
        <w:t xml:space="preserve">NIHR Health Protection Research Unit in Gastrointestinal Infections, </w:t>
      </w:r>
      <w:r>
        <w:t>University of Liverpool, UK</w:t>
      </w:r>
    </w:p>
    <w:p w14:paraId="251FF204" w14:textId="77777777" w:rsidR="008F0D04" w:rsidRDefault="008F0D04" w:rsidP="00E713FE">
      <w:pPr>
        <w:pStyle w:val="ListParagraph"/>
        <w:numPr>
          <w:ilvl w:val="0"/>
          <w:numId w:val="9"/>
        </w:numPr>
        <w:spacing w:after="0" w:line="480" w:lineRule="auto"/>
      </w:pPr>
      <w:r>
        <w:t>Field Epidemiology Service, Public Health England, UK</w:t>
      </w:r>
    </w:p>
    <w:p w14:paraId="55943E6C" w14:textId="77777777" w:rsidR="00C155E2" w:rsidRDefault="00C155E2" w:rsidP="00E713FE">
      <w:pPr>
        <w:pStyle w:val="ListParagraph"/>
        <w:numPr>
          <w:ilvl w:val="0"/>
          <w:numId w:val="9"/>
        </w:numPr>
        <w:spacing w:after="0" w:line="480" w:lineRule="auto"/>
      </w:pPr>
      <w:r w:rsidRPr="00C155E2">
        <w:t>NIHR Health Protection Research Unit in Emerging and Zoonotic Infections, University of Liverpool, UK</w:t>
      </w:r>
    </w:p>
    <w:p w14:paraId="332B8D34" w14:textId="77777777" w:rsidR="008F0D04" w:rsidRPr="008F0D04" w:rsidRDefault="008F0D04" w:rsidP="00E713FE">
      <w:pPr>
        <w:pStyle w:val="ListParagraph"/>
        <w:numPr>
          <w:ilvl w:val="0"/>
          <w:numId w:val="9"/>
        </w:numPr>
        <w:spacing w:after="0" w:line="480" w:lineRule="auto"/>
      </w:pPr>
      <w:r>
        <w:t>Institute of Infection and Global Health, University of Liverpool, UK</w:t>
      </w:r>
    </w:p>
    <w:p w14:paraId="28D4C0CF" w14:textId="77777777" w:rsidR="00115262" w:rsidRDefault="00115262" w:rsidP="00E713FE">
      <w:pPr>
        <w:spacing w:after="0" w:line="480" w:lineRule="auto"/>
      </w:pPr>
    </w:p>
    <w:p w14:paraId="747CD6EE" w14:textId="1AA7F8A8" w:rsidR="00444690" w:rsidRPr="004818F2" w:rsidRDefault="00840951" w:rsidP="00E713FE">
      <w:pPr>
        <w:spacing w:after="0" w:line="480" w:lineRule="auto"/>
        <w:rPr>
          <w:b/>
        </w:rPr>
      </w:pPr>
      <w:r>
        <w:rPr>
          <w:b/>
        </w:rPr>
        <w:t>Email addresses</w:t>
      </w:r>
    </w:p>
    <w:p w14:paraId="744E4ECF" w14:textId="12422CFC" w:rsidR="00444690" w:rsidRDefault="00317F17" w:rsidP="00E713FE">
      <w:pPr>
        <w:spacing w:after="0" w:line="480" w:lineRule="auto"/>
      </w:pPr>
      <w:hyperlink r:id="rId8" w:history="1">
        <w:r w:rsidR="00840951" w:rsidRPr="001C1958">
          <w:rPr>
            <w:rStyle w:val="Hyperlink"/>
          </w:rPr>
          <w:t>thomas.inns@liverpool.ac.uk</w:t>
        </w:r>
      </w:hyperlink>
      <w:r w:rsidR="00840951">
        <w:t>;</w:t>
      </w:r>
      <w:r w:rsidR="00DA478F">
        <w:t>*</w:t>
      </w:r>
      <w:r w:rsidR="00840951">
        <w:t xml:space="preserve"> </w:t>
      </w:r>
      <w:hyperlink r:id="rId9" w:history="1">
        <w:r w:rsidR="00DA478F" w:rsidRPr="001C1958">
          <w:rPr>
            <w:rStyle w:val="Hyperlink"/>
          </w:rPr>
          <w:t>John.Harris@liverpool.ac.uk</w:t>
        </w:r>
      </w:hyperlink>
      <w:r w:rsidR="00DA478F">
        <w:t xml:space="preserve">; </w:t>
      </w:r>
      <w:hyperlink r:id="rId10" w:history="1">
        <w:r w:rsidR="00DA478F" w:rsidRPr="001C1958">
          <w:rPr>
            <w:rStyle w:val="Hyperlink"/>
          </w:rPr>
          <w:t>Roberto.vivancos@phe.gov.uk</w:t>
        </w:r>
      </w:hyperlink>
      <w:r w:rsidR="00DA478F">
        <w:t xml:space="preserve">; </w:t>
      </w:r>
      <w:hyperlink r:id="rId11" w:history="1">
        <w:r w:rsidR="00DA478F" w:rsidRPr="001C1958">
          <w:rPr>
            <w:rStyle w:val="Hyperlink"/>
          </w:rPr>
          <w:t>M.Iturriza-Gomara@liverpool.ac.uk</w:t>
        </w:r>
      </w:hyperlink>
      <w:r w:rsidR="00DA478F">
        <w:t xml:space="preserve">; </w:t>
      </w:r>
      <w:hyperlink r:id="rId12" w:history="1">
        <w:r w:rsidR="00DA478F" w:rsidRPr="001C1958">
          <w:rPr>
            <w:rStyle w:val="Hyperlink"/>
          </w:rPr>
          <w:t>S.J.Obrien@liverpool.ac.uk</w:t>
        </w:r>
      </w:hyperlink>
      <w:r w:rsidR="00DA478F">
        <w:t xml:space="preserve">; </w:t>
      </w:r>
    </w:p>
    <w:p w14:paraId="1518D3AA" w14:textId="6B50038F" w:rsidR="00444690" w:rsidRDefault="00DA478F" w:rsidP="00DA478F">
      <w:pPr>
        <w:spacing w:after="0" w:line="480" w:lineRule="auto"/>
      </w:pPr>
      <w:r>
        <w:t>* Corresponding author</w:t>
      </w:r>
    </w:p>
    <w:p w14:paraId="07E8E118" w14:textId="77777777" w:rsidR="00E713FE" w:rsidRDefault="00E713FE" w:rsidP="00E713FE">
      <w:pPr>
        <w:spacing w:after="0" w:line="480" w:lineRule="auto"/>
      </w:pPr>
    </w:p>
    <w:p w14:paraId="0C10048D" w14:textId="77777777" w:rsidR="00E713FE" w:rsidRDefault="00E713FE" w:rsidP="00E713FE">
      <w:pPr>
        <w:spacing w:after="0" w:line="480" w:lineRule="auto"/>
      </w:pPr>
    </w:p>
    <w:p w14:paraId="5D8B5CDA" w14:textId="77777777" w:rsidR="00E713FE" w:rsidRDefault="00E713FE" w:rsidP="00E713FE">
      <w:pPr>
        <w:spacing w:after="0" w:line="480" w:lineRule="auto"/>
      </w:pPr>
    </w:p>
    <w:p w14:paraId="467609E9" w14:textId="77777777" w:rsidR="00E713FE" w:rsidRDefault="00E713FE" w:rsidP="00E713FE">
      <w:pPr>
        <w:spacing w:after="0" w:line="480" w:lineRule="auto"/>
      </w:pPr>
    </w:p>
    <w:p w14:paraId="39670D02" w14:textId="77777777" w:rsidR="00E713FE" w:rsidRDefault="00E713FE" w:rsidP="00E713FE">
      <w:pPr>
        <w:spacing w:after="0" w:line="480" w:lineRule="auto"/>
      </w:pPr>
    </w:p>
    <w:p w14:paraId="416AC5A4" w14:textId="77777777" w:rsidR="00E713FE" w:rsidRDefault="00E713FE" w:rsidP="00E713FE">
      <w:pPr>
        <w:spacing w:after="0" w:line="480" w:lineRule="auto"/>
      </w:pPr>
    </w:p>
    <w:p w14:paraId="382CFC18" w14:textId="77777777" w:rsidR="00E713FE" w:rsidRDefault="00E713FE" w:rsidP="00E713FE">
      <w:pPr>
        <w:spacing w:after="0" w:line="480" w:lineRule="auto"/>
      </w:pPr>
    </w:p>
    <w:p w14:paraId="30D0048E" w14:textId="77777777" w:rsidR="00E713FE" w:rsidRDefault="00E713FE" w:rsidP="00E713FE">
      <w:pPr>
        <w:spacing w:after="0" w:line="480" w:lineRule="auto"/>
      </w:pPr>
    </w:p>
    <w:p w14:paraId="374B7B47" w14:textId="77777777" w:rsidR="00E713FE" w:rsidRDefault="00E713FE" w:rsidP="00E713FE">
      <w:pPr>
        <w:spacing w:after="0" w:line="480" w:lineRule="auto"/>
      </w:pPr>
    </w:p>
    <w:p w14:paraId="65C51567" w14:textId="77777777" w:rsidR="00E713FE" w:rsidRDefault="00E713FE" w:rsidP="00E713FE">
      <w:pPr>
        <w:spacing w:after="0" w:line="480" w:lineRule="auto"/>
      </w:pPr>
    </w:p>
    <w:p w14:paraId="54D2FC9D" w14:textId="77777777" w:rsidR="00E713FE" w:rsidRDefault="00E713FE" w:rsidP="00E713FE">
      <w:pPr>
        <w:spacing w:after="0" w:line="480" w:lineRule="auto"/>
      </w:pPr>
    </w:p>
    <w:p w14:paraId="04F59287" w14:textId="67C2883E" w:rsidR="008F0D04" w:rsidRDefault="008F0D04" w:rsidP="00E713FE">
      <w:pPr>
        <w:spacing w:after="0" w:line="480" w:lineRule="auto"/>
        <w:rPr>
          <w:b/>
        </w:rPr>
      </w:pPr>
      <w:r w:rsidRPr="008F0D04">
        <w:rPr>
          <w:b/>
        </w:rPr>
        <w:t>Abstract</w:t>
      </w:r>
    </w:p>
    <w:p w14:paraId="4106D54F" w14:textId="4C10AFF4" w:rsidR="009410C3" w:rsidRPr="00E713FE" w:rsidRDefault="00444690" w:rsidP="00E713FE">
      <w:pPr>
        <w:spacing w:after="0" w:line="480" w:lineRule="auto"/>
        <w:rPr>
          <w:i/>
        </w:rPr>
      </w:pPr>
      <w:r w:rsidRPr="00E713FE">
        <w:rPr>
          <w:i/>
        </w:rPr>
        <w:t>Background</w:t>
      </w:r>
    </w:p>
    <w:p w14:paraId="4BEC8755" w14:textId="7FAD3430" w:rsidR="00444690" w:rsidRDefault="007B5AD7" w:rsidP="00E713FE">
      <w:pPr>
        <w:spacing w:after="0" w:line="480" w:lineRule="auto"/>
      </w:pPr>
      <w:r>
        <w:t xml:space="preserve">Norovirus is a common cause of infectious gastrointestinal disease. Despite the increased ability to detect norovirus in affected people, the number of reported cases and outbreaks in the community is still substantially underestimated. </w:t>
      </w:r>
      <w:r w:rsidR="00E4093C">
        <w:t>W</w:t>
      </w:r>
      <w:r w:rsidR="00E4093C" w:rsidRPr="007B5AD7">
        <w:t xml:space="preserve">e undertook a systematic review to </w:t>
      </w:r>
      <w:r>
        <w:t>determine the nature, scope and scale of community-based surveillance systems which capture information on norovirus disease.</w:t>
      </w:r>
    </w:p>
    <w:p w14:paraId="28AB646D" w14:textId="77777777" w:rsidR="00E713FE" w:rsidRDefault="00E713FE" w:rsidP="00E713FE">
      <w:pPr>
        <w:spacing w:after="0" w:line="480" w:lineRule="auto"/>
      </w:pPr>
    </w:p>
    <w:p w14:paraId="373B08F2" w14:textId="2E23AAB9" w:rsidR="00444690" w:rsidRPr="00E713FE" w:rsidRDefault="00444690" w:rsidP="00E713FE">
      <w:pPr>
        <w:spacing w:after="0" w:line="480" w:lineRule="auto"/>
        <w:rPr>
          <w:i/>
        </w:rPr>
      </w:pPr>
      <w:r w:rsidRPr="00E713FE">
        <w:rPr>
          <w:i/>
        </w:rPr>
        <w:t>Methods</w:t>
      </w:r>
    </w:p>
    <w:p w14:paraId="6ED2F591" w14:textId="2F2FAA39" w:rsidR="00444690" w:rsidRDefault="007B5AD7" w:rsidP="00E713FE">
      <w:pPr>
        <w:spacing w:after="0" w:line="480" w:lineRule="auto"/>
      </w:pPr>
      <w:r>
        <w:t>We searched MEDLINE, EMBASE and Scopus for s</w:t>
      </w:r>
      <w:r w:rsidRPr="003168A4">
        <w:t>tudies published between 01 Ja</w:t>
      </w:r>
      <w:r w:rsidR="00335B8E">
        <w:t xml:space="preserve">nuary 1995 and 31 December 2015, using terms relating to norovirus and surveillance. </w:t>
      </w:r>
      <w:r>
        <w:t xml:space="preserve"> </w:t>
      </w:r>
      <w:r w:rsidR="00335B8E">
        <w:t xml:space="preserve">Publications were screened independently by two reviewers using exclusion criteria. </w:t>
      </w:r>
      <w:r w:rsidR="00E4093C" w:rsidRPr="00DE5DBC">
        <w:t>Data extraction from included papers w</w:t>
      </w:r>
      <w:r w:rsidR="00E4093C">
        <w:t>as</w:t>
      </w:r>
      <w:r w:rsidR="00E4093C" w:rsidRPr="00DE5DBC">
        <w:t xml:space="preserve"> performed using a standardized data extraction form.</w:t>
      </w:r>
      <w:r w:rsidR="00E4093C">
        <w:t xml:space="preserve"> O</w:t>
      </w:r>
      <w:r w:rsidR="00E4093C" w:rsidRPr="008F0D04">
        <w:t>utcome</w:t>
      </w:r>
      <w:r w:rsidR="00E4093C">
        <w:t>s</w:t>
      </w:r>
      <w:r w:rsidR="00E4093C" w:rsidRPr="008F0D04">
        <w:t xml:space="preserve"> </w:t>
      </w:r>
      <w:r w:rsidR="00E4093C">
        <w:t xml:space="preserve">were </w:t>
      </w:r>
      <w:r w:rsidR="00E4093C" w:rsidRPr="008F0D04">
        <w:t>descri</w:t>
      </w:r>
      <w:r w:rsidR="00E4093C">
        <w:t>ptions of</w:t>
      </w:r>
      <w:r w:rsidR="00E4093C" w:rsidRPr="008F0D04">
        <w:t xml:space="preserve"> the methods </w:t>
      </w:r>
      <w:r w:rsidR="00E4093C">
        <w:t>reported in included papers, and any e</w:t>
      </w:r>
      <w:r w:rsidR="00E4093C" w:rsidRPr="008F0D04">
        <w:t>stimate</w:t>
      </w:r>
      <w:r w:rsidR="00E4093C">
        <w:t>s of</w:t>
      </w:r>
      <w:r w:rsidR="00E4093C" w:rsidRPr="008F0D04">
        <w:t xml:space="preserve"> incidence rate of norovirus disease in each community, stratified by age.</w:t>
      </w:r>
    </w:p>
    <w:p w14:paraId="5D20F40C" w14:textId="77777777" w:rsidR="00E713FE" w:rsidRDefault="00E713FE" w:rsidP="00E713FE">
      <w:pPr>
        <w:spacing w:after="0" w:line="480" w:lineRule="auto"/>
      </w:pPr>
    </w:p>
    <w:p w14:paraId="2959362D" w14:textId="7763C457" w:rsidR="00444690" w:rsidRPr="00E713FE" w:rsidRDefault="00444690" w:rsidP="00E713FE">
      <w:pPr>
        <w:spacing w:after="0" w:line="480" w:lineRule="auto"/>
        <w:rPr>
          <w:i/>
        </w:rPr>
      </w:pPr>
      <w:r w:rsidRPr="00E713FE">
        <w:rPr>
          <w:i/>
        </w:rPr>
        <w:t>Results</w:t>
      </w:r>
    </w:p>
    <w:p w14:paraId="31AF5C7B" w14:textId="4F9459CB" w:rsidR="00E713FE" w:rsidRDefault="008C6DA1" w:rsidP="00E713FE">
      <w:pPr>
        <w:spacing w:after="0" w:line="480" w:lineRule="auto"/>
      </w:pPr>
      <w:r>
        <w:t>After exclusions</w:t>
      </w:r>
      <w:r w:rsidR="003671D8">
        <w:t>,</w:t>
      </w:r>
      <w:r>
        <w:t xml:space="preserve"> we reviewed 45 papers of which 23 described surveillance studies and 19 included estimates of incidence. The estimates of incidence varied by outcome measure, type of laboratory test and study population.</w:t>
      </w:r>
      <w:r w:rsidR="001A6DBC">
        <w:t xml:space="preserve"> There were two estimates of norovirus hospitalisation; 0.72 and 1.04 per 1000 person-years</w:t>
      </w:r>
      <w:r w:rsidR="007D29EE">
        <w:t>.</w:t>
      </w:r>
      <w:r w:rsidR="001A6DBC">
        <w:t xml:space="preserve"> Estimates of norovirus disease ranged between 0.024 cases per 1000 person-years and 60 cases per 1000 person-years and estimates of all gastroenteritis varied between 49 and 1100 cases per 1000 person-years.</w:t>
      </w:r>
    </w:p>
    <w:p w14:paraId="16CDE218" w14:textId="77777777" w:rsidR="008C6DA1" w:rsidRDefault="008C6DA1" w:rsidP="00E713FE">
      <w:pPr>
        <w:spacing w:after="0" w:line="480" w:lineRule="auto"/>
      </w:pPr>
    </w:p>
    <w:p w14:paraId="5E803450" w14:textId="334E9B17" w:rsidR="00444690" w:rsidRPr="00E713FE" w:rsidRDefault="00444690" w:rsidP="00E713FE">
      <w:pPr>
        <w:spacing w:after="0" w:line="480" w:lineRule="auto"/>
        <w:rPr>
          <w:i/>
        </w:rPr>
      </w:pPr>
      <w:r w:rsidRPr="00E713FE">
        <w:rPr>
          <w:i/>
        </w:rPr>
        <w:t>Conclusion</w:t>
      </w:r>
      <w:r w:rsidR="00BF6DB7">
        <w:rPr>
          <w:i/>
        </w:rPr>
        <w:t>s</w:t>
      </w:r>
    </w:p>
    <w:p w14:paraId="43D23DE5" w14:textId="4F4E13E6" w:rsidR="008C6DA1" w:rsidRDefault="008C6DA1" w:rsidP="00E713FE">
      <w:pPr>
        <w:spacing w:after="0" w:line="480" w:lineRule="auto"/>
      </w:pPr>
      <w:r>
        <w:t>Our systematic review found few papers describing community-based surveillance for norovirus disease. Standardised age-specific estimates of norovirus incidence would be valuable for calculating the true global burden of norovirus disease; robust community surveillance systems would be able to produce this information.</w:t>
      </w:r>
    </w:p>
    <w:p w14:paraId="77D86F0E" w14:textId="77777777" w:rsidR="00E50EA6" w:rsidRDefault="00E50EA6" w:rsidP="00E713FE">
      <w:pPr>
        <w:spacing w:after="0" w:line="480" w:lineRule="auto"/>
      </w:pPr>
    </w:p>
    <w:p w14:paraId="5C0309E7" w14:textId="739D5620" w:rsidR="008F0D04" w:rsidRDefault="009410C3" w:rsidP="00E713FE">
      <w:pPr>
        <w:spacing w:after="0" w:line="480" w:lineRule="auto"/>
      </w:pPr>
      <w:r>
        <w:t>PROSPERO 2016:CRD42016048659</w:t>
      </w:r>
    </w:p>
    <w:p w14:paraId="3539CA2B" w14:textId="77777777" w:rsidR="00E713FE" w:rsidRDefault="00E713FE" w:rsidP="00E713FE">
      <w:pPr>
        <w:spacing w:after="0" w:line="480" w:lineRule="auto"/>
        <w:rPr>
          <w:b/>
        </w:rPr>
      </w:pPr>
    </w:p>
    <w:p w14:paraId="440694A8" w14:textId="77777777" w:rsidR="00444690" w:rsidRPr="00024D1A" w:rsidRDefault="00444690" w:rsidP="00E713FE">
      <w:pPr>
        <w:spacing w:after="0" w:line="480" w:lineRule="auto"/>
        <w:rPr>
          <w:b/>
        </w:rPr>
      </w:pPr>
      <w:r w:rsidRPr="00024D1A">
        <w:rPr>
          <w:b/>
        </w:rPr>
        <w:t>Keywords</w:t>
      </w:r>
    </w:p>
    <w:p w14:paraId="1DA20AAE" w14:textId="46BC1FFD" w:rsidR="00E4093C" w:rsidRDefault="00C355DF" w:rsidP="00E713FE">
      <w:pPr>
        <w:spacing w:after="0" w:line="480" w:lineRule="auto"/>
      </w:pPr>
      <w:r>
        <w:t>N</w:t>
      </w:r>
      <w:r w:rsidR="00444690">
        <w:t>orovirus, surveillance</w:t>
      </w:r>
      <w:r>
        <w:t>, community, gastroenteritis, systematic review</w:t>
      </w:r>
    </w:p>
    <w:p w14:paraId="24D6347D" w14:textId="77777777" w:rsidR="00E713FE" w:rsidRDefault="00E713FE" w:rsidP="00E713FE">
      <w:pPr>
        <w:spacing w:after="0" w:line="480" w:lineRule="auto"/>
      </w:pPr>
    </w:p>
    <w:p w14:paraId="39AED4EF" w14:textId="03B1B0DF" w:rsidR="00115262" w:rsidRPr="00115262" w:rsidRDefault="00BF6DB7" w:rsidP="00E713FE">
      <w:pPr>
        <w:spacing w:after="0" w:line="480" w:lineRule="auto"/>
        <w:rPr>
          <w:b/>
        </w:rPr>
      </w:pPr>
      <w:r>
        <w:rPr>
          <w:b/>
        </w:rPr>
        <w:t>Background</w:t>
      </w:r>
    </w:p>
    <w:p w14:paraId="032BAD52" w14:textId="1F7EE1BB" w:rsidR="00A07045" w:rsidRDefault="008E3BFE" w:rsidP="00E713FE">
      <w:pPr>
        <w:spacing w:after="0" w:line="480" w:lineRule="auto"/>
      </w:pPr>
      <w:r>
        <w:t xml:space="preserve">Norovirus infection is the most </w:t>
      </w:r>
      <w:r w:rsidR="007B6356">
        <w:t>common cause</w:t>
      </w:r>
      <w:r w:rsidR="00343423">
        <w:t xml:space="preserve"> of infectious gastrointestinal disease</w:t>
      </w:r>
      <w:r w:rsidR="003811CE">
        <w:t xml:space="preserve"> in the United Kingdom (UK) and many other countries</w:t>
      </w:r>
      <w:r w:rsidR="002326D1">
        <w:t xml:space="preserve"> </w:t>
      </w:r>
      <w:r w:rsidR="003811CE">
        <w:fldChar w:fldCharType="begin">
          <w:fldData xml:space="preserve">PEVuZE5vdGU+PENpdGU+PEF1dGhvcj5BdG1hcjwvQXV0aG9yPjxZZWFyPjIwMDY8L1llYXI+PFJl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</w:fldData>
        </w:fldChar>
      </w:r>
      <w:r w:rsidR="001A6DBC">
        <w:instrText xml:space="preserve"> ADDIN EN.CITE </w:instrText>
      </w:r>
      <w:r w:rsidR="001A6DBC">
        <w:fldChar w:fldCharType="begin">
          <w:fldData xml:space="preserve">PEVuZE5vdGU+PENpdGU+PEF1dGhvcj5BdG1hcjwvQXV0aG9yPjxZZWFyPjIwMDY8L1llYXI+PFJl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</w:fldData>
        </w:fldChar>
      </w:r>
      <w:r w:rsidR="001A6DBC">
        <w:instrText xml:space="preserve"> ADDIN EN.CITE.DATA </w:instrText>
      </w:r>
      <w:r w:rsidR="001A6DBC">
        <w:fldChar w:fldCharType="end"/>
      </w:r>
      <w:r w:rsidR="003811CE">
        <w:fldChar w:fldCharType="separate"/>
      </w:r>
      <w:r w:rsidR="001A6DBC">
        <w:rPr>
          <w:noProof/>
        </w:rPr>
        <w:t>[1, 2]</w:t>
      </w:r>
      <w:r w:rsidR="003811CE">
        <w:fldChar w:fldCharType="end"/>
      </w:r>
      <w:r w:rsidR="003811CE">
        <w:t>.</w:t>
      </w:r>
      <w:r w:rsidR="00343423">
        <w:t xml:space="preserve"> </w:t>
      </w:r>
      <w:r w:rsidR="002326D1">
        <w:t>Globally, i</w:t>
      </w:r>
      <w:r w:rsidR="00343423">
        <w:t>t is</w:t>
      </w:r>
      <w:r w:rsidR="002326D1">
        <w:t xml:space="preserve"> estimated to be</w:t>
      </w:r>
      <w:r w:rsidR="00343423">
        <w:t xml:space="preserve"> associated with 18% of all cases of acute gastroenteritis</w:t>
      </w:r>
      <w:r w:rsidR="002326D1">
        <w:t xml:space="preserve"> </w:t>
      </w:r>
      <w:r w:rsidR="00343423">
        <w:fldChar w:fldCharType="begin"/>
      </w:r>
      <w:r w:rsidR="001A6DBC">
        <w:instrText xml:space="preserve"> ADDIN EN.CITE &lt;EndNote&gt;&lt;Cite&gt;&lt;Author&gt;Ahmed&lt;/Author&gt;&lt;Year&gt;2014&lt;/Year&gt;&lt;RecNum&gt;1062&lt;/RecNum&gt;&lt;DisplayText&gt;[3]&lt;/DisplayText&gt;&lt;record&gt;&lt;rec-number&gt;1062&lt;/rec-number&gt;&lt;foreign-keys&gt;&lt;key app="EN" db-id="pestxpzfm95e2vezsznxpppipw5apasstvda" timestamp="1478086167"&gt;1062&lt;/key&gt;&lt;/foreign-keys&gt;&lt;ref-type name="Journal Article"&gt;17&lt;/ref-type&gt;&lt;contributors&gt;&lt;authors&gt;&lt;author&gt;Ahmed, Sharia M.&lt;/author&gt;&lt;author&gt;Hall, Aron J.&lt;/author&gt;&lt;author&gt;Robinson, Anne E.&lt;/author&gt;&lt;author&gt;Verhoef, Linda&lt;/author&gt;&lt;author&gt;Premkumar, Prasanna&lt;/author&gt;&lt;author&gt;Parashar, Umesh D.&lt;/author&gt;&lt;author&gt;Koopmans, Marion&lt;/author&gt;&lt;author&gt;Lopman, Benjamin A.&lt;/author&gt;&lt;/authors&gt;&lt;/contributors&gt;&lt;titles&gt;&lt;title&gt;Global prevalence of norovirus in cases of gastroenteritis: a systematic review and meta-analysis&lt;/title&gt;&lt;secondary-title&gt;The Lancet Infectious Diseases&lt;/secondary-title&gt;&lt;/titles&gt;&lt;periodical&gt;&lt;full-title&gt;The Lancet Infectious Diseases&lt;/full-title&gt;&lt;/periodical&gt;&lt;pages&gt;725-730&lt;/pages&gt;&lt;volume&gt;14&lt;/volume&gt;&lt;number&gt;8&lt;/number&gt;&lt;dates&gt;&lt;year&gt;2014&lt;/year&gt;&lt;pub-dates&gt;&lt;date&gt;8//&lt;/date&gt;&lt;/pub-dates&gt;&lt;/dates&gt;&lt;isbn&gt;1473-3099&lt;/isbn&gt;&lt;urls&gt;&lt;related-urls&gt;&lt;url&gt;http://www.sciencedirect.com/science/article/pii/S1473309914707674&lt;/url&gt;&lt;url&gt;http://ac.els-cdn.com/S1473309914707674/1-s2.0-S1473309914707674-main.pdf?_tid=975f308e-a698-11e6-b40e-00000aacb361&amp;amp;acdnat=1478708678_406a00f25a6c8c1c6717dcd5b71d4f6e&lt;/url&gt;&lt;/related-urls&gt;&lt;/urls&gt;&lt;electronic-resource-num&gt;http://dx.doi.org/10.1016/S1473-3099(14)70767-4&lt;/electronic-resource-num&gt;&lt;/record&gt;&lt;/Cite&gt;&lt;/EndNote&gt;</w:instrText>
      </w:r>
      <w:r w:rsidR="00343423">
        <w:fldChar w:fldCharType="separate"/>
      </w:r>
      <w:r w:rsidR="001A6DBC">
        <w:rPr>
          <w:noProof/>
        </w:rPr>
        <w:t>[3]</w:t>
      </w:r>
      <w:r w:rsidR="00343423">
        <w:fldChar w:fldCharType="end"/>
      </w:r>
      <w:r w:rsidR="00343423">
        <w:t>.</w:t>
      </w:r>
      <w:r w:rsidR="002326D1">
        <w:t xml:space="preserve"> </w:t>
      </w:r>
      <w:r w:rsidR="003718FF">
        <w:t xml:space="preserve">Norovirus is </w:t>
      </w:r>
      <w:r w:rsidR="00A75B82">
        <w:t>a common cause of gastroenteritis outbreaks in healthcare settings</w:t>
      </w:r>
      <w:r w:rsidR="002326D1">
        <w:t xml:space="preserve"> </w:t>
      </w:r>
      <w:r w:rsidR="00A75B82">
        <w:fldChar w:fldCharType="begin">
          <w:fldData xml:space="preserve">PEVuZE5vdGU+PENpdGU+PEF1dGhvcj5NZWFraW5zPC9BdXRob3I+PFllYXI+MjAwMzwvWWVhcj48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</w:fldData>
        </w:fldChar>
      </w:r>
      <w:r w:rsidR="001A6DBC">
        <w:instrText xml:space="preserve"> ADDIN EN.CITE </w:instrText>
      </w:r>
      <w:r w:rsidR="001A6DBC">
        <w:fldChar w:fldCharType="begin">
          <w:fldData xml:space="preserve">PEVuZE5vdGU+PENpdGU+PEF1dGhvcj5NZWFraW5zPC9BdXRob3I+PFllYXI+MjAwMzwvWWVhcj48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</w:fldData>
        </w:fldChar>
      </w:r>
      <w:r w:rsidR="001A6DBC">
        <w:instrText xml:space="preserve"> ADDIN EN.CITE.DATA </w:instrText>
      </w:r>
      <w:r w:rsidR="001A6DBC">
        <w:fldChar w:fldCharType="end"/>
      </w:r>
      <w:r w:rsidR="00A75B82">
        <w:fldChar w:fldCharType="separate"/>
      </w:r>
      <w:r w:rsidR="001A6DBC">
        <w:rPr>
          <w:noProof/>
        </w:rPr>
        <w:t>[4]</w:t>
      </w:r>
      <w:r w:rsidR="00A75B82">
        <w:fldChar w:fldCharType="end"/>
      </w:r>
      <w:r w:rsidR="00A07045">
        <w:t>.</w:t>
      </w:r>
      <w:r w:rsidR="00A75B82">
        <w:t xml:space="preserve"> </w:t>
      </w:r>
      <w:r w:rsidR="00A07045">
        <w:t xml:space="preserve">Outbreaks are difficult to control in enclosed settings and the evidence for the effectiveness of infection control methods </w:t>
      </w:r>
      <w:r w:rsidR="00117295">
        <w:t>remains</w:t>
      </w:r>
      <w:r w:rsidR="00A07045">
        <w:t xml:space="preserve"> inconclusive</w:t>
      </w:r>
      <w:r w:rsidR="002326D1">
        <w:t xml:space="preserve"> </w:t>
      </w:r>
      <w:r w:rsidR="00117295">
        <w:fldChar w:fldCharType="begin">
          <w:fldData xml:space="preserve">PEVuZE5vdGU+PENpdGU+PEF1dGhvcj5IYXJyaXM8L0F1dGhvcj48WWVhcj4yMDE2PC9ZZWFyPjxS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</w:fldData>
        </w:fldChar>
      </w:r>
      <w:r w:rsidR="001A6DBC">
        <w:instrText xml:space="preserve"> ADDIN EN.CITE </w:instrText>
      </w:r>
      <w:r w:rsidR="001A6DBC">
        <w:fldChar w:fldCharType="begin">
          <w:fldData xml:space="preserve">PEVuZE5vdGU+PENpdGU+PEF1dGhvcj5IYXJyaXM8L0F1dGhvcj48WWVhcj4yMDE2PC9ZZWFyPjxS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</w:fldData>
        </w:fldChar>
      </w:r>
      <w:r w:rsidR="001A6DBC">
        <w:instrText xml:space="preserve"> ADDIN EN.CITE.DATA </w:instrText>
      </w:r>
      <w:r w:rsidR="001A6DBC">
        <w:fldChar w:fldCharType="end"/>
      </w:r>
      <w:r w:rsidR="00117295">
        <w:fldChar w:fldCharType="separate"/>
      </w:r>
      <w:r w:rsidR="001A6DBC">
        <w:rPr>
          <w:noProof/>
        </w:rPr>
        <w:t>[5, 6]</w:t>
      </w:r>
      <w:r w:rsidR="00117295">
        <w:fldChar w:fldCharType="end"/>
      </w:r>
      <w:r w:rsidR="00117295">
        <w:t xml:space="preserve">. </w:t>
      </w:r>
      <w:r w:rsidR="00BC1E87">
        <w:t>T</w:t>
      </w:r>
      <w:r w:rsidR="002326D1">
        <w:t>he infection is typically mild and self-limiting and people who are infected rarely have contact with medical services</w:t>
      </w:r>
      <w:r w:rsidR="00D953D2">
        <w:t xml:space="preserve">; further detail on the clinical </w:t>
      </w:r>
      <w:r w:rsidR="0018643A">
        <w:t>manifestations of norovirus has</w:t>
      </w:r>
      <w:r w:rsidR="00D953D2">
        <w:t xml:space="preserve"> been described elsewhere </w:t>
      </w:r>
      <w:r w:rsidR="00D953D2">
        <w:fldChar w:fldCharType="begin"/>
      </w:r>
      <w:r w:rsidR="001A6DBC">
        <w:instrText xml:space="preserve"> ADDIN EN.CITE &lt;EndNote&gt;&lt;Cite&gt;&lt;Author&gt;Atmar&lt;/Author&gt;&lt;Year&gt;2006&lt;/Year&gt;&lt;RecNum&gt;1068&lt;/RecNum&gt;&lt;DisplayText&gt;[1]&lt;/DisplayText&gt;&lt;record&gt;&lt;rec-number&gt;1068&lt;/rec-number&gt;&lt;foreign-keys&gt;&lt;key app="EN" db-id="pestxpzfm95e2vezsznxpppipw5apasstvda" timestamp="1478678972"&gt;1068&lt;/key&gt;&lt;/foreign-keys&gt;&lt;ref-type name="Journal Article"&gt;17&lt;/ref-type&gt;&lt;contributors&gt;&lt;authors&gt;&lt;author&gt;Atmar, Robert L.&lt;/author&gt;&lt;author&gt;Estes, Mary K.&lt;/author&gt;&lt;/authors&gt;&lt;/contributors&gt;&lt;titles&gt;&lt;title&gt;The Epidemiologic and Clinical Importance of Norovirus Infection&lt;/title&gt;&lt;secondary-title&gt;Gastroenterology Clinics of North America&lt;/secondary-title&gt;&lt;/titles&gt;&lt;periodical&gt;&lt;full-title&gt;Gastroenterology Clinics of North America&lt;/full-title&gt;&lt;/periodical&gt;&lt;pages&gt;275-290&lt;/pages&gt;&lt;volume&gt;35&lt;/volume&gt;&lt;number&gt;2&lt;/number&gt;&lt;dates&gt;&lt;year&gt;2006&lt;/year&gt;&lt;pub-dates&gt;&lt;date&gt;6//&lt;/date&gt;&lt;/pub-dates&gt;&lt;/dates&gt;&lt;isbn&gt;0889-8553&lt;/isbn&gt;&lt;urls&gt;&lt;related-urls&gt;&lt;url&gt;http://www.sciencedirect.com/science/article/pii/S0889855306000203&lt;/url&gt;&lt;/related-urls&gt;&lt;/urls&gt;&lt;electronic-resource-num&gt;http://dx.doi.org/10.1016/j.gtc.2006.03.001&lt;/electronic-resource-num&gt;&lt;/record&gt;&lt;/Cite&gt;&lt;/EndNote&gt;</w:instrText>
      </w:r>
      <w:r w:rsidR="00D953D2">
        <w:fldChar w:fldCharType="separate"/>
      </w:r>
      <w:r w:rsidR="001A6DBC">
        <w:rPr>
          <w:noProof/>
        </w:rPr>
        <w:t>[1]</w:t>
      </w:r>
      <w:r w:rsidR="00D953D2">
        <w:fldChar w:fldCharType="end"/>
      </w:r>
      <w:r w:rsidR="002326D1">
        <w:t>. Some groups</w:t>
      </w:r>
      <w:r>
        <w:t xml:space="preserve"> </w:t>
      </w:r>
      <w:r w:rsidR="002326D1">
        <w:t xml:space="preserve">, particularly the elderly, can have longer episodes of illness </w:t>
      </w:r>
      <w:r w:rsidR="002326D1">
        <w:fldChar w:fldCharType="begin">
          <w:fldData xml:space="preserve">PEVuZE5vdGU+PENpdGU+PEF1dGhvcj5Mb3BtYW48L0F1dGhvcj48WWVhcj4yMDA1PC9ZZWFyPjxS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</w:fldData>
        </w:fldChar>
      </w:r>
      <w:r w:rsidR="00C6002C">
        <w:instrText xml:space="preserve"> ADDIN EN.CITE </w:instrText>
      </w:r>
      <w:r w:rsidR="00C6002C">
        <w:fldChar w:fldCharType="begin">
          <w:fldData xml:space="preserve">PEVuZE5vdGU+PENpdGU+PEF1dGhvcj5Mb3BtYW48L0F1dGhvcj48WWVhcj4yMDA1PC9ZZWFyPjxS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</w:fldData>
        </w:fldChar>
      </w:r>
      <w:r w:rsidR="00C6002C">
        <w:instrText xml:space="preserve"> ADDIN EN.CITE.DATA </w:instrText>
      </w:r>
      <w:r w:rsidR="00C6002C">
        <w:fldChar w:fldCharType="end"/>
      </w:r>
      <w:r w:rsidR="002326D1">
        <w:fldChar w:fldCharType="separate"/>
      </w:r>
      <w:r w:rsidR="00C6002C">
        <w:rPr>
          <w:noProof/>
        </w:rPr>
        <w:t>[7]</w:t>
      </w:r>
      <w:r w:rsidR="002326D1">
        <w:fldChar w:fldCharType="end"/>
      </w:r>
      <w:r w:rsidR="002326D1">
        <w:t xml:space="preserve">, and are at risk of more serious outcomes </w:t>
      </w:r>
      <w:r w:rsidR="002326D1">
        <w:fldChar w:fldCharType="begin"/>
      </w:r>
      <w:r w:rsidR="00C6002C">
        <w:instrText xml:space="preserve"> ADDIN EN.CITE &lt;EndNote&gt;&lt;Cite&gt;&lt;Author&gt;Harris&lt;/Author&gt;&lt;Year&gt;2008&lt;/Year&gt;&lt;RecNum&gt;1063&lt;/RecNum&gt;&lt;DisplayText&gt;[8]&lt;/DisplayText&gt;&lt;record&gt;&lt;rec-number&gt;1063&lt;/rec-number&gt;&lt;foreign-keys&gt;&lt;key app="EN" db-id="pestxpzfm95e2vezsznxpppipw5apasstvda" timestamp="1478086409"&gt;1063&lt;/key&gt;&lt;/foreign-keys&gt;&lt;ref-type name="Journal Article"&gt;17&lt;/ref-type&gt;&lt;contributors&gt;&lt;authors&gt;&lt;author&gt;Harris, J. P.&lt;/author&gt;&lt;author&gt;Edmunds, W. J.&lt;/author&gt;&lt;author&gt;Pebody, R. G.&lt;/author&gt;&lt;author&gt;Brown, D. W.&lt;/author&gt;&lt;author&gt;Lopman, B.&lt;/author&gt;&lt;/authors&gt;&lt;/contributors&gt;&lt;titles&gt;&lt;title&gt;Deaths from Norovirus among the Elderly, England and Wales&lt;/title&gt;&lt;secondary-title&gt;Emerging Infectious Disease journal&lt;/secondary-title&gt;&lt;/titles&gt;&lt;periodical&gt;&lt;full-title&gt;Emerging Infectious Disease journal&lt;/full-title&gt;&lt;/periodical&gt;&lt;pages&gt;1546&lt;/pages&gt;&lt;volume&gt;14&lt;/volume&gt;&lt;number&gt;10&lt;/number&gt;&lt;keywords&gt;&lt;keyword&gt;gastrointestinal diseases&lt;/keyword&gt;&lt;keyword&gt;Mortality&lt;/keyword&gt;&lt;keyword&gt;norovirus&lt;/keyword&gt;&lt;keyword&gt;research&lt;/keyword&gt;&lt;/keywords&gt;&lt;dates&gt;&lt;year&gt;2008&lt;/year&gt;&lt;/dates&gt;&lt;isbn&gt;1080-6059&lt;/isbn&gt;&lt;urls&gt;&lt;related-urls&gt;&lt;url&gt;http://wwwnc.cdc.gov/eid/article/14/10/08-0188&lt;/url&gt;&lt;/related-urls&gt;&lt;/urls&gt;&lt;electronic-resource-num&gt;10.3201/eid1410.080188&lt;/electronic-resource-num&gt;&lt;/record&gt;&lt;/Cite&gt;&lt;/EndNote&gt;</w:instrText>
      </w:r>
      <w:r w:rsidR="002326D1">
        <w:fldChar w:fldCharType="separate"/>
      </w:r>
      <w:r w:rsidR="00C6002C">
        <w:rPr>
          <w:noProof/>
        </w:rPr>
        <w:t>[8]</w:t>
      </w:r>
      <w:r w:rsidR="002326D1">
        <w:fldChar w:fldCharType="end"/>
      </w:r>
      <w:r w:rsidR="002326D1">
        <w:t>.</w:t>
      </w:r>
    </w:p>
    <w:p w14:paraId="3DA4C3C2" w14:textId="77777777" w:rsidR="002326D1" w:rsidRDefault="002326D1" w:rsidP="00E713FE">
      <w:pPr>
        <w:spacing w:after="0" w:line="480" w:lineRule="auto"/>
      </w:pPr>
    </w:p>
    <w:p w14:paraId="573B3C91" w14:textId="399E6362" w:rsidR="00BC1E87" w:rsidRDefault="00B43619" w:rsidP="00E713FE">
      <w:pPr>
        <w:spacing w:after="0" w:line="480" w:lineRule="auto"/>
      </w:pPr>
      <w:r>
        <w:t>Surveillance of norovirus</w:t>
      </w:r>
      <w:r w:rsidR="00846716">
        <w:t xml:space="preserve"> disease is essential for providing information for </w:t>
      </w:r>
      <w:r>
        <w:t>norovirus</w:t>
      </w:r>
      <w:r w:rsidR="00846716">
        <w:t xml:space="preserve"> prevention and control </w:t>
      </w:r>
      <w:r w:rsidR="00846716">
        <w:fldChar w:fldCharType="begin"/>
      </w:r>
      <w:r w:rsidR="00C6002C">
        <w:instrText xml:space="preserve"> ADDIN EN.CITE &lt;EndNote&gt;&lt;Cite&gt;&lt;Author&gt;M&amp;apos;ikanatha&lt;/Author&gt;&lt;Year&gt;2013&lt;/Year&gt;&lt;RecNum&gt;1101&lt;/RecNum&gt;&lt;DisplayText&gt;[9]&lt;/DisplayText&gt;&lt;record&gt;&lt;rec-number&gt;1101&lt;/rec-number&gt;&lt;foreign-keys&gt;&lt;key app="EN" db-id="pestxpzfm95e2vezsznxpppipw5apasstvda" timestamp="1492789550"&gt;1101&lt;/key&gt;&lt;/foreign-keys&gt;&lt;ref-type name="Book"&gt;6&lt;/ref-type&gt;&lt;contributors&gt;&lt;authors&gt;&lt;author&gt;M&amp;apos;ikanatha, Nkuchia M&lt;/author&gt;&lt;author&gt;Lynfield, Ruth &lt;/author&gt;&lt;author&gt;Van Beneden, Chris A &lt;/author&gt;&lt;author&gt;de Valk, Henriette &lt;/author&gt;&lt;/authors&gt;&lt;/contributors&gt;&lt;titles&gt;&lt;title&gt;Infectious Disease Surveillance&lt;/title&gt;&lt;/titles&gt;&lt;edition&gt;2nd&lt;/edition&gt;&lt;dates&gt;&lt;year&gt;2013&lt;/year&gt;&lt;/dates&gt;&lt;publisher&gt;Wiley-Blackwell&lt;/publisher&gt;&lt;urls&gt;&lt;/urls&gt;&lt;/record&gt;&lt;/Cite&gt;&lt;/EndNote&gt;</w:instrText>
      </w:r>
      <w:r w:rsidR="00846716">
        <w:fldChar w:fldCharType="separate"/>
      </w:r>
      <w:r w:rsidR="00C6002C">
        <w:rPr>
          <w:noProof/>
        </w:rPr>
        <w:t>[9]</w:t>
      </w:r>
      <w:r w:rsidR="00846716">
        <w:fldChar w:fldCharType="end"/>
      </w:r>
      <w:r w:rsidR="00846716">
        <w:t>.</w:t>
      </w:r>
      <w:r w:rsidR="0018643A">
        <w:t xml:space="preserve"> Different types of surveillance system are used and have been described elsewhere </w:t>
      </w:r>
      <w:r w:rsidR="0018643A">
        <w:fldChar w:fldCharType="begin"/>
      </w:r>
      <w:r w:rsidR="001A6DBC">
        <w:instrText xml:space="preserve"> ADDIN EN.CITE &lt;EndNote&gt;&lt;Cite&gt;&lt;Author&gt;Harris&lt;/Author&gt;&lt;Year&gt;2016&lt;/Year&gt;&lt;RecNum&gt;1070&lt;/RecNum&gt;&lt;DisplayText&gt;[5]&lt;/DisplayText&gt;&lt;record&gt;&lt;rec-number&gt;1070&lt;/rec-number&gt;&lt;foreign-keys&gt;&lt;key app="EN" db-id="pestxpzfm95e2vezsznxpppipw5apasstvda" timestamp="1478680075"&gt;1070&lt;/key&gt;&lt;/foreign-keys&gt;&lt;ref-type name="Journal Article"&gt;17&lt;/ref-type&gt;&lt;contributors&gt;&lt;authors&gt;&lt;author&gt;Harris, John P.&lt;/author&gt;&lt;/authors&gt;&lt;/contributors&gt;&lt;titles&gt;&lt;title&gt;Norovirus Surveillance: An Epidemiological Perspective&lt;/title&gt;&lt;secondary-title&gt;Journal of Infectious Diseases&lt;/secondary-title&gt;&lt;/titles&gt;&lt;periodical&gt;&lt;full-title&gt;Journal of Infectious Diseases&lt;/full-title&gt;&lt;/periodical&gt;&lt;pages&gt;S8-S11&lt;/pages&gt;&lt;volume&gt;213&lt;/volume&gt;&lt;number&gt;suppl 1&lt;/number&gt;&lt;dates&gt;&lt;year&gt;2016&lt;/year&gt;&lt;pub-dates&gt;&lt;date&gt;February 1, 2016&lt;/date&gt;&lt;/pub-dates&gt;&lt;/dates&gt;&lt;urls&gt;&lt;related-urls&gt;&lt;url&gt;http://jid.oxfordjournals.org/content/213/suppl_1/S8.abstract&lt;/url&gt;&lt;/related-urls&gt;&lt;/urls&gt;&lt;electronic-resource-num&gt;10.1093/infdis/jiv452&lt;/electronic-resource-num&gt;&lt;/record&gt;&lt;/Cite&gt;&lt;/EndNote&gt;</w:instrText>
      </w:r>
      <w:r w:rsidR="0018643A">
        <w:fldChar w:fldCharType="separate"/>
      </w:r>
      <w:r w:rsidR="001A6DBC">
        <w:rPr>
          <w:noProof/>
        </w:rPr>
        <w:t>[5]</w:t>
      </w:r>
      <w:r w:rsidR="0018643A">
        <w:fldChar w:fldCharType="end"/>
      </w:r>
      <w:r w:rsidR="0018643A">
        <w:t>.</w:t>
      </w:r>
      <w:r w:rsidR="00F97041">
        <w:t xml:space="preserve"> </w:t>
      </w:r>
      <w:r w:rsidR="00320976">
        <w:t xml:space="preserve">Norovirus surveillance is largely based on laboratory diagnosis and </w:t>
      </w:r>
      <w:r w:rsidR="00BC1E87">
        <w:t>the ability to detect norovirus in affected people</w:t>
      </w:r>
      <w:r w:rsidR="00320976">
        <w:t xml:space="preserve"> has increased with the adoption of more sensitive</w:t>
      </w:r>
      <w:r>
        <w:t xml:space="preserve"> </w:t>
      </w:r>
      <w:r w:rsidR="0014306F">
        <w:t>molecular</w:t>
      </w:r>
      <w:r w:rsidR="00320976">
        <w:t xml:space="preserve"> methods </w:t>
      </w:r>
      <w:r w:rsidR="00320976">
        <w:fldChar w:fldCharType="begin"/>
      </w:r>
      <w:r w:rsidR="00C6002C">
        <w:instrText xml:space="preserve"> ADDIN EN.CITE &lt;EndNote&gt;&lt;Cite&gt;&lt;Author&gt;Rabenau&lt;/Author&gt;&lt;Year&gt;2003&lt;/Year&gt;&lt;RecNum&gt;1102&lt;/RecNum&gt;&lt;DisplayText&gt;[10]&lt;/DisplayText&gt;&lt;record&gt;&lt;rec-number&gt;1102&lt;/rec-number&gt;&lt;foreign-keys&gt;&lt;key app="EN" db-id="pestxpzfm95e2vezsznxpppipw5apasstvda" timestamp="1492853070"&gt;1102&lt;/key&gt;&lt;/foreign-keys&gt;&lt;ref-type name="Journal Article"&gt;17&lt;/ref-type&gt;&lt;contributors&gt;&lt;authors&gt;&lt;author&gt;Rabenau, H. F.&lt;/author&gt;&lt;author&gt;Stürmer, M.&lt;/author&gt;&lt;author&gt;Buxbaum, S.&lt;/author&gt;&lt;author&gt;Walczok, A.&lt;/author&gt;&lt;author&gt;Preiser, W.&lt;/author&gt;&lt;author&gt;Doerr, H. W.&lt;/author&gt;&lt;/authors&gt;&lt;/contributors&gt;&lt;titles&gt;&lt;title&gt;Laboratory Diagnosis of Norovirus: Which Method Is the Best?&lt;/title&gt;&lt;secondary-title&gt;Intervirology&lt;/secondary-title&gt;&lt;/titles&gt;&lt;periodical&gt;&lt;full-title&gt;Intervirology&lt;/full-title&gt;&lt;/periodical&gt;&lt;pages&gt;232-238&lt;/pages&gt;&lt;volume&gt;46&lt;/volume&gt;&lt;number&gt;4&lt;/number&gt;&lt;dates&gt;&lt;year&gt;2003&lt;/year&gt;&lt;/dates&gt;&lt;isbn&gt;0300-5526&lt;/isbn&gt;&lt;urls&gt;&lt;related-urls&gt;&lt;url&gt;http://www.karger.com/DOI/10.1159/000072433&lt;/url&gt;&lt;/related-urls&gt;&lt;/urls&gt;&lt;/record&gt;&lt;/Cite&gt;&lt;/EndNote&gt;</w:instrText>
      </w:r>
      <w:r w:rsidR="00320976">
        <w:fldChar w:fldCharType="separate"/>
      </w:r>
      <w:r w:rsidR="00C6002C">
        <w:rPr>
          <w:noProof/>
        </w:rPr>
        <w:t>[10]</w:t>
      </w:r>
      <w:r w:rsidR="00320976">
        <w:fldChar w:fldCharType="end"/>
      </w:r>
      <w:r w:rsidR="00320976">
        <w:t>.</w:t>
      </w:r>
      <w:r w:rsidR="00BC1E87">
        <w:t xml:space="preserve">, </w:t>
      </w:r>
      <w:r>
        <w:t xml:space="preserve">There is evidence that </w:t>
      </w:r>
      <w:r w:rsidR="00BC1E87">
        <w:t xml:space="preserve">the number of reported cases and outbreaks in the community is substantially underestimated; </w:t>
      </w:r>
      <w:r>
        <w:t xml:space="preserve">and that </w:t>
      </w:r>
      <w:r w:rsidR="00BC1E87">
        <w:t xml:space="preserve">this underestimation is greater in the community than hospital settings </w:t>
      </w:r>
      <w:r w:rsidR="00BC1E87">
        <w:fldChar w:fldCharType="begin">
          <w:fldData xml:space="preserve">PEVuZE5vdGU+PENpdGU+PEF1dGhvcj5IYXJyaXM8L0F1dGhvcj48WWVhcj4yMDE2PC9ZZWFyPjxS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</w:fldData>
        </w:fldChar>
      </w:r>
      <w:r w:rsidR="00C6002C">
        <w:instrText xml:space="preserve"> ADDIN EN.CITE </w:instrText>
      </w:r>
      <w:r w:rsidR="00C6002C">
        <w:fldChar w:fldCharType="begin">
          <w:fldData xml:space="preserve">PEVuZE5vdGU+PENpdGU+PEF1dGhvcj5IYXJyaXM8L0F1dGhvcj48WWVhcj4yMDE2PC9ZZWFyPjxS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</w:fldData>
        </w:fldChar>
      </w:r>
      <w:r w:rsidR="00C6002C">
        <w:instrText xml:space="preserve"> ADDIN EN.CITE.DATA </w:instrText>
      </w:r>
      <w:r w:rsidR="00C6002C">
        <w:fldChar w:fldCharType="end"/>
      </w:r>
      <w:r w:rsidR="00BC1E87">
        <w:fldChar w:fldCharType="separate"/>
      </w:r>
      <w:r w:rsidR="00C6002C">
        <w:rPr>
          <w:noProof/>
        </w:rPr>
        <w:t>[5, 11, 12]</w:t>
      </w:r>
      <w:r w:rsidR="00BC1E87">
        <w:fldChar w:fldCharType="end"/>
      </w:r>
      <w:r w:rsidR="000E0315">
        <w:t>, but there is little evidence of the type and variety of community-based norovirus surveillance</w:t>
      </w:r>
      <w:r w:rsidR="00B63424">
        <w:t xml:space="preserve"> systems</w:t>
      </w:r>
      <w:r w:rsidR="000E0315">
        <w:t>.</w:t>
      </w:r>
      <w:r w:rsidR="00B63424">
        <w:t xml:space="preserve"> We were prompted to undertake this research to address this gap.</w:t>
      </w:r>
    </w:p>
    <w:p w14:paraId="3EE3B117" w14:textId="77777777" w:rsidR="00BC1E87" w:rsidRDefault="00BC1E87" w:rsidP="00E713FE">
      <w:pPr>
        <w:spacing w:after="0" w:line="480" w:lineRule="auto"/>
      </w:pPr>
    </w:p>
    <w:p w14:paraId="74F6C051" w14:textId="76EF89E3" w:rsidR="00115262" w:rsidRDefault="00107CB4" w:rsidP="00E713FE">
      <w:pPr>
        <w:spacing w:after="0" w:line="480" w:lineRule="auto"/>
      </w:pPr>
      <w:r>
        <w:t>The aim of this research is to determine the nature, scope and scale of community-based surveillance systems which capture information on norovirus disease. To</w:t>
      </w:r>
      <w:r w:rsidR="00206BE1">
        <w:t xml:space="preserve"> do this, we undertook a systematic review according to the criteria of the </w:t>
      </w:r>
      <w:r w:rsidR="007904CA">
        <w:rPr>
          <w:rStyle w:val="st"/>
        </w:rPr>
        <w:t>Preferred Reporting Items for Systematic Reviews and Meta-Analyses (PRISMA) statement</w:t>
      </w:r>
      <w:r w:rsidR="00A33BE5">
        <w:t xml:space="preserve"> </w:t>
      </w:r>
      <w:r w:rsidR="0075572D">
        <w:fldChar w:fldCharType="begin"/>
      </w:r>
      <w:r w:rsidR="001A6DBC">
        <w:instrText xml:space="preserve"> ADDIN EN.CITE &lt;EndNote&gt;&lt;Cite&gt;&lt;Author&gt;Liberati&lt;/Author&gt;&lt;Year&gt;2009&lt;/Year&gt;&lt;RecNum&gt;1060&lt;/RecNum&gt;&lt;DisplayText&gt;[13]&lt;/DisplayText&gt;&lt;record&gt;&lt;rec-number&gt;1060&lt;/rec-number&gt;&lt;foreign-keys&gt;&lt;key app="EN" db-id="pestxpzfm95e2vezsznxpppipw5apasstvda" timestamp="1478084281"&gt;1060&lt;/key&gt;&lt;/foreign-keys&gt;&lt;ref-type name="Journal Article"&gt;17&lt;/ref-type&gt;&lt;contributors&gt;&lt;authors&gt;&lt;author&gt;Liberati, Alessandro&lt;/author&gt;&lt;author&gt;Altman, Douglas G.&lt;/author&gt;&lt;author&gt;Tetzlaff, Jennifer&lt;/author&gt;&lt;author&gt;Mulrow, Cynthia&lt;/author&gt;&lt;author&gt;Gøtzsche, Peter C.&lt;/author&gt;&lt;author&gt;Ioannidis, John P. A.&lt;/author&gt;&lt;author&gt;Clarke, Mike&lt;/author&gt;&lt;author&gt;Devereaux, P. J.&lt;/author&gt;&lt;author&gt;Kleijnen, Jos&lt;/author&gt;&lt;author&gt;Moher, David&lt;/author&gt;&lt;/authors&gt;&lt;/contributors&gt;&lt;titles&gt;&lt;title&gt;The PRISMA statement for reporting systematic reviews and meta-analyses of studies that evaluate healthcare interventions: explanation and elaboration&lt;/title&gt;&lt;secondary-title&gt;BMJ&lt;/secondary-title&gt;&lt;/titles&gt;&lt;periodical&gt;&lt;full-title&gt;BMJ&lt;/full-title&gt;&lt;/periodical&gt;&lt;volume&gt;339&lt;/volume&gt;&lt;dates&gt;&lt;year&gt;2009&lt;/year&gt;&lt;/dates&gt;&lt;work-type&gt;10.1136/bmj.b2700&lt;/work-type&gt;&lt;urls&gt;&lt;related-urls&gt;&lt;url&gt;http://www.bmj.com/content/339/bmj.b2700.abstract&lt;/url&gt;&lt;/related-urls&gt;&lt;/urls&gt;&lt;/record&gt;&lt;/Cite&gt;&lt;/EndNote&gt;</w:instrText>
      </w:r>
      <w:r w:rsidR="0075572D">
        <w:fldChar w:fldCharType="separate"/>
      </w:r>
      <w:r w:rsidR="001A6DBC">
        <w:rPr>
          <w:noProof/>
        </w:rPr>
        <w:t>[13]</w:t>
      </w:r>
      <w:r w:rsidR="0075572D">
        <w:fldChar w:fldCharType="end"/>
      </w:r>
      <w:r w:rsidR="0075572D">
        <w:t>.</w:t>
      </w:r>
      <w:r w:rsidR="009741C5">
        <w:t xml:space="preserve"> </w:t>
      </w:r>
      <w:r w:rsidR="0018643A">
        <w:t xml:space="preserve">In order to determine the nature, scope and scale of community-based surveillance of norovirus disease, we described the methods reported in papers included in the review, </w:t>
      </w:r>
      <w:r w:rsidR="00581749">
        <w:t>as a</w:t>
      </w:r>
      <w:r w:rsidR="00206BE1">
        <w:t xml:space="preserve"> primary objective</w:t>
      </w:r>
      <w:r w:rsidR="0018643A">
        <w:t>.</w:t>
      </w:r>
      <w:r w:rsidR="00892273">
        <w:t xml:space="preserve"> </w:t>
      </w:r>
      <w:r w:rsidR="00581749">
        <w:t xml:space="preserve">A </w:t>
      </w:r>
      <w:r w:rsidR="00892273">
        <w:t>secondary objective wa</w:t>
      </w:r>
      <w:r w:rsidR="00206BE1">
        <w:t xml:space="preserve">s to </w:t>
      </w:r>
      <w:r w:rsidR="008D51AC">
        <w:t xml:space="preserve">capture </w:t>
      </w:r>
      <w:r w:rsidR="00206BE1">
        <w:t xml:space="preserve">the incidence rate of norovirus disease in each </w:t>
      </w:r>
      <w:r w:rsidR="008D51AC">
        <w:t>setting</w:t>
      </w:r>
      <w:r w:rsidR="00206BE1">
        <w:t>.</w:t>
      </w:r>
    </w:p>
    <w:p w14:paraId="393CE846" w14:textId="77777777" w:rsidR="00206BE1" w:rsidRDefault="00206BE1" w:rsidP="00E713FE">
      <w:pPr>
        <w:spacing w:after="0" w:line="480" w:lineRule="auto"/>
      </w:pPr>
    </w:p>
    <w:p w14:paraId="70A7A137" w14:textId="77777777" w:rsidR="00115262" w:rsidRPr="00115262" w:rsidRDefault="00115262" w:rsidP="00E713FE">
      <w:pPr>
        <w:spacing w:after="0" w:line="480" w:lineRule="auto"/>
        <w:rPr>
          <w:b/>
        </w:rPr>
      </w:pPr>
      <w:r w:rsidRPr="00115262">
        <w:rPr>
          <w:b/>
        </w:rPr>
        <w:lastRenderedPageBreak/>
        <w:t>Methods</w:t>
      </w:r>
    </w:p>
    <w:p w14:paraId="69E0A860" w14:textId="77777777" w:rsidR="00115262" w:rsidRPr="003168A4" w:rsidRDefault="00115262" w:rsidP="00E713FE">
      <w:pPr>
        <w:spacing w:after="0" w:line="480" w:lineRule="auto"/>
        <w:rPr>
          <w:i/>
        </w:rPr>
      </w:pPr>
      <w:r w:rsidRPr="003168A4">
        <w:rPr>
          <w:i/>
        </w:rPr>
        <w:t>Protocol and registration</w:t>
      </w:r>
    </w:p>
    <w:p w14:paraId="6AA84C34" w14:textId="30466D55" w:rsidR="003168A4" w:rsidRDefault="003168A4" w:rsidP="00E713FE">
      <w:pPr>
        <w:spacing w:after="0" w:line="480" w:lineRule="auto"/>
      </w:pPr>
      <w:r>
        <w:t>The review was registered on the PROSPERO International prospective register of systema</w:t>
      </w:r>
      <w:r w:rsidR="0075572D">
        <w:t>tic reviews on 03 October 2016</w:t>
      </w:r>
      <w:r w:rsidR="009D3CC6">
        <w:t xml:space="preserve"> (PROSPERO 2016:CRD42016048659)</w:t>
      </w:r>
      <w:r w:rsidR="00A33BE5">
        <w:t xml:space="preserve"> </w:t>
      </w:r>
      <w:r w:rsidR="0075572D">
        <w:fldChar w:fldCharType="begin"/>
      </w:r>
      <w:r w:rsidR="001A6DBC">
        <w:instrText xml:space="preserve"> ADDIN EN.CITE &lt;EndNote&gt;&lt;Cite&gt;&lt;Author&gt;Inns&lt;/Author&gt;&lt;Year&gt;2016&lt;/Year&gt;&lt;RecNum&gt;1061&lt;/RecNum&gt;&lt;DisplayText&gt;[14]&lt;/DisplayText&gt;&lt;record&gt;&lt;rec-number&gt;1061&lt;/rec-number&gt;&lt;foreign-keys&gt;&lt;key app="EN" db-id="pestxpzfm95e2vezsznxpppipw5apasstvda" timestamp="1478084528"&gt;1061&lt;/key&gt;&lt;/foreign-keys&gt;&lt;ref-type name="Journal Article"&gt;17&lt;/ref-type&gt;&lt;contributors&gt;&lt;authors&gt;&lt;author&gt;Inns, T.&lt;/author&gt;&lt;author&gt;Harris, J.&lt;/author&gt;&lt;author&gt;Vivancos, R.&lt;/author&gt;&lt;author&gt;Ituriza-Gomara, M.&lt;/author&gt;&lt;author&gt;O&amp;apos;Brien, S. J.&lt;/author&gt;&lt;/authors&gt;&lt;/contributors&gt;&lt;titles&gt;&lt;title&gt;Community-based surveillance of norovirus disease: a systematic review&lt;/title&gt;&lt;secondary-title&gt;PROSPERO&lt;/secondary-title&gt;&lt;/titles&gt;&lt;periodical&gt;&lt;full-title&gt;PROSPERO&lt;/full-title&gt;&lt;/periodical&gt;&lt;pages&gt;CRD42016048659&lt;/pages&gt;&lt;dates&gt;&lt;year&gt;2016&lt;/year&gt;&lt;/dates&gt;&lt;urls&gt;&lt;/urls&gt;&lt;/record&gt;&lt;/Cite&gt;&lt;/EndNote&gt;</w:instrText>
      </w:r>
      <w:r w:rsidR="0075572D">
        <w:fldChar w:fldCharType="separate"/>
      </w:r>
      <w:r w:rsidR="001A6DBC">
        <w:rPr>
          <w:noProof/>
        </w:rPr>
        <w:t>[14]</w:t>
      </w:r>
      <w:r w:rsidR="0075572D">
        <w:fldChar w:fldCharType="end"/>
      </w:r>
      <w:r w:rsidR="0075572D">
        <w:t>.</w:t>
      </w:r>
      <w:r w:rsidR="00E66D84">
        <w:t xml:space="preserve"> </w:t>
      </w:r>
      <w:r w:rsidR="00E66D84" w:rsidRPr="00E66D84">
        <w:t xml:space="preserve">The review </w:t>
      </w:r>
      <w:r w:rsidR="009C3B25">
        <w:t xml:space="preserve">protocol </w:t>
      </w:r>
      <w:r w:rsidR="00E66D84" w:rsidRPr="00E66D84">
        <w:t>followed the PRISMA checklist (Additional file 1).</w:t>
      </w:r>
    </w:p>
    <w:p w14:paraId="3E1BDF19" w14:textId="77777777" w:rsidR="00E713FE" w:rsidRDefault="00E713FE" w:rsidP="00E713FE">
      <w:pPr>
        <w:spacing w:after="0" w:line="480" w:lineRule="auto"/>
        <w:rPr>
          <w:i/>
        </w:rPr>
      </w:pPr>
    </w:p>
    <w:p w14:paraId="55806538" w14:textId="77777777" w:rsidR="00115262" w:rsidRPr="003168A4" w:rsidRDefault="00115262" w:rsidP="00E713FE">
      <w:pPr>
        <w:spacing w:after="0" w:line="480" w:lineRule="auto"/>
        <w:rPr>
          <w:i/>
        </w:rPr>
      </w:pPr>
      <w:r w:rsidRPr="003168A4">
        <w:rPr>
          <w:i/>
        </w:rPr>
        <w:t>Eligibility criteria</w:t>
      </w:r>
    </w:p>
    <w:p w14:paraId="61C9DF73" w14:textId="276728D5" w:rsidR="00F953E7" w:rsidRDefault="003168A4" w:rsidP="00E713FE">
      <w:pPr>
        <w:spacing w:after="0" w:line="480" w:lineRule="auto"/>
      </w:pPr>
      <w:r w:rsidRPr="003168A4">
        <w:t xml:space="preserve">Studies published between 01 January 1995 and 31 December 2015. No explicit </w:t>
      </w:r>
      <w:r>
        <w:t>geographical restrictions were</w:t>
      </w:r>
      <w:r w:rsidRPr="003168A4">
        <w:t xml:space="preserve"> applied. Only studies published in English w</w:t>
      </w:r>
      <w:r>
        <w:t>ere</w:t>
      </w:r>
      <w:r w:rsidRPr="003168A4">
        <w:t xml:space="preserve"> eligible.</w:t>
      </w:r>
      <w:r w:rsidR="00E713FE">
        <w:t xml:space="preserve"> </w:t>
      </w:r>
      <w:r w:rsidR="00F953E7">
        <w:t>We excluded the following types of publication</w:t>
      </w:r>
      <w:r w:rsidR="00F953E7" w:rsidRPr="005F245C">
        <w:t xml:space="preserve">: </w:t>
      </w:r>
      <w:r w:rsidR="005F245C" w:rsidRPr="005F245C">
        <w:t>s</w:t>
      </w:r>
      <w:r w:rsidR="00F953E7" w:rsidRPr="005F245C">
        <w:t>tu</w:t>
      </w:r>
      <w:r w:rsidR="00F953E7" w:rsidRPr="008F0D04">
        <w:t>dies of</w:t>
      </w:r>
      <w:r w:rsidR="00F953E7">
        <w:t xml:space="preserve"> illness in persons </w:t>
      </w:r>
      <w:r w:rsidR="00F953E7" w:rsidRPr="008F0D04">
        <w:t>residing in primary care settings</w:t>
      </w:r>
      <w:r w:rsidR="005F245C">
        <w:t>, r</w:t>
      </w:r>
      <w:r w:rsidR="00F953E7" w:rsidRPr="008F0D04">
        <w:t>eports or reviews of outbreak investigations</w:t>
      </w:r>
      <w:r w:rsidR="005F245C">
        <w:t>, r</w:t>
      </w:r>
      <w:r w:rsidR="00F953E7" w:rsidRPr="008F0D04">
        <w:t>eview papers</w:t>
      </w:r>
      <w:r w:rsidR="005F245C">
        <w:t>, e</w:t>
      </w:r>
      <w:r w:rsidR="00F953E7" w:rsidRPr="008F0D04">
        <w:t>ditorials</w:t>
      </w:r>
      <w:r w:rsidR="005F245C">
        <w:t>, c</w:t>
      </w:r>
      <w:r w:rsidR="00F953E7" w:rsidRPr="008F0D04">
        <w:t>onference abstracts or proceedings</w:t>
      </w:r>
      <w:r w:rsidR="005F245C">
        <w:t>, r</w:t>
      </w:r>
      <w:r w:rsidR="00F953E7" w:rsidRPr="008F0D04">
        <w:t>andomized clinical trials or case reports</w:t>
      </w:r>
      <w:r w:rsidR="005F245C">
        <w:t>, e</w:t>
      </w:r>
      <w:r w:rsidR="00F953E7" w:rsidRPr="008F0D04">
        <w:t>nvironmental surveillance</w:t>
      </w:r>
      <w:r w:rsidR="005F245C">
        <w:t>, e</w:t>
      </w:r>
      <w:r w:rsidR="00F953E7" w:rsidRPr="008F0D04">
        <w:t>conomic analyses</w:t>
      </w:r>
      <w:r w:rsidR="005F245C">
        <w:t>, s</w:t>
      </w:r>
      <w:r w:rsidR="00F953E7" w:rsidRPr="008F0D04">
        <w:t>tudies based on asymptomatic infections</w:t>
      </w:r>
      <w:r w:rsidR="005F245C">
        <w:t>, s</w:t>
      </w:r>
      <w:r w:rsidR="00F953E7" w:rsidRPr="008F0D04">
        <w:t>urveys of molecular epidemiology</w:t>
      </w:r>
      <w:r w:rsidR="00967FF2">
        <w:t xml:space="preserve"> or seroprevalence surveys</w:t>
      </w:r>
      <w:r w:rsidR="005F245C">
        <w:t>.</w:t>
      </w:r>
    </w:p>
    <w:p w14:paraId="3B964A4C" w14:textId="77777777" w:rsidR="00E713FE" w:rsidRPr="008F0D04" w:rsidRDefault="00E713FE" w:rsidP="00E713FE">
      <w:pPr>
        <w:spacing w:after="0" w:line="480" w:lineRule="auto"/>
      </w:pPr>
    </w:p>
    <w:p w14:paraId="188E2A01" w14:textId="77777777" w:rsidR="00115262" w:rsidRPr="003168A4" w:rsidRDefault="00115262" w:rsidP="00E713FE">
      <w:pPr>
        <w:spacing w:after="0" w:line="480" w:lineRule="auto"/>
        <w:rPr>
          <w:i/>
        </w:rPr>
      </w:pPr>
      <w:r w:rsidRPr="003168A4">
        <w:rPr>
          <w:i/>
        </w:rPr>
        <w:t>Information sources</w:t>
      </w:r>
    </w:p>
    <w:p w14:paraId="20EE1912" w14:textId="77777777" w:rsidR="003168A4" w:rsidRDefault="003168A4" w:rsidP="00E713FE">
      <w:pPr>
        <w:spacing w:after="0" w:line="480" w:lineRule="auto"/>
      </w:pPr>
      <w:r>
        <w:t>We searched the</w:t>
      </w:r>
      <w:r w:rsidR="00E819D4">
        <w:t xml:space="preserve"> following electronic databases</w:t>
      </w:r>
      <w:r>
        <w:t>:</w:t>
      </w:r>
      <w:r w:rsidR="00E819D4">
        <w:t xml:space="preserve"> MEDLINE, EMBASE and </w:t>
      </w:r>
      <w:r>
        <w:t>Scopus</w:t>
      </w:r>
      <w:r w:rsidR="00E819D4">
        <w:t>.</w:t>
      </w:r>
      <w:r w:rsidR="002514D5">
        <w:t xml:space="preserve"> The last date </w:t>
      </w:r>
      <w:r w:rsidR="00F86876">
        <w:t xml:space="preserve">searched was </w:t>
      </w:r>
      <w:r w:rsidR="002514D5">
        <w:t>16 August 2016.</w:t>
      </w:r>
    </w:p>
    <w:p w14:paraId="5C174FB8" w14:textId="77777777" w:rsidR="00E713FE" w:rsidRDefault="00E713FE" w:rsidP="00E713FE">
      <w:pPr>
        <w:spacing w:after="0" w:line="480" w:lineRule="auto"/>
      </w:pPr>
    </w:p>
    <w:p w14:paraId="69447D8F" w14:textId="77777777" w:rsidR="00115262" w:rsidRPr="00E819D4" w:rsidRDefault="00115262" w:rsidP="00E713FE">
      <w:pPr>
        <w:spacing w:after="0" w:line="480" w:lineRule="auto"/>
        <w:rPr>
          <w:i/>
        </w:rPr>
      </w:pPr>
      <w:r w:rsidRPr="00E819D4">
        <w:rPr>
          <w:i/>
        </w:rPr>
        <w:t>Search</w:t>
      </w:r>
    </w:p>
    <w:p w14:paraId="0391D5BB" w14:textId="77777777" w:rsidR="002514D5" w:rsidRDefault="002514D5" w:rsidP="00E713FE">
      <w:pPr>
        <w:spacing w:after="0" w:line="480" w:lineRule="auto"/>
      </w:pPr>
      <w:r>
        <w:t>We used the following search terms:</w:t>
      </w:r>
      <w:r w:rsidRPr="002514D5">
        <w:t xml:space="preserve"> </w:t>
      </w:r>
      <w:r w:rsidRPr="008F0D04">
        <w:t>(norovirus.ab,ti. OR (norwalk-like adj1 virus).ab,ti. OR (norwalk-like adj1 disease*).ab,ti. OR norwalk.ab,ti. OR small round structured virus.ab,ti. OR winter vomiting disease.ab,ti.) AND surveillance.ab,ti.</w:t>
      </w:r>
      <w:r>
        <w:t xml:space="preserve"> </w:t>
      </w:r>
      <w:r w:rsidRPr="008F0D04">
        <w:t xml:space="preserve">The search terms were piloted prior to selection and are comprised of specific norovirus terms. The search terms for MEDLINE were developed initially. Terms were combined using Boolean operators. </w:t>
      </w:r>
      <w:r w:rsidR="00411012">
        <w:t>The same terms were used to search Scopus</w:t>
      </w:r>
      <w:r>
        <w:t>. When the searches we</w:t>
      </w:r>
      <w:r w:rsidRPr="008F0D04">
        <w:t xml:space="preserve">re run in MEDLINE, each term </w:t>
      </w:r>
      <w:r>
        <w:t>was</w:t>
      </w:r>
      <w:r w:rsidRPr="008F0D04">
        <w:t xml:space="preserve"> searched for within the title and abstract of the documents contained in each database</w:t>
      </w:r>
      <w:r w:rsidR="00411012">
        <w:t>; in Scopus, terms were searched within the title, abstract and keywords</w:t>
      </w:r>
      <w:r w:rsidRPr="008F0D04">
        <w:t>.</w:t>
      </w:r>
    </w:p>
    <w:p w14:paraId="3CE7ED6B" w14:textId="77777777" w:rsidR="00E713FE" w:rsidRPr="008F0D04" w:rsidRDefault="00E713FE" w:rsidP="00E713FE">
      <w:pPr>
        <w:spacing w:after="0" w:line="480" w:lineRule="auto"/>
      </w:pPr>
    </w:p>
    <w:p w14:paraId="0CC1274D" w14:textId="77777777" w:rsidR="00115262" w:rsidRPr="002514D5" w:rsidRDefault="00115262" w:rsidP="00E713FE">
      <w:pPr>
        <w:spacing w:after="0" w:line="480" w:lineRule="auto"/>
        <w:rPr>
          <w:i/>
        </w:rPr>
      </w:pPr>
      <w:r w:rsidRPr="002514D5">
        <w:rPr>
          <w:i/>
        </w:rPr>
        <w:t>Study selection</w:t>
      </w:r>
    </w:p>
    <w:p w14:paraId="690D6992" w14:textId="70E74567" w:rsidR="00F93BDE" w:rsidRDefault="00F93BDE" w:rsidP="00E713FE">
      <w:pPr>
        <w:spacing w:after="0" w:line="480" w:lineRule="auto"/>
      </w:pPr>
      <w:r>
        <w:lastRenderedPageBreak/>
        <w:t xml:space="preserve">All references identified by the search strategy were imported into </w:t>
      </w:r>
      <w:r w:rsidR="004E3E72">
        <w:t xml:space="preserve">the </w:t>
      </w:r>
      <w:r w:rsidR="00242BD7">
        <w:t xml:space="preserve">reference management programme </w:t>
      </w:r>
      <w:r>
        <w:t>EndNote</w:t>
      </w:r>
      <w:r w:rsidR="00F1288C">
        <w:t xml:space="preserve"> X7</w:t>
      </w:r>
      <w:r w:rsidR="004E3E72">
        <w:t xml:space="preserve"> (Clarivate Analytics, USA)</w:t>
      </w:r>
      <w:r>
        <w:t>. Using this software, publications from the different databases were combined and deduplicated. These publications were then s</w:t>
      </w:r>
      <w:r w:rsidR="00967FF2">
        <w:t xml:space="preserve">creened </w:t>
      </w:r>
      <w:r w:rsidR="00F1288C">
        <w:t>applying</w:t>
      </w:r>
      <w:r w:rsidR="00967FF2">
        <w:t xml:space="preserve"> the </w:t>
      </w:r>
      <w:r>
        <w:t>exclusion</w:t>
      </w:r>
      <w:r w:rsidR="00F1288C">
        <w:t xml:space="preserve"> criteria. This screening was </w:t>
      </w:r>
      <w:r w:rsidR="005D01FB">
        <w:t>conducted</w:t>
      </w:r>
      <w:r>
        <w:t xml:space="preserve"> independently by two reviewers (TI and JPH) to ensure the criteria were applied consistently. Differences between reviewers </w:t>
      </w:r>
      <w:r w:rsidR="00767F35">
        <w:t xml:space="preserve">on first screening </w:t>
      </w:r>
      <w:r>
        <w:t xml:space="preserve">were reconciled </w:t>
      </w:r>
      <w:r w:rsidR="00767F35">
        <w:t>by</w:t>
      </w:r>
      <w:r>
        <w:t xml:space="preserve"> discussion</w:t>
      </w:r>
      <w:r w:rsidR="00767F35">
        <w:t xml:space="preserve"> between the two reviewers</w:t>
      </w:r>
      <w:r>
        <w:t>. Full texts of all studies meeting the title and abstract screening criteria were examined independently by the two reviewers (TI and JPH) using a standardised eligibility form. Final agreement on study inclusion was determined through consensus between the two reviewers (TI and JPH).</w:t>
      </w:r>
    </w:p>
    <w:p w14:paraId="01402431" w14:textId="77777777" w:rsidR="00E713FE" w:rsidRDefault="00E713FE" w:rsidP="00E713FE">
      <w:pPr>
        <w:spacing w:after="0" w:line="480" w:lineRule="auto"/>
      </w:pPr>
    </w:p>
    <w:p w14:paraId="4297F382" w14:textId="3F9F4C47" w:rsidR="002514D5" w:rsidRDefault="00F93BDE" w:rsidP="00E713FE">
      <w:pPr>
        <w:spacing w:after="0" w:line="480" w:lineRule="auto"/>
      </w:pPr>
      <w:r>
        <w:t>In order to maximise the proportion of eligible studies included in the review, the reference lists of studies that met the inclusion criteria were searched to identify potentially relevant articles not included be the database searches. When potentially relevant articles were identified in this way, the two reviewers (TI and JPH) searched for abstracts and then screened in the same fashion as those identified by the database search. The fu</w:t>
      </w:r>
      <w:r w:rsidR="00432994">
        <w:t>ll text of any abstract that m</w:t>
      </w:r>
      <w:r>
        <w:t xml:space="preserve">et the eligibility criteria </w:t>
      </w:r>
      <w:r w:rsidR="004F335A">
        <w:t>was</w:t>
      </w:r>
      <w:r>
        <w:t xml:space="preserve"> assessed using the standardised eligibility form; final agreement was determined through consensus between the two reviewers.</w:t>
      </w:r>
    </w:p>
    <w:p w14:paraId="1EF796BB" w14:textId="77777777" w:rsidR="00E713FE" w:rsidRDefault="00E713FE" w:rsidP="00E713FE">
      <w:pPr>
        <w:spacing w:after="0" w:line="480" w:lineRule="auto"/>
      </w:pPr>
    </w:p>
    <w:p w14:paraId="5A65AA87" w14:textId="77777777" w:rsidR="00115262" w:rsidRPr="00DE5DBC" w:rsidRDefault="00115262" w:rsidP="00E713FE">
      <w:pPr>
        <w:spacing w:after="0" w:line="480" w:lineRule="auto"/>
        <w:rPr>
          <w:i/>
        </w:rPr>
      </w:pPr>
      <w:r w:rsidRPr="00DE5DBC">
        <w:rPr>
          <w:i/>
        </w:rPr>
        <w:t>Data collection process</w:t>
      </w:r>
      <w:r w:rsidR="003155E6">
        <w:rPr>
          <w:i/>
        </w:rPr>
        <w:t xml:space="preserve"> and data items</w:t>
      </w:r>
    </w:p>
    <w:p w14:paraId="094BD0E4" w14:textId="163664F4" w:rsidR="00DE5DBC" w:rsidRDefault="00DE5DBC" w:rsidP="00E713FE">
      <w:pPr>
        <w:spacing w:after="0" w:line="480" w:lineRule="auto"/>
      </w:pPr>
      <w:r w:rsidRPr="00DE5DBC">
        <w:t>Data extraction from included papers w</w:t>
      </w:r>
      <w:r>
        <w:t>as</w:t>
      </w:r>
      <w:r w:rsidRPr="00DE5DBC">
        <w:t xml:space="preserve"> performed using a standardized data extraction form. The following data w</w:t>
      </w:r>
      <w:r>
        <w:t>ere</w:t>
      </w:r>
      <w:r w:rsidRPr="00DE5DBC">
        <w:t xml:space="preserve"> extracted</w:t>
      </w:r>
      <w:r w:rsidR="00912623">
        <w:t xml:space="preserve"> (where available)</w:t>
      </w:r>
      <w:r w:rsidRPr="00DE5DBC">
        <w:t xml:space="preserve">: </w:t>
      </w:r>
      <w:r>
        <w:t xml:space="preserve">year published, </w:t>
      </w:r>
      <w:r w:rsidR="00AD79FC">
        <w:t xml:space="preserve">predominant </w:t>
      </w:r>
      <w:r w:rsidR="003155E6">
        <w:t xml:space="preserve">study type, </w:t>
      </w:r>
      <w:r w:rsidR="003A66ED">
        <w:t xml:space="preserve">surveillance type (active or passive), </w:t>
      </w:r>
      <w:r w:rsidR="003155E6">
        <w:t>study setting, time peri</w:t>
      </w:r>
      <w:r w:rsidRPr="00DE5DBC">
        <w:t>od,</w:t>
      </w:r>
      <w:r w:rsidR="003155E6">
        <w:t xml:space="preserve"> study duration, </w:t>
      </w:r>
      <w:r w:rsidRPr="00DE5DBC">
        <w:t>geo</w:t>
      </w:r>
      <w:r w:rsidR="003155E6">
        <w:t>graphy (country, region), case definition</w:t>
      </w:r>
      <w:r w:rsidRPr="00DE5DBC">
        <w:t>,</w:t>
      </w:r>
      <w:r w:rsidR="003155E6">
        <w:t xml:space="preserve"> laboratory testing methods, proportion of norovirus detections, use of further typing methods, population age range, study population</w:t>
      </w:r>
      <w:r w:rsidRPr="00DE5DBC">
        <w:t>,</w:t>
      </w:r>
      <w:r w:rsidR="003155E6">
        <w:t xml:space="preserve"> person-time of study population, number of cases, incidence rate with 95% Confidence Interval.</w:t>
      </w:r>
      <w:r w:rsidR="003A66ED">
        <w:t xml:space="preserve"> We defined the surveillance</w:t>
      </w:r>
      <w:r w:rsidR="005544DC">
        <w:t xml:space="preserve"> type</w:t>
      </w:r>
      <w:r w:rsidR="003A66ED">
        <w:t xml:space="preserve"> as active if the person-time at risk was actively enumerated.</w:t>
      </w:r>
    </w:p>
    <w:p w14:paraId="70C84F9B" w14:textId="77777777" w:rsidR="00E713FE" w:rsidRDefault="00E713FE" w:rsidP="00E713FE">
      <w:pPr>
        <w:spacing w:after="0" w:line="480" w:lineRule="auto"/>
      </w:pPr>
    </w:p>
    <w:p w14:paraId="3C99781F" w14:textId="77777777" w:rsidR="00115262" w:rsidRPr="003155E6" w:rsidRDefault="00115262" w:rsidP="00E713FE">
      <w:pPr>
        <w:spacing w:after="0" w:line="480" w:lineRule="auto"/>
        <w:rPr>
          <w:i/>
        </w:rPr>
      </w:pPr>
      <w:r w:rsidRPr="003155E6">
        <w:rPr>
          <w:i/>
        </w:rPr>
        <w:t>Summary measures</w:t>
      </w:r>
    </w:p>
    <w:p w14:paraId="66A20710" w14:textId="3F2EA369" w:rsidR="003155E6" w:rsidRDefault="003155E6" w:rsidP="00E713FE">
      <w:pPr>
        <w:spacing w:after="0" w:line="480" w:lineRule="auto"/>
      </w:pPr>
      <w:r>
        <w:t>O</w:t>
      </w:r>
      <w:r w:rsidRPr="008F0D04">
        <w:t>utcome</w:t>
      </w:r>
      <w:r>
        <w:t>s</w:t>
      </w:r>
      <w:r w:rsidRPr="008F0D04">
        <w:t xml:space="preserve"> </w:t>
      </w:r>
      <w:r>
        <w:t xml:space="preserve">were </w:t>
      </w:r>
      <w:r w:rsidRPr="008F0D04">
        <w:t>descri</w:t>
      </w:r>
      <w:r>
        <w:t>ptions of</w:t>
      </w:r>
      <w:r w:rsidRPr="008F0D04">
        <w:t xml:space="preserve"> the methods </w:t>
      </w:r>
      <w:r>
        <w:t>reported in included papers, and any e</w:t>
      </w:r>
      <w:r w:rsidRPr="008F0D04">
        <w:t>stimate</w:t>
      </w:r>
      <w:r>
        <w:t>s of</w:t>
      </w:r>
      <w:r w:rsidRPr="008F0D04">
        <w:t xml:space="preserve"> incidence rate of norovirus disease in each community, stratified by age.</w:t>
      </w:r>
      <w:r w:rsidR="00C6002C">
        <w:t xml:space="preserve"> Estimates of incidence rates were not pooled between studies.</w:t>
      </w:r>
    </w:p>
    <w:p w14:paraId="131E97E7" w14:textId="77777777" w:rsidR="00E713FE" w:rsidRPr="008F0D04" w:rsidRDefault="00E713FE" w:rsidP="00E713FE">
      <w:pPr>
        <w:spacing w:after="0" w:line="480" w:lineRule="auto"/>
      </w:pPr>
    </w:p>
    <w:p w14:paraId="70F5EDCA" w14:textId="77777777" w:rsidR="00115262" w:rsidRPr="003155E6" w:rsidRDefault="00115262" w:rsidP="00E713FE">
      <w:pPr>
        <w:spacing w:after="0" w:line="480" w:lineRule="auto"/>
        <w:rPr>
          <w:i/>
        </w:rPr>
      </w:pPr>
      <w:r w:rsidRPr="003155E6">
        <w:rPr>
          <w:i/>
        </w:rPr>
        <w:t>Synthesis of results</w:t>
      </w:r>
    </w:p>
    <w:p w14:paraId="25B05DB0" w14:textId="467A17B6" w:rsidR="003155E6" w:rsidRDefault="003155E6" w:rsidP="00E713FE">
      <w:pPr>
        <w:spacing w:after="0" w:line="480" w:lineRule="auto"/>
      </w:pPr>
      <w:r>
        <w:t xml:space="preserve">We </w:t>
      </w:r>
      <w:r w:rsidR="009754B3">
        <w:t>compared methods used in included papers. We described the study design and methods used, the population under surveillance, the</w:t>
      </w:r>
      <w:r>
        <w:t xml:space="preserve"> date of publication, </w:t>
      </w:r>
      <w:r w:rsidR="009754B3">
        <w:t xml:space="preserve">the </w:t>
      </w:r>
      <w:r>
        <w:t>loca</w:t>
      </w:r>
      <w:r w:rsidR="001A2FEF">
        <w:t>tion of study</w:t>
      </w:r>
      <w:r w:rsidR="009754B3">
        <w:t xml:space="preserve"> and compared incidence rates in various studies, stratified by age where available</w:t>
      </w:r>
      <w:r w:rsidR="001A2FEF">
        <w:t>.</w:t>
      </w:r>
    </w:p>
    <w:p w14:paraId="7A06F3CA" w14:textId="77777777" w:rsidR="00115262" w:rsidRDefault="00115262" w:rsidP="00E713FE">
      <w:pPr>
        <w:spacing w:after="0" w:line="480" w:lineRule="auto"/>
      </w:pPr>
    </w:p>
    <w:p w14:paraId="77C377D4" w14:textId="77777777" w:rsidR="00115262" w:rsidRPr="00115262" w:rsidRDefault="00115262" w:rsidP="00E713FE">
      <w:pPr>
        <w:spacing w:after="0" w:line="480" w:lineRule="auto"/>
        <w:rPr>
          <w:b/>
        </w:rPr>
      </w:pPr>
      <w:r w:rsidRPr="00115262">
        <w:rPr>
          <w:b/>
        </w:rPr>
        <w:t>Results</w:t>
      </w:r>
    </w:p>
    <w:p w14:paraId="20D8EC24" w14:textId="77777777" w:rsidR="00115262" w:rsidRPr="00E14911" w:rsidRDefault="00115262" w:rsidP="00E713FE">
      <w:pPr>
        <w:spacing w:after="0" w:line="480" w:lineRule="auto"/>
        <w:rPr>
          <w:i/>
        </w:rPr>
      </w:pPr>
      <w:r w:rsidRPr="00E14911">
        <w:rPr>
          <w:i/>
        </w:rPr>
        <w:t>Study selection</w:t>
      </w:r>
    </w:p>
    <w:p w14:paraId="1FB53723" w14:textId="464ACD09" w:rsidR="00E713FE" w:rsidRDefault="00FA31FE" w:rsidP="00E713FE">
      <w:pPr>
        <w:spacing w:after="0" w:line="480" w:lineRule="auto"/>
      </w:pPr>
      <w:r>
        <w:t>The first searches identified</w:t>
      </w:r>
      <w:r w:rsidR="00BB1BE8">
        <w:t xml:space="preserve"> 1058 </w:t>
      </w:r>
      <w:r>
        <w:t xml:space="preserve">papers; following </w:t>
      </w:r>
      <w:r w:rsidR="00BB1BE8">
        <w:t>de-duplicat</w:t>
      </w:r>
      <w:r>
        <w:t>ion this was reduced</w:t>
      </w:r>
      <w:r w:rsidR="00BB1BE8">
        <w:t xml:space="preserve"> to 673 publications. After review of the title and abstract, 56 publications were included and 617 excluded. Of the 56 publications subject to full text review, 11 were excluded and 45 included in this systematic review (Figure 1).</w:t>
      </w:r>
      <w:r w:rsidR="00B2437F">
        <w:t xml:space="preserve"> Of the 11 papers excluded after full text review</w:t>
      </w:r>
      <w:r w:rsidR="0083436D">
        <w:t>, seven were conference proceedings, two were non-English language, one was an economic analysis and one</w:t>
      </w:r>
      <w:r w:rsidR="00B2437F">
        <w:t xml:space="preserve"> was a survey of molecular epidemiology.</w:t>
      </w:r>
    </w:p>
    <w:p w14:paraId="635BBD22" w14:textId="77777777" w:rsidR="00E713FE" w:rsidRDefault="00E713FE" w:rsidP="00E713FE">
      <w:pPr>
        <w:spacing w:after="0" w:line="480" w:lineRule="auto"/>
      </w:pPr>
    </w:p>
    <w:p w14:paraId="4B20703E" w14:textId="77777777" w:rsidR="00115262" w:rsidRPr="00CB74EB" w:rsidRDefault="00CB74EB" w:rsidP="00E713FE">
      <w:pPr>
        <w:spacing w:after="0" w:line="480" w:lineRule="auto"/>
        <w:rPr>
          <w:i/>
        </w:rPr>
      </w:pPr>
      <w:r w:rsidRPr="00CB74EB">
        <w:rPr>
          <w:i/>
        </w:rPr>
        <w:t>C</w:t>
      </w:r>
      <w:r w:rsidR="00115262" w:rsidRPr="00CB74EB">
        <w:rPr>
          <w:i/>
        </w:rPr>
        <w:t>haracteristics</w:t>
      </w:r>
      <w:r w:rsidRPr="00CB74EB">
        <w:rPr>
          <w:i/>
        </w:rPr>
        <w:t xml:space="preserve"> of included studies</w:t>
      </w:r>
    </w:p>
    <w:p w14:paraId="367EDDBB" w14:textId="77777777" w:rsidR="00CB74EB" w:rsidRDefault="00CB74EB" w:rsidP="00E713FE">
      <w:pPr>
        <w:spacing w:after="0" w:line="480" w:lineRule="auto"/>
      </w:pPr>
      <w:r>
        <w:t xml:space="preserve">The number of publications regarding the community-based surveillance of norovirus disease increased over the 20 year period </w:t>
      </w:r>
      <w:r w:rsidR="00AF5B2F">
        <w:t xml:space="preserve">included in this review; two thirds of papers (n=30) were published since 2010. </w:t>
      </w:r>
      <w:r w:rsidR="00D87A72">
        <w:t xml:space="preserve">Papers based </w:t>
      </w:r>
      <w:r w:rsidR="00B358E1">
        <w:t>i</w:t>
      </w:r>
      <w:r w:rsidR="00D87A72">
        <w:t>n communit</w:t>
      </w:r>
      <w:r w:rsidR="00B358E1">
        <w:t>y settings</w:t>
      </w:r>
      <w:r w:rsidR="00D87A72">
        <w:t xml:space="preserve"> in Europe (n=20) were most frequent, the majority of these being from the United Kingdom (n=7) and France (n=4). </w:t>
      </w:r>
      <w:r w:rsidR="00967858">
        <w:t>Other countries with multiple published studies include the United States of America (n=6), Australia (n=3) and China (n=3).</w:t>
      </w:r>
      <w:r w:rsidR="00B27C43">
        <w:t xml:space="preserve"> Figure 2 shows the distribution of publications over time and by geography of study location.</w:t>
      </w:r>
    </w:p>
    <w:p w14:paraId="7AA49362" w14:textId="77777777" w:rsidR="00E713FE" w:rsidRDefault="00E713FE" w:rsidP="00E713FE">
      <w:pPr>
        <w:spacing w:after="0" w:line="480" w:lineRule="auto"/>
      </w:pPr>
    </w:p>
    <w:p w14:paraId="3C0D154B" w14:textId="4CEB1745" w:rsidR="007F0946" w:rsidRDefault="007F0946" w:rsidP="00E713FE">
      <w:pPr>
        <w:spacing w:after="0" w:line="480" w:lineRule="auto"/>
      </w:pPr>
      <w:r>
        <w:t xml:space="preserve">A total of 23 publications described surveillance studies; 18 of these described surveillance </w:t>
      </w:r>
      <w:r w:rsidR="00B358E1">
        <w:t>of</w:t>
      </w:r>
      <w:r>
        <w:t xml:space="preserve"> individual</w:t>
      </w:r>
      <w:r w:rsidR="00B358E1">
        <w:t>s</w:t>
      </w:r>
      <w:r>
        <w:t xml:space="preserve">, </w:t>
      </w:r>
      <w:r w:rsidR="00DF41F3">
        <w:t>five</w:t>
      </w:r>
      <w:r>
        <w:t xml:space="preserve"> described surveillance of norovirus outbreak</w:t>
      </w:r>
      <w:r w:rsidR="00B358E1">
        <w:t>s</w:t>
      </w:r>
      <w:r>
        <w:t xml:space="preserve"> in the community. Other community-based publications included cohort studies (n=14), cro</w:t>
      </w:r>
      <w:r w:rsidR="00DF41F3">
        <w:t>ss-sectional surveys (n=7) and one</w:t>
      </w:r>
      <w:r>
        <w:t xml:space="preserve"> case-control study</w:t>
      </w:r>
      <w:r w:rsidR="00B358E1">
        <w:t xml:space="preserve"> in a community setting</w:t>
      </w:r>
      <w:r>
        <w:t>. A breakdown of included publications by study type is shown in Table 1.</w:t>
      </w:r>
    </w:p>
    <w:p w14:paraId="35A0C9F8" w14:textId="77777777" w:rsidR="0083436D" w:rsidRDefault="0083436D" w:rsidP="00E713FE">
      <w:pPr>
        <w:spacing w:after="0" w:line="480" w:lineRule="auto"/>
      </w:pPr>
    </w:p>
    <w:p w14:paraId="13DF2593" w14:textId="77777777" w:rsidR="00E66D84" w:rsidRDefault="00E66D84" w:rsidP="00E66D84">
      <w:pPr>
        <w:spacing w:after="0" w:line="480" w:lineRule="auto"/>
      </w:pPr>
      <w:r>
        <w:t>Table 1: Reviewed publications, by study type and outcome (n=45)</w:t>
      </w:r>
    </w:p>
    <w:tbl>
      <w:tblPr>
        <w:tblW w:w="13233" w:type="dxa"/>
        <w:tblInd w:w="93" w:type="dxa"/>
        <w:tblLook w:val="04A0" w:firstRow="1" w:lastRow="0" w:firstColumn="1" w:lastColumn="0" w:noHBand="0" w:noVBand="1"/>
      </w:tblPr>
      <w:tblGrid>
        <w:gridCol w:w="2219"/>
        <w:gridCol w:w="1537"/>
        <w:gridCol w:w="2181"/>
        <w:gridCol w:w="1294"/>
        <w:gridCol w:w="2457"/>
        <w:gridCol w:w="1316"/>
        <w:gridCol w:w="2229"/>
      </w:tblGrid>
      <w:tr w:rsidR="00DB0A0E" w:rsidRPr="00554D32" w14:paraId="0A8FEC8F" w14:textId="77777777" w:rsidTr="00317F17">
        <w:trPr>
          <w:trHeight w:val="567"/>
        </w:trPr>
        <w:tc>
          <w:tcPr>
            <w:tcW w:w="0" w:type="auto"/>
            <w:tcBorders>
              <w:top w:val="single" w:sz="12" w:space="0" w:color="auto"/>
              <w:left w:val="nil"/>
              <w:bottom w:val="single" w:sz="8" w:space="0" w:color="auto"/>
              <w:right w:val="nil"/>
            </w:tcBorders>
            <w:shd w:val="clear" w:color="auto" w:fill="auto"/>
            <w:noWrap/>
            <w:vAlign w:val="center"/>
            <w:hideMark/>
          </w:tcPr>
          <w:p w14:paraId="72B143B4" w14:textId="77777777" w:rsidR="00DB0A0E" w:rsidRPr="00554D32" w:rsidRDefault="00DB0A0E" w:rsidP="004020D4">
            <w:pPr>
              <w:spacing w:after="0" w:line="24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lastRenderedPageBreak/>
              <w:t>First</w:t>
            </w:r>
            <w:r>
              <w:rPr>
                <w:rFonts w:ascii="Calibri" w:eastAsia="Times New Roman" w:hAnsi="Calibri" w:cs="Times New Roman"/>
                <w:color w:val="000000"/>
                <w:lang w:eastAsia="en-GB"/>
              </w:rPr>
              <w:t xml:space="preserve"> </w:t>
            </w:r>
            <w:r w:rsidRPr="00554D32">
              <w:rPr>
                <w:rFonts w:ascii="Calibri" w:eastAsia="Times New Roman" w:hAnsi="Calibri" w:cs="Times New Roman"/>
                <w:color w:val="000000"/>
                <w:lang w:eastAsia="en-GB"/>
              </w:rPr>
              <w:t>Author</w:t>
            </w:r>
          </w:p>
        </w:tc>
        <w:tc>
          <w:tcPr>
            <w:tcW w:w="0" w:type="auto"/>
            <w:tcBorders>
              <w:top w:val="single" w:sz="12" w:space="0" w:color="auto"/>
              <w:left w:val="nil"/>
              <w:bottom w:val="single" w:sz="12" w:space="0" w:color="auto"/>
              <w:right w:val="nil"/>
            </w:tcBorders>
            <w:shd w:val="clear" w:color="auto" w:fill="auto"/>
            <w:noWrap/>
            <w:vAlign w:val="center"/>
            <w:hideMark/>
          </w:tcPr>
          <w:p w14:paraId="157F3F4A" w14:textId="77777777" w:rsidR="00DB0A0E" w:rsidRPr="00554D32" w:rsidRDefault="00DB0A0E" w:rsidP="004020D4">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Year </w:t>
            </w:r>
            <w:r w:rsidRPr="00554D32">
              <w:rPr>
                <w:rFonts w:ascii="Calibri" w:eastAsia="Times New Roman" w:hAnsi="Calibri" w:cs="Times New Roman"/>
                <w:color w:val="000000"/>
                <w:lang w:eastAsia="en-GB"/>
              </w:rPr>
              <w:t>Published</w:t>
            </w:r>
          </w:p>
        </w:tc>
        <w:tc>
          <w:tcPr>
            <w:tcW w:w="2181" w:type="dxa"/>
            <w:tcBorders>
              <w:top w:val="single" w:sz="12" w:space="0" w:color="auto"/>
              <w:left w:val="nil"/>
              <w:bottom w:val="single" w:sz="12" w:space="0" w:color="auto"/>
              <w:right w:val="nil"/>
            </w:tcBorders>
            <w:shd w:val="clear" w:color="auto" w:fill="auto"/>
            <w:noWrap/>
            <w:vAlign w:val="center"/>
            <w:hideMark/>
          </w:tcPr>
          <w:p w14:paraId="4DABA6C4" w14:textId="77777777" w:rsidR="00DB0A0E" w:rsidRPr="00554D32" w:rsidRDefault="00DB0A0E" w:rsidP="004020D4">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Study </w:t>
            </w:r>
            <w:r w:rsidRPr="00554D32">
              <w:rPr>
                <w:rFonts w:ascii="Calibri" w:eastAsia="Times New Roman" w:hAnsi="Calibri" w:cs="Times New Roman"/>
                <w:color w:val="000000"/>
                <w:lang w:eastAsia="en-GB"/>
              </w:rPr>
              <w:t>Type</w:t>
            </w:r>
          </w:p>
        </w:tc>
        <w:tc>
          <w:tcPr>
            <w:tcW w:w="1294" w:type="dxa"/>
            <w:tcBorders>
              <w:top w:val="single" w:sz="12" w:space="0" w:color="auto"/>
              <w:left w:val="nil"/>
              <w:bottom w:val="single" w:sz="12" w:space="0" w:color="auto"/>
              <w:right w:val="nil"/>
            </w:tcBorders>
          </w:tcPr>
          <w:p w14:paraId="3AE223F5" w14:textId="6E1AA260" w:rsidR="00DB0A0E" w:rsidRDefault="00DB0A0E" w:rsidP="004020D4">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Surveillance Type</w:t>
            </w:r>
          </w:p>
        </w:tc>
        <w:tc>
          <w:tcPr>
            <w:tcW w:w="2457" w:type="dxa"/>
            <w:tcBorders>
              <w:top w:val="single" w:sz="12" w:space="0" w:color="auto"/>
              <w:left w:val="nil"/>
              <w:bottom w:val="single" w:sz="12" w:space="0" w:color="auto"/>
              <w:right w:val="nil"/>
            </w:tcBorders>
          </w:tcPr>
          <w:p w14:paraId="4D230D47" w14:textId="6D6FB301" w:rsidR="00DB0A0E" w:rsidRDefault="00C91869" w:rsidP="004020D4">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Incidence outcome measure</w:t>
            </w:r>
          </w:p>
        </w:tc>
        <w:tc>
          <w:tcPr>
            <w:tcW w:w="1316" w:type="dxa"/>
            <w:tcBorders>
              <w:top w:val="single" w:sz="12" w:space="0" w:color="auto"/>
              <w:left w:val="nil"/>
              <w:bottom w:val="single" w:sz="12" w:space="0" w:color="auto"/>
              <w:right w:val="nil"/>
            </w:tcBorders>
            <w:shd w:val="clear" w:color="auto" w:fill="auto"/>
            <w:noWrap/>
            <w:vAlign w:val="center"/>
            <w:hideMark/>
          </w:tcPr>
          <w:p w14:paraId="4D297F79" w14:textId="4C329FA3" w:rsidR="00DB0A0E" w:rsidRPr="00554D32" w:rsidRDefault="00DB0A0E" w:rsidP="004020D4">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Study </w:t>
            </w:r>
            <w:r w:rsidRPr="00554D32">
              <w:rPr>
                <w:rFonts w:ascii="Calibri" w:eastAsia="Times New Roman" w:hAnsi="Calibri" w:cs="Times New Roman"/>
                <w:color w:val="000000"/>
                <w:lang w:eastAsia="en-GB"/>
              </w:rPr>
              <w:t>country</w:t>
            </w:r>
          </w:p>
        </w:tc>
        <w:tc>
          <w:tcPr>
            <w:tcW w:w="0" w:type="auto"/>
            <w:tcBorders>
              <w:top w:val="single" w:sz="12" w:space="0" w:color="auto"/>
              <w:left w:val="nil"/>
              <w:bottom w:val="single" w:sz="12" w:space="0" w:color="auto"/>
              <w:right w:val="nil"/>
            </w:tcBorders>
            <w:shd w:val="clear" w:color="auto" w:fill="auto"/>
            <w:noWrap/>
            <w:vAlign w:val="center"/>
            <w:hideMark/>
          </w:tcPr>
          <w:p w14:paraId="4C0C2FBB" w14:textId="77777777" w:rsidR="00DB0A0E" w:rsidRPr="00554D32" w:rsidRDefault="00DB0A0E" w:rsidP="004020D4">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Study Duration (Years)</w:t>
            </w:r>
          </w:p>
        </w:tc>
      </w:tr>
      <w:tr w:rsidR="00DB0A0E" w:rsidRPr="00554D32" w14:paraId="2A4650C3" w14:textId="77777777" w:rsidTr="00317F17">
        <w:trPr>
          <w:trHeight w:hRule="exact" w:val="284"/>
        </w:trPr>
        <w:tc>
          <w:tcPr>
            <w:tcW w:w="0" w:type="auto"/>
            <w:tcBorders>
              <w:top w:val="single" w:sz="12" w:space="0" w:color="auto"/>
              <w:left w:val="nil"/>
              <w:bottom w:val="nil"/>
              <w:right w:val="nil"/>
            </w:tcBorders>
            <w:shd w:val="clear" w:color="auto" w:fill="auto"/>
            <w:noWrap/>
            <w:vAlign w:val="bottom"/>
            <w:hideMark/>
          </w:tcPr>
          <w:p w14:paraId="4E72D256" w14:textId="0DC3ABB1" w:rsidR="00DB0A0E" w:rsidRPr="00554D32" w:rsidRDefault="00DB0A0E" w:rsidP="001A6DBC">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Dedman</w:t>
            </w:r>
            <w:r>
              <w:rPr>
                <w:rFonts w:ascii="Calibri" w:eastAsia="Times New Roman" w:hAnsi="Calibri" w:cs="Times New Roman"/>
                <w:color w:val="000000"/>
                <w:lang w:eastAsia="en-GB"/>
              </w:rPr>
              <w:fldChar w:fldCharType="begin">
                <w:fldData xml:space="preserve">PEVuZE5vdGU+PENpdGU+PEF1dGhvcj5EZWRtYW48L0F1dGhvcj48WWVhcj4xOTk4PC9ZZWFyPjxS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EZWRtYW48L0F1dGhvcj48WWVhcj4xOTk4PC9ZZWFyPjxS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15]</w:t>
            </w:r>
            <w:r>
              <w:rPr>
                <w:rFonts w:ascii="Calibri" w:eastAsia="Times New Roman" w:hAnsi="Calibri" w:cs="Times New Roman"/>
                <w:color w:val="000000"/>
                <w:lang w:eastAsia="en-GB"/>
              </w:rPr>
              <w:fldChar w:fldCharType="end"/>
            </w:r>
          </w:p>
        </w:tc>
        <w:tc>
          <w:tcPr>
            <w:tcW w:w="0" w:type="auto"/>
            <w:tcBorders>
              <w:top w:val="single" w:sz="12" w:space="0" w:color="auto"/>
              <w:left w:val="nil"/>
              <w:bottom w:val="nil"/>
              <w:right w:val="nil"/>
            </w:tcBorders>
            <w:shd w:val="clear" w:color="auto" w:fill="auto"/>
            <w:noWrap/>
            <w:vAlign w:val="bottom"/>
            <w:hideMark/>
          </w:tcPr>
          <w:p w14:paraId="25FC0369"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1998</w:t>
            </w:r>
          </w:p>
        </w:tc>
        <w:tc>
          <w:tcPr>
            <w:tcW w:w="2181" w:type="dxa"/>
            <w:tcBorders>
              <w:top w:val="single" w:sz="12" w:space="0" w:color="auto"/>
              <w:left w:val="nil"/>
              <w:bottom w:val="nil"/>
              <w:right w:val="nil"/>
            </w:tcBorders>
            <w:shd w:val="clear" w:color="auto" w:fill="auto"/>
            <w:noWrap/>
            <w:vAlign w:val="bottom"/>
            <w:hideMark/>
          </w:tcPr>
          <w:p w14:paraId="501BA8A3" w14:textId="6E6BCB60"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S</w:t>
            </w:r>
            <w:r w:rsidRPr="00554D32">
              <w:rPr>
                <w:rFonts w:ascii="Calibri" w:eastAsia="Times New Roman" w:hAnsi="Calibri" w:cs="Times New Roman"/>
                <w:color w:val="000000"/>
                <w:lang w:eastAsia="en-GB"/>
              </w:rPr>
              <w:t>urveillance</w:t>
            </w:r>
          </w:p>
        </w:tc>
        <w:tc>
          <w:tcPr>
            <w:tcW w:w="1294" w:type="dxa"/>
            <w:tcBorders>
              <w:top w:val="single" w:sz="12" w:space="0" w:color="auto"/>
              <w:left w:val="nil"/>
              <w:bottom w:val="nil"/>
              <w:right w:val="nil"/>
            </w:tcBorders>
          </w:tcPr>
          <w:p w14:paraId="212A1B37" w14:textId="5E26EFED"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assive</w:t>
            </w:r>
          </w:p>
        </w:tc>
        <w:tc>
          <w:tcPr>
            <w:tcW w:w="2457" w:type="dxa"/>
            <w:tcBorders>
              <w:top w:val="single" w:sz="12" w:space="0" w:color="auto"/>
              <w:left w:val="nil"/>
              <w:bottom w:val="nil"/>
              <w:right w:val="nil"/>
            </w:tcBorders>
          </w:tcPr>
          <w:p w14:paraId="147C0977" w14:textId="53356035" w:rsidR="00DB0A0E" w:rsidRPr="00554D32" w:rsidRDefault="00C91869"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Norovirus disease</w:t>
            </w:r>
          </w:p>
        </w:tc>
        <w:tc>
          <w:tcPr>
            <w:tcW w:w="1316" w:type="dxa"/>
            <w:tcBorders>
              <w:top w:val="single" w:sz="12" w:space="0" w:color="auto"/>
              <w:left w:val="nil"/>
              <w:bottom w:val="nil"/>
              <w:right w:val="nil"/>
            </w:tcBorders>
            <w:shd w:val="clear" w:color="auto" w:fill="auto"/>
            <w:noWrap/>
            <w:vAlign w:val="bottom"/>
            <w:hideMark/>
          </w:tcPr>
          <w:p w14:paraId="502158B8" w14:textId="54C13E33"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UK</w:t>
            </w:r>
          </w:p>
        </w:tc>
        <w:tc>
          <w:tcPr>
            <w:tcW w:w="0" w:type="auto"/>
            <w:tcBorders>
              <w:top w:val="single" w:sz="12" w:space="0" w:color="auto"/>
              <w:left w:val="nil"/>
              <w:bottom w:val="nil"/>
              <w:right w:val="nil"/>
            </w:tcBorders>
            <w:shd w:val="clear" w:color="auto" w:fill="auto"/>
            <w:noWrap/>
            <w:vAlign w:val="bottom"/>
            <w:hideMark/>
          </w:tcPr>
          <w:p w14:paraId="2A556D14"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5</w:t>
            </w:r>
          </w:p>
        </w:tc>
      </w:tr>
      <w:tr w:rsidR="00DB0A0E" w:rsidRPr="00554D32" w14:paraId="65D19072" w14:textId="77777777" w:rsidTr="00317F17">
        <w:trPr>
          <w:trHeight w:hRule="exact" w:val="284"/>
        </w:trPr>
        <w:tc>
          <w:tcPr>
            <w:tcW w:w="0" w:type="auto"/>
            <w:tcBorders>
              <w:top w:val="nil"/>
              <w:left w:val="nil"/>
              <w:bottom w:val="nil"/>
              <w:right w:val="nil"/>
            </w:tcBorders>
            <w:shd w:val="clear" w:color="auto" w:fill="auto"/>
            <w:noWrap/>
            <w:vAlign w:val="bottom"/>
            <w:hideMark/>
          </w:tcPr>
          <w:p w14:paraId="66952107" w14:textId="6C1B6388" w:rsidR="00DB0A0E" w:rsidRPr="00554D32" w:rsidRDefault="00DB0A0E" w:rsidP="001A6DBC">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Wheeler</w:t>
            </w:r>
            <w:r>
              <w:rPr>
                <w:rFonts w:ascii="Calibri" w:eastAsia="Times New Roman" w:hAnsi="Calibri" w:cs="Times New Roman"/>
                <w:color w:val="000000"/>
                <w:lang w:eastAsia="en-GB"/>
              </w:rPr>
              <w:fldChar w:fldCharType="begin">
                <w:fldData xml:space="preserve">PEVuZE5vdGU+PENpdGU+PEF1dGhvcj5XaGVlbGVyPC9BdXRob3I+PFllYXI+MTk5OTwvWWVhcj48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=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XaGVlbGVyPC9BdXRob3I+PFllYXI+MTk5OTwvWWVhcj48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=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16]</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022101BB"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1999</w:t>
            </w:r>
          </w:p>
        </w:tc>
        <w:tc>
          <w:tcPr>
            <w:tcW w:w="2181" w:type="dxa"/>
            <w:tcBorders>
              <w:top w:val="nil"/>
              <w:left w:val="nil"/>
              <w:bottom w:val="nil"/>
              <w:right w:val="nil"/>
            </w:tcBorders>
            <w:shd w:val="clear" w:color="auto" w:fill="auto"/>
            <w:noWrap/>
            <w:vAlign w:val="bottom"/>
            <w:hideMark/>
          </w:tcPr>
          <w:p w14:paraId="474C23E5" w14:textId="77777777"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Cohort</w:t>
            </w:r>
          </w:p>
        </w:tc>
        <w:tc>
          <w:tcPr>
            <w:tcW w:w="1294" w:type="dxa"/>
            <w:tcBorders>
              <w:top w:val="nil"/>
              <w:left w:val="nil"/>
              <w:bottom w:val="nil"/>
              <w:right w:val="nil"/>
            </w:tcBorders>
          </w:tcPr>
          <w:p w14:paraId="561BB088" w14:textId="3BBBD52B"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ctive</w:t>
            </w:r>
          </w:p>
        </w:tc>
        <w:tc>
          <w:tcPr>
            <w:tcW w:w="2457" w:type="dxa"/>
            <w:tcBorders>
              <w:top w:val="nil"/>
              <w:left w:val="nil"/>
              <w:bottom w:val="nil"/>
              <w:right w:val="nil"/>
            </w:tcBorders>
          </w:tcPr>
          <w:p w14:paraId="5D43813E" w14:textId="43BFD506" w:rsidR="00CE0D87" w:rsidRPr="00554D32" w:rsidRDefault="00CE0D87" w:rsidP="003D7557">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ll gastroenteritis</w:t>
            </w:r>
            <w:r w:rsidR="003D7557">
              <w:rPr>
                <w:rFonts w:ascii="Calibri" w:eastAsia="Times New Roman" w:hAnsi="Calibri" w:cs="Times New Roman"/>
                <w:color w:val="000000"/>
                <w:lang w:eastAsia="en-GB"/>
              </w:rPr>
              <w:t xml:space="preserve"> ; Norovirus disease</w:t>
            </w:r>
          </w:p>
        </w:tc>
        <w:tc>
          <w:tcPr>
            <w:tcW w:w="1316" w:type="dxa"/>
            <w:tcBorders>
              <w:top w:val="nil"/>
              <w:left w:val="nil"/>
              <w:bottom w:val="nil"/>
              <w:right w:val="nil"/>
            </w:tcBorders>
            <w:shd w:val="clear" w:color="auto" w:fill="auto"/>
            <w:noWrap/>
            <w:vAlign w:val="bottom"/>
            <w:hideMark/>
          </w:tcPr>
          <w:p w14:paraId="4F09F48A" w14:textId="7583D306"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UK</w:t>
            </w:r>
          </w:p>
        </w:tc>
        <w:tc>
          <w:tcPr>
            <w:tcW w:w="0" w:type="auto"/>
            <w:tcBorders>
              <w:top w:val="nil"/>
              <w:left w:val="nil"/>
              <w:bottom w:val="nil"/>
              <w:right w:val="nil"/>
            </w:tcBorders>
            <w:shd w:val="clear" w:color="auto" w:fill="auto"/>
            <w:noWrap/>
            <w:vAlign w:val="bottom"/>
            <w:hideMark/>
          </w:tcPr>
          <w:p w14:paraId="4BF735A3"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3</w:t>
            </w:r>
          </w:p>
        </w:tc>
      </w:tr>
      <w:tr w:rsidR="00DB0A0E" w:rsidRPr="00554D32" w14:paraId="0E39EB61" w14:textId="77777777" w:rsidTr="00317F17">
        <w:trPr>
          <w:trHeight w:hRule="exact" w:val="284"/>
        </w:trPr>
        <w:tc>
          <w:tcPr>
            <w:tcW w:w="0" w:type="auto"/>
            <w:tcBorders>
              <w:top w:val="nil"/>
              <w:left w:val="nil"/>
              <w:bottom w:val="nil"/>
              <w:right w:val="nil"/>
            </w:tcBorders>
            <w:shd w:val="clear" w:color="auto" w:fill="auto"/>
            <w:noWrap/>
            <w:vAlign w:val="bottom"/>
            <w:hideMark/>
          </w:tcPr>
          <w:p w14:paraId="339F4446" w14:textId="61A64A06" w:rsidR="00DB0A0E" w:rsidRPr="00554D32" w:rsidRDefault="00DB0A0E" w:rsidP="001A6DBC">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Lopman</w:t>
            </w:r>
            <w:r>
              <w:rPr>
                <w:rFonts w:ascii="Calibri" w:eastAsia="Times New Roman" w:hAnsi="Calibri" w:cs="Times New Roman"/>
                <w:color w:val="000000"/>
                <w:lang w:eastAsia="en-GB"/>
              </w:rPr>
              <w:fldChar w:fldCharType="begin">
                <w:fldData xml:space="preserve">PEVuZE5vdGU+PENpdGU+PEF1dGhvcj5Mb3BtYW48L0F1dGhvcj48WWVhcj4yMDAzPC9ZZWFyPjxS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Mb3BtYW48L0F1dGhvcj48WWVhcj4yMDAzPC9ZZWFyPjxS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17]</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000B09A0"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03</w:t>
            </w:r>
          </w:p>
        </w:tc>
        <w:tc>
          <w:tcPr>
            <w:tcW w:w="2181" w:type="dxa"/>
            <w:tcBorders>
              <w:top w:val="nil"/>
              <w:left w:val="nil"/>
              <w:bottom w:val="nil"/>
              <w:right w:val="nil"/>
            </w:tcBorders>
            <w:shd w:val="clear" w:color="auto" w:fill="auto"/>
            <w:noWrap/>
            <w:vAlign w:val="bottom"/>
            <w:hideMark/>
          </w:tcPr>
          <w:p w14:paraId="427CEA95" w14:textId="38660754"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S</w:t>
            </w:r>
            <w:r w:rsidRPr="00554D32">
              <w:rPr>
                <w:rFonts w:ascii="Calibri" w:eastAsia="Times New Roman" w:hAnsi="Calibri" w:cs="Times New Roman"/>
                <w:color w:val="000000"/>
                <w:lang w:eastAsia="en-GB"/>
              </w:rPr>
              <w:t>urveillance</w:t>
            </w:r>
          </w:p>
        </w:tc>
        <w:tc>
          <w:tcPr>
            <w:tcW w:w="1294" w:type="dxa"/>
            <w:tcBorders>
              <w:top w:val="nil"/>
              <w:left w:val="nil"/>
              <w:bottom w:val="nil"/>
              <w:right w:val="nil"/>
            </w:tcBorders>
          </w:tcPr>
          <w:p w14:paraId="43E2472D" w14:textId="49A257B2"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assive</w:t>
            </w:r>
          </w:p>
        </w:tc>
        <w:tc>
          <w:tcPr>
            <w:tcW w:w="2457" w:type="dxa"/>
            <w:tcBorders>
              <w:top w:val="nil"/>
              <w:left w:val="nil"/>
              <w:bottom w:val="nil"/>
              <w:right w:val="nil"/>
            </w:tcBorders>
          </w:tcPr>
          <w:p w14:paraId="0CD1C668" w14:textId="26A72009" w:rsidR="00DB0A0E" w:rsidRPr="00554D32" w:rsidRDefault="003D7557"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w:t>
            </w:r>
          </w:p>
        </w:tc>
        <w:tc>
          <w:tcPr>
            <w:tcW w:w="1316" w:type="dxa"/>
            <w:tcBorders>
              <w:top w:val="nil"/>
              <w:left w:val="nil"/>
              <w:bottom w:val="nil"/>
              <w:right w:val="nil"/>
            </w:tcBorders>
            <w:shd w:val="clear" w:color="auto" w:fill="auto"/>
            <w:noWrap/>
            <w:vAlign w:val="bottom"/>
            <w:hideMark/>
          </w:tcPr>
          <w:p w14:paraId="4D403D75" w14:textId="01C20F4E"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UK</w:t>
            </w:r>
          </w:p>
        </w:tc>
        <w:tc>
          <w:tcPr>
            <w:tcW w:w="0" w:type="auto"/>
            <w:tcBorders>
              <w:top w:val="nil"/>
              <w:left w:val="nil"/>
              <w:bottom w:val="nil"/>
              <w:right w:val="nil"/>
            </w:tcBorders>
            <w:shd w:val="clear" w:color="auto" w:fill="auto"/>
            <w:noWrap/>
            <w:vAlign w:val="bottom"/>
            <w:hideMark/>
          </w:tcPr>
          <w:p w14:paraId="34828520"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7</w:t>
            </w:r>
          </w:p>
        </w:tc>
      </w:tr>
      <w:tr w:rsidR="00DB0A0E" w:rsidRPr="00554D32" w14:paraId="5F90B301" w14:textId="77777777" w:rsidTr="00317F17">
        <w:trPr>
          <w:trHeight w:hRule="exact" w:val="284"/>
        </w:trPr>
        <w:tc>
          <w:tcPr>
            <w:tcW w:w="0" w:type="auto"/>
            <w:tcBorders>
              <w:top w:val="nil"/>
              <w:left w:val="nil"/>
              <w:bottom w:val="nil"/>
              <w:right w:val="nil"/>
            </w:tcBorders>
            <w:shd w:val="clear" w:color="auto" w:fill="auto"/>
            <w:noWrap/>
            <w:vAlign w:val="bottom"/>
            <w:hideMark/>
          </w:tcPr>
          <w:p w14:paraId="5F07980A" w14:textId="257932F9" w:rsidR="00DB0A0E" w:rsidRPr="00554D32" w:rsidRDefault="00DB0A0E" w:rsidP="001A6DBC">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Froggatt</w:t>
            </w:r>
            <w:r>
              <w:rPr>
                <w:rFonts w:ascii="Calibri" w:eastAsia="Times New Roman" w:hAnsi="Calibri" w:cs="Times New Roman"/>
                <w:color w:val="000000"/>
                <w:lang w:eastAsia="en-GB"/>
              </w:rPr>
              <w:fldChar w:fldCharType="begin">
                <w:fldData xml:space="preserve">PEVuZE5vdGU+PENpdGU+PEF1dGhvcj5Gcm9nZ2F0dDwvQXV0aG9yPjxZZWFyPjIwMDQ8L1llYXI+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Gcm9nZ2F0dDwvQXV0aG9yPjxZZWFyPjIwMDQ8L1llYXI+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18]</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4160B37D"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04</w:t>
            </w:r>
          </w:p>
        </w:tc>
        <w:tc>
          <w:tcPr>
            <w:tcW w:w="2181" w:type="dxa"/>
            <w:tcBorders>
              <w:top w:val="nil"/>
              <w:left w:val="nil"/>
              <w:bottom w:val="nil"/>
              <w:right w:val="nil"/>
            </w:tcBorders>
            <w:shd w:val="clear" w:color="auto" w:fill="auto"/>
            <w:noWrap/>
            <w:vAlign w:val="bottom"/>
            <w:hideMark/>
          </w:tcPr>
          <w:p w14:paraId="35D2A5EA" w14:textId="3D33F942"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S</w:t>
            </w:r>
            <w:r w:rsidRPr="00554D32">
              <w:rPr>
                <w:rFonts w:ascii="Calibri" w:eastAsia="Times New Roman" w:hAnsi="Calibri" w:cs="Times New Roman"/>
                <w:color w:val="000000"/>
                <w:lang w:eastAsia="en-GB"/>
              </w:rPr>
              <w:t>urveillance</w:t>
            </w:r>
          </w:p>
        </w:tc>
        <w:tc>
          <w:tcPr>
            <w:tcW w:w="1294" w:type="dxa"/>
            <w:tcBorders>
              <w:top w:val="nil"/>
              <w:left w:val="nil"/>
              <w:bottom w:val="nil"/>
              <w:right w:val="nil"/>
            </w:tcBorders>
          </w:tcPr>
          <w:p w14:paraId="2E443532" w14:textId="7139ADEE"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assive</w:t>
            </w:r>
          </w:p>
        </w:tc>
        <w:tc>
          <w:tcPr>
            <w:tcW w:w="2457" w:type="dxa"/>
            <w:tcBorders>
              <w:top w:val="nil"/>
              <w:left w:val="nil"/>
              <w:bottom w:val="nil"/>
              <w:right w:val="nil"/>
            </w:tcBorders>
          </w:tcPr>
          <w:p w14:paraId="51214720" w14:textId="7484C52B" w:rsidR="00DB0A0E" w:rsidRPr="00554D32" w:rsidRDefault="003D7557"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w:t>
            </w:r>
          </w:p>
        </w:tc>
        <w:tc>
          <w:tcPr>
            <w:tcW w:w="1316" w:type="dxa"/>
            <w:tcBorders>
              <w:top w:val="nil"/>
              <w:left w:val="nil"/>
              <w:bottom w:val="nil"/>
              <w:right w:val="nil"/>
            </w:tcBorders>
            <w:shd w:val="clear" w:color="auto" w:fill="auto"/>
            <w:noWrap/>
            <w:vAlign w:val="bottom"/>
            <w:hideMark/>
          </w:tcPr>
          <w:p w14:paraId="6D33E43D" w14:textId="66B5378F"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UK</w:t>
            </w:r>
          </w:p>
        </w:tc>
        <w:tc>
          <w:tcPr>
            <w:tcW w:w="0" w:type="auto"/>
            <w:tcBorders>
              <w:top w:val="nil"/>
              <w:left w:val="nil"/>
              <w:bottom w:val="nil"/>
              <w:right w:val="nil"/>
            </w:tcBorders>
            <w:shd w:val="clear" w:color="auto" w:fill="auto"/>
            <w:noWrap/>
            <w:vAlign w:val="bottom"/>
            <w:hideMark/>
          </w:tcPr>
          <w:p w14:paraId="7AC7D704"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0.5</w:t>
            </w:r>
          </w:p>
        </w:tc>
      </w:tr>
      <w:tr w:rsidR="00DB0A0E" w:rsidRPr="00554D32" w14:paraId="03A2EC3D" w14:textId="77777777" w:rsidTr="00317F17">
        <w:trPr>
          <w:trHeight w:hRule="exact" w:val="284"/>
        </w:trPr>
        <w:tc>
          <w:tcPr>
            <w:tcW w:w="0" w:type="auto"/>
            <w:tcBorders>
              <w:top w:val="nil"/>
              <w:left w:val="nil"/>
              <w:bottom w:val="nil"/>
              <w:right w:val="nil"/>
            </w:tcBorders>
            <w:shd w:val="clear" w:color="auto" w:fill="auto"/>
            <w:noWrap/>
            <w:vAlign w:val="bottom"/>
            <w:hideMark/>
          </w:tcPr>
          <w:p w14:paraId="4D30259F" w14:textId="7962CE53" w:rsidR="00DB0A0E" w:rsidRPr="00554D32" w:rsidRDefault="00DB0A0E" w:rsidP="001A6DBC">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Sinclair</w:t>
            </w:r>
            <w:r>
              <w:rPr>
                <w:rFonts w:ascii="Calibri" w:eastAsia="Times New Roman" w:hAnsi="Calibri" w:cs="Times New Roman"/>
                <w:color w:val="000000"/>
                <w:lang w:eastAsia="en-GB"/>
              </w:rPr>
              <w:fldChar w:fldCharType="begin">
                <w:fldData xml:space="preserve">PEVuZE5vdGU+PENpdGU+PEF1dGhvcj5TaW5jbGFpcjwvQXV0aG9yPjxZZWFyPjIwMDU8L1llYXI+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=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TaW5jbGFpcjwvQXV0aG9yPjxZZWFyPjIwMDU8L1llYXI+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=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19]</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4B20330E"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05</w:t>
            </w:r>
          </w:p>
        </w:tc>
        <w:tc>
          <w:tcPr>
            <w:tcW w:w="2181" w:type="dxa"/>
            <w:tcBorders>
              <w:top w:val="nil"/>
              <w:left w:val="nil"/>
              <w:bottom w:val="nil"/>
              <w:right w:val="nil"/>
            </w:tcBorders>
            <w:shd w:val="clear" w:color="auto" w:fill="auto"/>
            <w:noWrap/>
            <w:vAlign w:val="bottom"/>
            <w:hideMark/>
          </w:tcPr>
          <w:p w14:paraId="2D538850" w14:textId="77777777"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Cohort</w:t>
            </w:r>
          </w:p>
        </w:tc>
        <w:tc>
          <w:tcPr>
            <w:tcW w:w="1294" w:type="dxa"/>
            <w:tcBorders>
              <w:top w:val="nil"/>
              <w:left w:val="nil"/>
              <w:bottom w:val="nil"/>
              <w:right w:val="nil"/>
            </w:tcBorders>
          </w:tcPr>
          <w:p w14:paraId="2FA5933E" w14:textId="42E11304"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ctive</w:t>
            </w:r>
          </w:p>
        </w:tc>
        <w:tc>
          <w:tcPr>
            <w:tcW w:w="2457" w:type="dxa"/>
            <w:tcBorders>
              <w:top w:val="nil"/>
              <w:left w:val="nil"/>
              <w:bottom w:val="nil"/>
              <w:right w:val="nil"/>
            </w:tcBorders>
          </w:tcPr>
          <w:p w14:paraId="4C213BF2" w14:textId="248D02E6" w:rsidR="00DB0A0E" w:rsidRPr="00554D32" w:rsidRDefault="003D7557"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w:t>
            </w:r>
          </w:p>
        </w:tc>
        <w:tc>
          <w:tcPr>
            <w:tcW w:w="1316" w:type="dxa"/>
            <w:tcBorders>
              <w:top w:val="nil"/>
              <w:left w:val="nil"/>
              <w:bottom w:val="nil"/>
              <w:right w:val="nil"/>
            </w:tcBorders>
            <w:shd w:val="clear" w:color="auto" w:fill="auto"/>
            <w:noWrap/>
            <w:vAlign w:val="bottom"/>
            <w:hideMark/>
          </w:tcPr>
          <w:p w14:paraId="78A131F0" w14:textId="04B26D8C"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Australia</w:t>
            </w:r>
          </w:p>
        </w:tc>
        <w:tc>
          <w:tcPr>
            <w:tcW w:w="0" w:type="auto"/>
            <w:tcBorders>
              <w:top w:val="nil"/>
              <w:left w:val="nil"/>
              <w:bottom w:val="nil"/>
              <w:right w:val="nil"/>
            </w:tcBorders>
            <w:shd w:val="clear" w:color="auto" w:fill="auto"/>
            <w:noWrap/>
            <w:vAlign w:val="bottom"/>
            <w:hideMark/>
          </w:tcPr>
          <w:p w14:paraId="5B05ABF6"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1.5</w:t>
            </w:r>
          </w:p>
        </w:tc>
      </w:tr>
      <w:tr w:rsidR="00DB0A0E" w:rsidRPr="00554D32" w14:paraId="342590B4" w14:textId="77777777" w:rsidTr="00317F17">
        <w:trPr>
          <w:trHeight w:hRule="exact" w:val="284"/>
        </w:trPr>
        <w:tc>
          <w:tcPr>
            <w:tcW w:w="0" w:type="auto"/>
            <w:tcBorders>
              <w:top w:val="nil"/>
              <w:left w:val="nil"/>
              <w:bottom w:val="nil"/>
              <w:right w:val="nil"/>
            </w:tcBorders>
            <w:shd w:val="clear" w:color="auto" w:fill="auto"/>
            <w:noWrap/>
            <w:vAlign w:val="bottom"/>
            <w:hideMark/>
          </w:tcPr>
          <w:p w14:paraId="1C4D9AE8" w14:textId="7FB9A8A2" w:rsidR="00DB0A0E" w:rsidRPr="00554D32" w:rsidRDefault="00DB0A0E" w:rsidP="001A6DBC">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Medici</w:t>
            </w:r>
            <w:r>
              <w:rPr>
                <w:rFonts w:ascii="Calibri" w:eastAsia="Times New Roman" w:hAnsi="Calibri" w:cs="Times New Roman"/>
                <w:color w:val="000000"/>
                <w:lang w:eastAsia="en-GB"/>
              </w:rPr>
              <w:fldChar w:fldCharType="begin">
                <w:fldData xml:space="preserve">PEVuZE5vdGU+PENpdGU+PEF1dGhvcj5NZWRpY2k8L0F1dGhvcj48WWVhcj4yMDA2PC9ZZWFyPjxS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==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NZWRpY2k8L0F1dGhvcj48WWVhcj4yMDA2PC9ZZWFyPjxS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==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20]</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683C7957"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06</w:t>
            </w:r>
          </w:p>
        </w:tc>
        <w:tc>
          <w:tcPr>
            <w:tcW w:w="2181" w:type="dxa"/>
            <w:tcBorders>
              <w:top w:val="nil"/>
              <w:left w:val="nil"/>
              <w:bottom w:val="nil"/>
              <w:right w:val="nil"/>
            </w:tcBorders>
            <w:shd w:val="clear" w:color="auto" w:fill="auto"/>
            <w:noWrap/>
            <w:vAlign w:val="bottom"/>
            <w:hideMark/>
          </w:tcPr>
          <w:p w14:paraId="7307EE3F" w14:textId="77777777"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Cohort</w:t>
            </w:r>
          </w:p>
        </w:tc>
        <w:tc>
          <w:tcPr>
            <w:tcW w:w="1294" w:type="dxa"/>
            <w:tcBorders>
              <w:top w:val="nil"/>
              <w:left w:val="nil"/>
              <w:bottom w:val="nil"/>
              <w:right w:val="nil"/>
            </w:tcBorders>
          </w:tcPr>
          <w:p w14:paraId="0FD9F6E4" w14:textId="179ADAE1"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assive</w:t>
            </w:r>
          </w:p>
        </w:tc>
        <w:tc>
          <w:tcPr>
            <w:tcW w:w="2457" w:type="dxa"/>
            <w:tcBorders>
              <w:top w:val="nil"/>
              <w:left w:val="nil"/>
              <w:bottom w:val="nil"/>
              <w:right w:val="nil"/>
            </w:tcBorders>
          </w:tcPr>
          <w:p w14:paraId="1AFB2E05" w14:textId="4C54F56F" w:rsidR="00DB0A0E" w:rsidRPr="00554D32" w:rsidRDefault="003D7557"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w:t>
            </w:r>
          </w:p>
        </w:tc>
        <w:tc>
          <w:tcPr>
            <w:tcW w:w="1316" w:type="dxa"/>
            <w:tcBorders>
              <w:top w:val="nil"/>
              <w:left w:val="nil"/>
              <w:bottom w:val="nil"/>
              <w:right w:val="nil"/>
            </w:tcBorders>
            <w:shd w:val="clear" w:color="auto" w:fill="auto"/>
            <w:noWrap/>
            <w:vAlign w:val="bottom"/>
            <w:hideMark/>
          </w:tcPr>
          <w:p w14:paraId="124BD975" w14:textId="32059393"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Italy</w:t>
            </w:r>
          </w:p>
        </w:tc>
        <w:tc>
          <w:tcPr>
            <w:tcW w:w="0" w:type="auto"/>
            <w:tcBorders>
              <w:top w:val="nil"/>
              <w:left w:val="nil"/>
              <w:bottom w:val="nil"/>
              <w:right w:val="nil"/>
            </w:tcBorders>
            <w:shd w:val="clear" w:color="auto" w:fill="auto"/>
            <w:noWrap/>
            <w:vAlign w:val="bottom"/>
            <w:hideMark/>
          </w:tcPr>
          <w:p w14:paraId="02E206A5"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1</w:t>
            </w:r>
          </w:p>
        </w:tc>
      </w:tr>
      <w:tr w:rsidR="00DB0A0E" w:rsidRPr="00554D32" w14:paraId="06A815E5" w14:textId="77777777" w:rsidTr="00317F17">
        <w:trPr>
          <w:trHeight w:hRule="exact" w:val="284"/>
        </w:trPr>
        <w:tc>
          <w:tcPr>
            <w:tcW w:w="0" w:type="auto"/>
            <w:tcBorders>
              <w:top w:val="nil"/>
              <w:left w:val="nil"/>
              <w:bottom w:val="nil"/>
              <w:right w:val="nil"/>
            </w:tcBorders>
            <w:shd w:val="clear" w:color="auto" w:fill="auto"/>
            <w:noWrap/>
            <w:vAlign w:val="bottom"/>
            <w:hideMark/>
          </w:tcPr>
          <w:p w14:paraId="202D1C0B" w14:textId="74B2C53A" w:rsidR="00DB0A0E" w:rsidRPr="00554D32" w:rsidRDefault="00DB0A0E" w:rsidP="001A6DBC">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Vernacchio</w:t>
            </w:r>
            <w:r>
              <w:rPr>
                <w:rFonts w:ascii="Calibri" w:eastAsia="Times New Roman" w:hAnsi="Calibri" w:cs="Times New Roman"/>
                <w:color w:val="000000"/>
                <w:lang w:eastAsia="en-GB"/>
              </w:rPr>
              <w:fldChar w:fldCharType="begin">
                <w:fldData xml:space="preserve">PEVuZE5vdGU+PENpdGU+PEF1dGhvcj5WZXJuYWNjaGlvPC9BdXRob3I+PFllYXI+MjAwNjwvWWVh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WZXJuYWNjaGlvPC9BdXRob3I+PFllYXI+MjAwNjwvWWVh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21]</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7D998385"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06</w:t>
            </w:r>
          </w:p>
        </w:tc>
        <w:tc>
          <w:tcPr>
            <w:tcW w:w="2181" w:type="dxa"/>
            <w:tcBorders>
              <w:top w:val="nil"/>
              <w:left w:val="nil"/>
              <w:bottom w:val="nil"/>
              <w:right w:val="nil"/>
            </w:tcBorders>
            <w:shd w:val="clear" w:color="auto" w:fill="auto"/>
            <w:noWrap/>
            <w:vAlign w:val="bottom"/>
            <w:hideMark/>
          </w:tcPr>
          <w:p w14:paraId="055787FF" w14:textId="77777777"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Cohort</w:t>
            </w:r>
          </w:p>
        </w:tc>
        <w:tc>
          <w:tcPr>
            <w:tcW w:w="1294" w:type="dxa"/>
            <w:tcBorders>
              <w:top w:val="nil"/>
              <w:left w:val="nil"/>
              <w:bottom w:val="nil"/>
              <w:right w:val="nil"/>
            </w:tcBorders>
          </w:tcPr>
          <w:p w14:paraId="570CCB6C" w14:textId="268C3C50"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ctive</w:t>
            </w:r>
          </w:p>
        </w:tc>
        <w:tc>
          <w:tcPr>
            <w:tcW w:w="2457" w:type="dxa"/>
            <w:tcBorders>
              <w:top w:val="nil"/>
              <w:left w:val="nil"/>
              <w:bottom w:val="nil"/>
              <w:right w:val="nil"/>
            </w:tcBorders>
          </w:tcPr>
          <w:p w14:paraId="617345D2" w14:textId="30F19D4D" w:rsidR="00DB0A0E" w:rsidRPr="00554D32" w:rsidRDefault="00C91869"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ll gastroenteritis</w:t>
            </w:r>
          </w:p>
        </w:tc>
        <w:tc>
          <w:tcPr>
            <w:tcW w:w="1316" w:type="dxa"/>
            <w:tcBorders>
              <w:top w:val="nil"/>
              <w:left w:val="nil"/>
              <w:bottom w:val="nil"/>
              <w:right w:val="nil"/>
            </w:tcBorders>
            <w:shd w:val="clear" w:color="auto" w:fill="auto"/>
            <w:noWrap/>
            <w:vAlign w:val="bottom"/>
            <w:hideMark/>
          </w:tcPr>
          <w:p w14:paraId="0A08ECB9" w14:textId="31213176"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USA</w:t>
            </w:r>
          </w:p>
        </w:tc>
        <w:tc>
          <w:tcPr>
            <w:tcW w:w="0" w:type="auto"/>
            <w:tcBorders>
              <w:top w:val="nil"/>
              <w:left w:val="nil"/>
              <w:bottom w:val="nil"/>
              <w:right w:val="nil"/>
            </w:tcBorders>
            <w:shd w:val="clear" w:color="auto" w:fill="auto"/>
            <w:noWrap/>
            <w:vAlign w:val="bottom"/>
            <w:hideMark/>
          </w:tcPr>
          <w:p w14:paraId="136E39B2"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1.5</w:t>
            </w:r>
          </w:p>
        </w:tc>
      </w:tr>
      <w:tr w:rsidR="00DB0A0E" w:rsidRPr="00554D32" w14:paraId="4F809466" w14:textId="77777777" w:rsidTr="00317F17">
        <w:trPr>
          <w:trHeight w:hRule="exact" w:val="284"/>
        </w:trPr>
        <w:tc>
          <w:tcPr>
            <w:tcW w:w="0" w:type="auto"/>
            <w:tcBorders>
              <w:top w:val="nil"/>
              <w:left w:val="nil"/>
              <w:bottom w:val="nil"/>
              <w:right w:val="nil"/>
            </w:tcBorders>
            <w:shd w:val="clear" w:color="auto" w:fill="auto"/>
            <w:noWrap/>
            <w:vAlign w:val="bottom"/>
            <w:hideMark/>
          </w:tcPr>
          <w:p w14:paraId="795C9674" w14:textId="2913C990" w:rsidR="00DB0A0E" w:rsidRPr="00554D32" w:rsidRDefault="00DB0A0E" w:rsidP="001A6DBC">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Bucardo</w:t>
            </w:r>
            <w:r>
              <w:rPr>
                <w:rFonts w:ascii="Calibri" w:eastAsia="Times New Roman" w:hAnsi="Calibri" w:cs="Times New Roman"/>
                <w:color w:val="000000"/>
                <w:lang w:eastAsia="en-GB"/>
              </w:rPr>
              <w:fldChar w:fldCharType="begin">
                <w:fldData xml:space="preserve">PEVuZE5vdGU+PENpdGU+PEF1dGhvcj5CdWNhcmRvPC9BdXRob3I+PFllYXI+MjAwODwvWWVhcj48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=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CdWNhcmRvPC9BdXRob3I+PFllYXI+MjAwODwvWWVhcj48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=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22]</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7004DD0B"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08</w:t>
            </w:r>
          </w:p>
        </w:tc>
        <w:tc>
          <w:tcPr>
            <w:tcW w:w="2181" w:type="dxa"/>
            <w:tcBorders>
              <w:top w:val="nil"/>
              <w:left w:val="nil"/>
              <w:bottom w:val="nil"/>
              <w:right w:val="nil"/>
            </w:tcBorders>
            <w:shd w:val="clear" w:color="auto" w:fill="auto"/>
            <w:noWrap/>
            <w:vAlign w:val="bottom"/>
            <w:hideMark/>
          </w:tcPr>
          <w:p w14:paraId="05A0E769" w14:textId="77777777"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Cohort</w:t>
            </w:r>
          </w:p>
        </w:tc>
        <w:tc>
          <w:tcPr>
            <w:tcW w:w="1294" w:type="dxa"/>
            <w:tcBorders>
              <w:top w:val="nil"/>
              <w:left w:val="nil"/>
              <w:bottom w:val="nil"/>
              <w:right w:val="nil"/>
            </w:tcBorders>
          </w:tcPr>
          <w:p w14:paraId="02F09D2F" w14:textId="2FCFA2A7"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assive</w:t>
            </w:r>
          </w:p>
        </w:tc>
        <w:tc>
          <w:tcPr>
            <w:tcW w:w="2457" w:type="dxa"/>
            <w:tcBorders>
              <w:top w:val="nil"/>
              <w:left w:val="nil"/>
              <w:bottom w:val="nil"/>
              <w:right w:val="nil"/>
            </w:tcBorders>
          </w:tcPr>
          <w:p w14:paraId="2864C82B" w14:textId="725871EC" w:rsidR="00DB0A0E" w:rsidRPr="00554D32" w:rsidRDefault="003D7557"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w:t>
            </w:r>
          </w:p>
        </w:tc>
        <w:tc>
          <w:tcPr>
            <w:tcW w:w="1316" w:type="dxa"/>
            <w:tcBorders>
              <w:top w:val="nil"/>
              <w:left w:val="nil"/>
              <w:bottom w:val="nil"/>
              <w:right w:val="nil"/>
            </w:tcBorders>
            <w:shd w:val="clear" w:color="auto" w:fill="auto"/>
            <w:noWrap/>
            <w:vAlign w:val="bottom"/>
            <w:hideMark/>
          </w:tcPr>
          <w:p w14:paraId="08DA56BA" w14:textId="1E4A6DD8"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Nicaragua</w:t>
            </w:r>
          </w:p>
        </w:tc>
        <w:tc>
          <w:tcPr>
            <w:tcW w:w="0" w:type="auto"/>
            <w:tcBorders>
              <w:top w:val="nil"/>
              <w:left w:val="nil"/>
              <w:bottom w:val="nil"/>
              <w:right w:val="nil"/>
            </w:tcBorders>
            <w:shd w:val="clear" w:color="auto" w:fill="auto"/>
            <w:noWrap/>
            <w:vAlign w:val="bottom"/>
            <w:hideMark/>
          </w:tcPr>
          <w:p w14:paraId="3B3DDE29"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1</w:t>
            </w:r>
          </w:p>
        </w:tc>
      </w:tr>
      <w:tr w:rsidR="00DB0A0E" w:rsidRPr="00554D32" w14:paraId="0B3C3CF0" w14:textId="77777777" w:rsidTr="00317F17">
        <w:trPr>
          <w:trHeight w:hRule="exact" w:val="284"/>
        </w:trPr>
        <w:tc>
          <w:tcPr>
            <w:tcW w:w="0" w:type="auto"/>
            <w:tcBorders>
              <w:top w:val="nil"/>
              <w:left w:val="nil"/>
              <w:bottom w:val="nil"/>
              <w:right w:val="nil"/>
            </w:tcBorders>
            <w:shd w:val="clear" w:color="auto" w:fill="auto"/>
            <w:noWrap/>
            <w:vAlign w:val="bottom"/>
            <w:hideMark/>
          </w:tcPr>
          <w:p w14:paraId="12C9EE2A" w14:textId="1B6A666B" w:rsidR="00DB0A0E" w:rsidRPr="00554D32" w:rsidRDefault="00DB0A0E" w:rsidP="001A6DBC">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Gomara</w:t>
            </w:r>
            <w:r>
              <w:rPr>
                <w:rFonts w:ascii="Calibri" w:eastAsia="Times New Roman" w:hAnsi="Calibri" w:cs="Times New Roman"/>
                <w:color w:val="000000"/>
                <w:lang w:eastAsia="en-GB"/>
              </w:rPr>
              <w:fldChar w:fldCharType="begin">
                <w:fldData xml:space="preserve">PEVuZE5vdGU+PENpdGU+PEF1dGhvcj5Hb21hcmE8L0F1dGhvcj48WWVhcj4yMDA4PC9ZZWFyPjxS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Hb21hcmE8L0F1dGhvcj48WWVhcj4yMDA4PC9ZZWFyPjxS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23]</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67C28451"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08</w:t>
            </w:r>
          </w:p>
        </w:tc>
        <w:tc>
          <w:tcPr>
            <w:tcW w:w="2181" w:type="dxa"/>
            <w:tcBorders>
              <w:top w:val="nil"/>
              <w:left w:val="nil"/>
              <w:bottom w:val="nil"/>
              <w:right w:val="nil"/>
            </w:tcBorders>
            <w:shd w:val="clear" w:color="auto" w:fill="auto"/>
            <w:noWrap/>
            <w:vAlign w:val="bottom"/>
            <w:hideMark/>
          </w:tcPr>
          <w:p w14:paraId="2C5B0712" w14:textId="77777777"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Cohort</w:t>
            </w:r>
          </w:p>
        </w:tc>
        <w:tc>
          <w:tcPr>
            <w:tcW w:w="1294" w:type="dxa"/>
            <w:tcBorders>
              <w:top w:val="nil"/>
              <w:left w:val="nil"/>
              <w:bottom w:val="nil"/>
              <w:right w:val="nil"/>
            </w:tcBorders>
          </w:tcPr>
          <w:p w14:paraId="742B4B58" w14:textId="0EBBF168"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ctive</w:t>
            </w:r>
          </w:p>
        </w:tc>
        <w:tc>
          <w:tcPr>
            <w:tcW w:w="2457" w:type="dxa"/>
            <w:tcBorders>
              <w:top w:val="nil"/>
              <w:left w:val="nil"/>
              <w:bottom w:val="nil"/>
              <w:right w:val="nil"/>
            </w:tcBorders>
          </w:tcPr>
          <w:p w14:paraId="22E6C03E" w14:textId="08CAC941" w:rsidR="00DB0A0E" w:rsidRPr="00554D32" w:rsidRDefault="003D7557"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w:t>
            </w:r>
          </w:p>
        </w:tc>
        <w:tc>
          <w:tcPr>
            <w:tcW w:w="1316" w:type="dxa"/>
            <w:tcBorders>
              <w:top w:val="nil"/>
              <w:left w:val="nil"/>
              <w:bottom w:val="nil"/>
              <w:right w:val="nil"/>
            </w:tcBorders>
            <w:shd w:val="clear" w:color="auto" w:fill="auto"/>
            <w:noWrap/>
            <w:vAlign w:val="bottom"/>
            <w:hideMark/>
          </w:tcPr>
          <w:p w14:paraId="3B2B09BE" w14:textId="3D5FE526"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UK</w:t>
            </w:r>
          </w:p>
        </w:tc>
        <w:tc>
          <w:tcPr>
            <w:tcW w:w="0" w:type="auto"/>
            <w:tcBorders>
              <w:top w:val="nil"/>
              <w:left w:val="nil"/>
              <w:bottom w:val="nil"/>
              <w:right w:val="nil"/>
            </w:tcBorders>
            <w:shd w:val="clear" w:color="auto" w:fill="auto"/>
            <w:noWrap/>
            <w:vAlign w:val="bottom"/>
            <w:hideMark/>
          </w:tcPr>
          <w:p w14:paraId="7D218D72"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1.25</w:t>
            </w:r>
          </w:p>
        </w:tc>
      </w:tr>
      <w:tr w:rsidR="00DB0A0E" w:rsidRPr="00554D32" w14:paraId="55F23421" w14:textId="77777777" w:rsidTr="00317F17">
        <w:trPr>
          <w:trHeight w:hRule="exact" w:val="284"/>
        </w:trPr>
        <w:tc>
          <w:tcPr>
            <w:tcW w:w="0" w:type="auto"/>
            <w:tcBorders>
              <w:top w:val="nil"/>
              <w:left w:val="nil"/>
              <w:bottom w:val="nil"/>
              <w:right w:val="nil"/>
            </w:tcBorders>
            <w:shd w:val="clear" w:color="auto" w:fill="auto"/>
            <w:noWrap/>
            <w:vAlign w:val="bottom"/>
            <w:hideMark/>
          </w:tcPr>
          <w:p w14:paraId="20FA73AB" w14:textId="1FD1CA4E" w:rsidR="00DB0A0E" w:rsidRPr="00554D32" w:rsidRDefault="00DB0A0E" w:rsidP="001A6DBC">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Huhulescu</w:t>
            </w:r>
            <w:r>
              <w:rPr>
                <w:rFonts w:ascii="Calibri" w:eastAsia="Times New Roman" w:hAnsi="Calibri" w:cs="Times New Roman"/>
                <w:color w:val="000000"/>
                <w:lang w:eastAsia="en-GB"/>
              </w:rPr>
              <w:fldChar w:fldCharType="begin">
                <w:fldData xml:space="preserve">PEVuZE5vdGU+PENpdGU+PEF1dGhvcj5IdWh1bGVzY3U8L0F1dGhvcj48WWVhcj4yMDA5PC9ZZWFy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IdWh1bGVzY3U8L0F1dGhvcj48WWVhcj4yMDA5PC9ZZWFy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24]</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43342E9A"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09</w:t>
            </w:r>
          </w:p>
        </w:tc>
        <w:tc>
          <w:tcPr>
            <w:tcW w:w="2181" w:type="dxa"/>
            <w:tcBorders>
              <w:top w:val="nil"/>
              <w:left w:val="nil"/>
              <w:bottom w:val="nil"/>
              <w:right w:val="nil"/>
            </w:tcBorders>
            <w:shd w:val="clear" w:color="auto" w:fill="auto"/>
            <w:noWrap/>
            <w:vAlign w:val="bottom"/>
            <w:hideMark/>
          </w:tcPr>
          <w:p w14:paraId="43ECAEB9" w14:textId="77777777"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Cohort</w:t>
            </w:r>
          </w:p>
        </w:tc>
        <w:tc>
          <w:tcPr>
            <w:tcW w:w="1294" w:type="dxa"/>
            <w:tcBorders>
              <w:top w:val="nil"/>
              <w:left w:val="nil"/>
              <w:bottom w:val="nil"/>
              <w:right w:val="nil"/>
            </w:tcBorders>
          </w:tcPr>
          <w:p w14:paraId="76B22C8F" w14:textId="49E6E5AE"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ctive</w:t>
            </w:r>
          </w:p>
        </w:tc>
        <w:tc>
          <w:tcPr>
            <w:tcW w:w="2457" w:type="dxa"/>
            <w:tcBorders>
              <w:top w:val="nil"/>
              <w:left w:val="nil"/>
              <w:bottom w:val="nil"/>
              <w:right w:val="nil"/>
            </w:tcBorders>
          </w:tcPr>
          <w:p w14:paraId="3B93562D" w14:textId="72FEA9A7" w:rsidR="00DB0A0E" w:rsidRPr="00554D32" w:rsidRDefault="003D7557"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ll gastroenteritis</w:t>
            </w:r>
          </w:p>
        </w:tc>
        <w:tc>
          <w:tcPr>
            <w:tcW w:w="1316" w:type="dxa"/>
            <w:tcBorders>
              <w:top w:val="nil"/>
              <w:left w:val="nil"/>
              <w:bottom w:val="nil"/>
              <w:right w:val="nil"/>
            </w:tcBorders>
            <w:shd w:val="clear" w:color="auto" w:fill="auto"/>
            <w:noWrap/>
            <w:vAlign w:val="bottom"/>
            <w:hideMark/>
          </w:tcPr>
          <w:p w14:paraId="69F7D4CF" w14:textId="0969D169"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Austria</w:t>
            </w:r>
          </w:p>
        </w:tc>
        <w:tc>
          <w:tcPr>
            <w:tcW w:w="0" w:type="auto"/>
            <w:tcBorders>
              <w:top w:val="nil"/>
              <w:left w:val="nil"/>
              <w:bottom w:val="nil"/>
              <w:right w:val="nil"/>
            </w:tcBorders>
            <w:shd w:val="clear" w:color="auto" w:fill="auto"/>
            <w:noWrap/>
            <w:vAlign w:val="bottom"/>
            <w:hideMark/>
          </w:tcPr>
          <w:p w14:paraId="63ABEEBA"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1</w:t>
            </w:r>
          </w:p>
        </w:tc>
      </w:tr>
      <w:tr w:rsidR="00DB0A0E" w:rsidRPr="00554D32" w14:paraId="6EA7433A" w14:textId="77777777" w:rsidTr="00317F17">
        <w:trPr>
          <w:trHeight w:hRule="exact" w:val="284"/>
        </w:trPr>
        <w:tc>
          <w:tcPr>
            <w:tcW w:w="0" w:type="auto"/>
            <w:tcBorders>
              <w:top w:val="nil"/>
              <w:left w:val="nil"/>
              <w:bottom w:val="nil"/>
              <w:right w:val="nil"/>
            </w:tcBorders>
            <w:shd w:val="clear" w:color="auto" w:fill="auto"/>
            <w:noWrap/>
            <w:vAlign w:val="bottom"/>
            <w:hideMark/>
          </w:tcPr>
          <w:p w14:paraId="47C6B8AB" w14:textId="4C9B9286" w:rsidR="00DB0A0E" w:rsidRPr="00554D32" w:rsidRDefault="00DB0A0E" w:rsidP="001A6DBC">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Iturriza-Gomara</w:t>
            </w:r>
            <w:r>
              <w:rPr>
                <w:rFonts w:ascii="Calibri" w:eastAsia="Times New Roman" w:hAnsi="Calibri" w:cs="Times New Roman"/>
                <w:color w:val="000000"/>
                <w:lang w:eastAsia="en-GB"/>
              </w:rPr>
              <w:fldChar w:fldCharType="begin">
                <w:fldData xml:space="preserve">PEVuZE5vdGU+PENpdGU+PEF1dGhvcj5JdHVycml6YS1Hb21hcmE8L0F1dGhvcj48WWVhcj4yMDA5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JdHVycml6YS1Hb21hcmE8L0F1dGhvcj48WWVhcj4yMDA5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25]</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2DA75A6E"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09</w:t>
            </w:r>
          </w:p>
        </w:tc>
        <w:tc>
          <w:tcPr>
            <w:tcW w:w="2181" w:type="dxa"/>
            <w:tcBorders>
              <w:top w:val="nil"/>
              <w:left w:val="nil"/>
              <w:bottom w:val="nil"/>
              <w:right w:val="nil"/>
            </w:tcBorders>
            <w:shd w:val="clear" w:color="auto" w:fill="auto"/>
            <w:noWrap/>
            <w:vAlign w:val="bottom"/>
            <w:hideMark/>
          </w:tcPr>
          <w:p w14:paraId="0844ED6E" w14:textId="77777777"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Cohort</w:t>
            </w:r>
          </w:p>
        </w:tc>
        <w:tc>
          <w:tcPr>
            <w:tcW w:w="1294" w:type="dxa"/>
            <w:tcBorders>
              <w:top w:val="nil"/>
              <w:left w:val="nil"/>
              <w:bottom w:val="nil"/>
              <w:right w:val="nil"/>
            </w:tcBorders>
          </w:tcPr>
          <w:p w14:paraId="24713E85" w14:textId="19F4D0CA"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ctive</w:t>
            </w:r>
          </w:p>
        </w:tc>
        <w:tc>
          <w:tcPr>
            <w:tcW w:w="2457" w:type="dxa"/>
            <w:tcBorders>
              <w:top w:val="nil"/>
              <w:left w:val="nil"/>
              <w:bottom w:val="nil"/>
              <w:right w:val="nil"/>
            </w:tcBorders>
          </w:tcPr>
          <w:p w14:paraId="11E3161F" w14:textId="6E80B643" w:rsidR="00DB0A0E" w:rsidRPr="00554D32" w:rsidRDefault="00C91869"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ll gastroenteritis</w:t>
            </w:r>
          </w:p>
        </w:tc>
        <w:tc>
          <w:tcPr>
            <w:tcW w:w="1316" w:type="dxa"/>
            <w:tcBorders>
              <w:top w:val="nil"/>
              <w:left w:val="nil"/>
              <w:bottom w:val="nil"/>
              <w:right w:val="nil"/>
            </w:tcBorders>
            <w:shd w:val="clear" w:color="auto" w:fill="auto"/>
            <w:noWrap/>
            <w:vAlign w:val="bottom"/>
            <w:hideMark/>
          </w:tcPr>
          <w:p w14:paraId="575542AB" w14:textId="1E5DDC8F"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UK</w:t>
            </w:r>
          </w:p>
        </w:tc>
        <w:tc>
          <w:tcPr>
            <w:tcW w:w="0" w:type="auto"/>
            <w:tcBorders>
              <w:top w:val="nil"/>
              <w:left w:val="nil"/>
              <w:bottom w:val="nil"/>
              <w:right w:val="nil"/>
            </w:tcBorders>
            <w:shd w:val="clear" w:color="auto" w:fill="auto"/>
            <w:noWrap/>
            <w:vAlign w:val="bottom"/>
            <w:hideMark/>
          </w:tcPr>
          <w:p w14:paraId="7CEB6C50"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1.66</w:t>
            </w:r>
          </w:p>
        </w:tc>
      </w:tr>
      <w:tr w:rsidR="00DB0A0E" w:rsidRPr="00554D32" w14:paraId="416B8BCC" w14:textId="77777777" w:rsidTr="00317F17">
        <w:trPr>
          <w:trHeight w:hRule="exact" w:val="284"/>
        </w:trPr>
        <w:tc>
          <w:tcPr>
            <w:tcW w:w="0" w:type="auto"/>
            <w:tcBorders>
              <w:top w:val="nil"/>
              <w:left w:val="nil"/>
              <w:bottom w:val="nil"/>
              <w:right w:val="nil"/>
            </w:tcBorders>
            <w:shd w:val="clear" w:color="auto" w:fill="auto"/>
            <w:noWrap/>
            <w:vAlign w:val="bottom"/>
            <w:hideMark/>
          </w:tcPr>
          <w:p w14:paraId="21CB062D" w14:textId="66BC3515" w:rsidR="00DB0A0E" w:rsidRPr="00554D32" w:rsidRDefault="00DB0A0E" w:rsidP="001A6DBC">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Gauci</w:t>
            </w:r>
            <w:r>
              <w:rPr>
                <w:rFonts w:ascii="Calibri" w:eastAsia="Times New Roman" w:hAnsi="Calibri" w:cs="Times New Roman"/>
                <w:color w:val="000000"/>
                <w:lang w:eastAsia="en-GB"/>
              </w:rPr>
              <w:fldChar w:fldCharType="begin">
                <w:fldData xml:space="preserve">PEVuZE5vdGU+PENpdGU+PEF1dGhvcj5HYXVjaTwvQXV0aG9yPjxZZWFyPjIwMTA8L1llYXI+PFJl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HYXVjaTwvQXV0aG9yPjxZZWFyPjIwMTA8L1llYXI+PFJl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26]</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04B8BACD"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10</w:t>
            </w:r>
          </w:p>
        </w:tc>
        <w:tc>
          <w:tcPr>
            <w:tcW w:w="2181" w:type="dxa"/>
            <w:tcBorders>
              <w:top w:val="nil"/>
              <w:left w:val="nil"/>
              <w:bottom w:val="nil"/>
              <w:right w:val="nil"/>
            </w:tcBorders>
            <w:shd w:val="clear" w:color="auto" w:fill="auto"/>
            <w:noWrap/>
            <w:vAlign w:val="bottom"/>
            <w:hideMark/>
          </w:tcPr>
          <w:p w14:paraId="3DE304C4" w14:textId="0DEE275B"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C</w:t>
            </w:r>
            <w:r w:rsidRPr="00554D32">
              <w:rPr>
                <w:rFonts w:ascii="Calibri" w:eastAsia="Times New Roman" w:hAnsi="Calibri" w:cs="Times New Roman"/>
                <w:color w:val="000000"/>
                <w:lang w:eastAsia="en-GB"/>
              </w:rPr>
              <w:t>ross-sectional survey</w:t>
            </w:r>
          </w:p>
        </w:tc>
        <w:tc>
          <w:tcPr>
            <w:tcW w:w="1294" w:type="dxa"/>
            <w:tcBorders>
              <w:top w:val="nil"/>
              <w:left w:val="nil"/>
              <w:bottom w:val="nil"/>
              <w:right w:val="nil"/>
            </w:tcBorders>
          </w:tcPr>
          <w:p w14:paraId="4CEB0B3F" w14:textId="2D830201"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ctive</w:t>
            </w:r>
          </w:p>
        </w:tc>
        <w:tc>
          <w:tcPr>
            <w:tcW w:w="2457" w:type="dxa"/>
            <w:tcBorders>
              <w:top w:val="nil"/>
              <w:left w:val="nil"/>
              <w:bottom w:val="nil"/>
              <w:right w:val="nil"/>
            </w:tcBorders>
          </w:tcPr>
          <w:p w14:paraId="1F3E8BC6" w14:textId="001021F8" w:rsidR="00DB0A0E" w:rsidRPr="00554D32" w:rsidRDefault="003D7557"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ll gastroenteritis</w:t>
            </w:r>
          </w:p>
        </w:tc>
        <w:tc>
          <w:tcPr>
            <w:tcW w:w="1316" w:type="dxa"/>
            <w:tcBorders>
              <w:top w:val="nil"/>
              <w:left w:val="nil"/>
              <w:bottom w:val="nil"/>
              <w:right w:val="nil"/>
            </w:tcBorders>
            <w:shd w:val="clear" w:color="auto" w:fill="auto"/>
            <w:noWrap/>
            <w:vAlign w:val="bottom"/>
            <w:hideMark/>
          </w:tcPr>
          <w:p w14:paraId="493AB92E" w14:textId="4FD45144"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Malta</w:t>
            </w:r>
          </w:p>
        </w:tc>
        <w:tc>
          <w:tcPr>
            <w:tcW w:w="0" w:type="auto"/>
            <w:tcBorders>
              <w:top w:val="nil"/>
              <w:left w:val="nil"/>
              <w:bottom w:val="nil"/>
              <w:right w:val="nil"/>
            </w:tcBorders>
            <w:shd w:val="clear" w:color="auto" w:fill="auto"/>
            <w:noWrap/>
            <w:vAlign w:val="bottom"/>
            <w:hideMark/>
          </w:tcPr>
          <w:p w14:paraId="6CDEFBB7"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1.66</w:t>
            </w:r>
          </w:p>
        </w:tc>
      </w:tr>
      <w:tr w:rsidR="00DB0A0E" w:rsidRPr="00554D32" w14:paraId="2EF58E80" w14:textId="77777777" w:rsidTr="00317F17">
        <w:trPr>
          <w:trHeight w:hRule="exact" w:val="284"/>
        </w:trPr>
        <w:tc>
          <w:tcPr>
            <w:tcW w:w="0" w:type="auto"/>
            <w:tcBorders>
              <w:top w:val="nil"/>
              <w:left w:val="nil"/>
              <w:bottom w:val="nil"/>
              <w:right w:val="nil"/>
            </w:tcBorders>
            <w:shd w:val="clear" w:color="auto" w:fill="auto"/>
            <w:noWrap/>
            <w:vAlign w:val="bottom"/>
            <w:hideMark/>
          </w:tcPr>
          <w:p w14:paraId="55DEF5BD" w14:textId="5AC61AA9" w:rsidR="00DB0A0E" w:rsidRPr="00554D32" w:rsidRDefault="00DB0A0E" w:rsidP="001A6DBC">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Kirk</w:t>
            </w:r>
            <w:r>
              <w:rPr>
                <w:rFonts w:ascii="Calibri" w:eastAsia="Times New Roman" w:hAnsi="Calibri" w:cs="Times New Roman"/>
                <w:color w:val="000000"/>
                <w:lang w:eastAsia="en-GB"/>
              </w:rPr>
              <w:fldChar w:fldCharType="begin">
                <w:fldData xml:space="preserve">PEVuZE5vdGU+PENpdGU+PEF1dGhvcj5LaXJrPC9BdXRob3I+PFllYXI+MjAxMDwvWWVhcj48UmVj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LaXJrPC9BdXRob3I+PFllYXI+MjAxMDwvWWVhcj48UmVj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27]</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65862B53"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10</w:t>
            </w:r>
          </w:p>
        </w:tc>
        <w:tc>
          <w:tcPr>
            <w:tcW w:w="2181" w:type="dxa"/>
            <w:tcBorders>
              <w:top w:val="nil"/>
              <w:left w:val="nil"/>
              <w:bottom w:val="nil"/>
              <w:right w:val="nil"/>
            </w:tcBorders>
            <w:shd w:val="clear" w:color="auto" w:fill="auto"/>
            <w:noWrap/>
            <w:vAlign w:val="bottom"/>
            <w:hideMark/>
          </w:tcPr>
          <w:p w14:paraId="6738FCEC" w14:textId="04688163"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O</w:t>
            </w:r>
            <w:r w:rsidRPr="00554D32">
              <w:rPr>
                <w:rFonts w:ascii="Calibri" w:eastAsia="Times New Roman" w:hAnsi="Calibri" w:cs="Times New Roman"/>
                <w:color w:val="000000"/>
                <w:lang w:eastAsia="en-GB"/>
              </w:rPr>
              <w:t xml:space="preserve">utbreak </w:t>
            </w:r>
            <w:r>
              <w:rPr>
                <w:rFonts w:ascii="Calibri" w:eastAsia="Times New Roman" w:hAnsi="Calibri" w:cs="Times New Roman"/>
                <w:color w:val="000000"/>
                <w:lang w:eastAsia="en-GB"/>
              </w:rPr>
              <w:t>survile</w:t>
            </w:r>
            <w:r w:rsidRPr="00554D32">
              <w:rPr>
                <w:rFonts w:ascii="Calibri" w:eastAsia="Times New Roman" w:hAnsi="Calibri" w:cs="Times New Roman"/>
                <w:color w:val="000000"/>
                <w:lang w:eastAsia="en-GB"/>
              </w:rPr>
              <w:t>surveillance</w:t>
            </w:r>
          </w:p>
        </w:tc>
        <w:tc>
          <w:tcPr>
            <w:tcW w:w="1294" w:type="dxa"/>
            <w:tcBorders>
              <w:top w:val="nil"/>
              <w:left w:val="nil"/>
              <w:bottom w:val="nil"/>
              <w:right w:val="nil"/>
            </w:tcBorders>
          </w:tcPr>
          <w:p w14:paraId="62EDCA79" w14:textId="0E572138"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assive</w:t>
            </w:r>
          </w:p>
        </w:tc>
        <w:tc>
          <w:tcPr>
            <w:tcW w:w="2457" w:type="dxa"/>
            <w:tcBorders>
              <w:top w:val="nil"/>
              <w:left w:val="nil"/>
              <w:bottom w:val="nil"/>
              <w:right w:val="nil"/>
            </w:tcBorders>
          </w:tcPr>
          <w:p w14:paraId="321AB67E" w14:textId="66977F01" w:rsidR="00DB0A0E" w:rsidRPr="00554D32" w:rsidRDefault="003D7557"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w:t>
            </w:r>
          </w:p>
        </w:tc>
        <w:tc>
          <w:tcPr>
            <w:tcW w:w="1316" w:type="dxa"/>
            <w:tcBorders>
              <w:top w:val="nil"/>
              <w:left w:val="nil"/>
              <w:bottom w:val="nil"/>
              <w:right w:val="nil"/>
            </w:tcBorders>
            <w:shd w:val="clear" w:color="auto" w:fill="auto"/>
            <w:noWrap/>
            <w:vAlign w:val="bottom"/>
            <w:hideMark/>
          </w:tcPr>
          <w:p w14:paraId="104BC78C" w14:textId="3D84FE40"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Australia</w:t>
            </w:r>
          </w:p>
        </w:tc>
        <w:tc>
          <w:tcPr>
            <w:tcW w:w="0" w:type="auto"/>
            <w:tcBorders>
              <w:top w:val="nil"/>
              <w:left w:val="nil"/>
              <w:bottom w:val="nil"/>
              <w:right w:val="nil"/>
            </w:tcBorders>
            <w:shd w:val="clear" w:color="auto" w:fill="auto"/>
            <w:noWrap/>
            <w:vAlign w:val="bottom"/>
            <w:hideMark/>
          </w:tcPr>
          <w:p w14:paraId="46330938"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6</w:t>
            </w:r>
          </w:p>
        </w:tc>
      </w:tr>
      <w:tr w:rsidR="00DB0A0E" w:rsidRPr="00554D32" w14:paraId="710B5F28" w14:textId="77777777" w:rsidTr="00317F17">
        <w:trPr>
          <w:trHeight w:hRule="exact" w:val="284"/>
        </w:trPr>
        <w:tc>
          <w:tcPr>
            <w:tcW w:w="0" w:type="auto"/>
            <w:tcBorders>
              <w:top w:val="nil"/>
              <w:left w:val="nil"/>
              <w:bottom w:val="nil"/>
              <w:right w:val="nil"/>
            </w:tcBorders>
            <w:shd w:val="clear" w:color="auto" w:fill="auto"/>
            <w:noWrap/>
            <w:vAlign w:val="bottom"/>
            <w:hideMark/>
          </w:tcPr>
          <w:p w14:paraId="1D688038" w14:textId="393ED786" w:rsidR="00DB0A0E" w:rsidRPr="00554D32" w:rsidRDefault="00DB0A0E" w:rsidP="001A6DBC">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Kirk</w:t>
            </w:r>
            <w:r>
              <w:rPr>
                <w:rFonts w:ascii="Calibri" w:eastAsia="Times New Roman" w:hAnsi="Calibri" w:cs="Times New Roman"/>
                <w:color w:val="000000"/>
                <w:lang w:eastAsia="en-GB"/>
              </w:rPr>
              <w:fldChar w:fldCharType="begin">
                <w:fldData xml:space="preserve">PEVuZE5vdGU+PENpdGU+PEF1dGhvcj5LaXJrPC9BdXRob3I+PFllYXI+MjAxMDwvWWVhcj48UmVj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==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LaXJrPC9BdXRob3I+PFllYXI+MjAxMDwvWWVhcj48UmVj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==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28]</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4D0BB544"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10</w:t>
            </w:r>
          </w:p>
        </w:tc>
        <w:tc>
          <w:tcPr>
            <w:tcW w:w="2181" w:type="dxa"/>
            <w:tcBorders>
              <w:top w:val="nil"/>
              <w:left w:val="nil"/>
              <w:bottom w:val="nil"/>
              <w:right w:val="nil"/>
            </w:tcBorders>
            <w:shd w:val="clear" w:color="auto" w:fill="auto"/>
            <w:noWrap/>
            <w:vAlign w:val="bottom"/>
            <w:hideMark/>
          </w:tcPr>
          <w:p w14:paraId="5535D223" w14:textId="77777777"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Cohort</w:t>
            </w:r>
          </w:p>
        </w:tc>
        <w:tc>
          <w:tcPr>
            <w:tcW w:w="1294" w:type="dxa"/>
            <w:tcBorders>
              <w:top w:val="nil"/>
              <w:left w:val="nil"/>
              <w:bottom w:val="nil"/>
              <w:right w:val="nil"/>
            </w:tcBorders>
          </w:tcPr>
          <w:p w14:paraId="00C05E8F" w14:textId="6B8AEC45"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ctive</w:t>
            </w:r>
          </w:p>
        </w:tc>
        <w:tc>
          <w:tcPr>
            <w:tcW w:w="2457" w:type="dxa"/>
            <w:tcBorders>
              <w:top w:val="nil"/>
              <w:left w:val="nil"/>
              <w:bottom w:val="nil"/>
              <w:right w:val="nil"/>
            </w:tcBorders>
          </w:tcPr>
          <w:p w14:paraId="00EFF9D0" w14:textId="5CF032A3" w:rsidR="00DB0A0E" w:rsidRPr="00554D32" w:rsidRDefault="003D7557"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w:t>
            </w:r>
          </w:p>
        </w:tc>
        <w:tc>
          <w:tcPr>
            <w:tcW w:w="1316" w:type="dxa"/>
            <w:tcBorders>
              <w:top w:val="nil"/>
              <w:left w:val="nil"/>
              <w:bottom w:val="nil"/>
              <w:right w:val="nil"/>
            </w:tcBorders>
            <w:shd w:val="clear" w:color="auto" w:fill="auto"/>
            <w:noWrap/>
            <w:vAlign w:val="bottom"/>
            <w:hideMark/>
          </w:tcPr>
          <w:p w14:paraId="0CCB59CA" w14:textId="45D7C010"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Australia</w:t>
            </w:r>
          </w:p>
        </w:tc>
        <w:tc>
          <w:tcPr>
            <w:tcW w:w="0" w:type="auto"/>
            <w:tcBorders>
              <w:top w:val="nil"/>
              <w:left w:val="nil"/>
              <w:bottom w:val="nil"/>
              <w:right w:val="nil"/>
            </w:tcBorders>
            <w:shd w:val="clear" w:color="auto" w:fill="auto"/>
            <w:noWrap/>
            <w:vAlign w:val="bottom"/>
            <w:hideMark/>
          </w:tcPr>
          <w:p w14:paraId="70406263"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1</w:t>
            </w:r>
          </w:p>
        </w:tc>
      </w:tr>
      <w:tr w:rsidR="00DB0A0E" w:rsidRPr="00554D32" w14:paraId="6EA560C0" w14:textId="77777777" w:rsidTr="00317F17">
        <w:trPr>
          <w:trHeight w:hRule="exact" w:val="284"/>
        </w:trPr>
        <w:tc>
          <w:tcPr>
            <w:tcW w:w="0" w:type="auto"/>
            <w:tcBorders>
              <w:top w:val="nil"/>
              <w:left w:val="nil"/>
              <w:bottom w:val="nil"/>
              <w:right w:val="nil"/>
            </w:tcBorders>
            <w:shd w:val="clear" w:color="auto" w:fill="auto"/>
            <w:noWrap/>
            <w:vAlign w:val="bottom"/>
            <w:hideMark/>
          </w:tcPr>
          <w:p w14:paraId="5C4E70A6" w14:textId="44279AA3" w:rsidR="00DB0A0E" w:rsidRPr="00554D32" w:rsidRDefault="00DB0A0E" w:rsidP="001A6DBC">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Liu</w:t>
            </w:r>
            <w:r>
              <w:rPr>
                <w:rFonts w:ascii="Calibri" w:eastAsia="Times New Roman" w:hAnsi="Calibri" w:cs="Times New Roman"/>
                <w:color w:val="000000"/>
                <w:lang w:eastAsia="en-GB"/>
              </w:rPr>
              <w:fldChar w:fldCharType="begin">
                <w:fldData xml:space="preserve">PEVuZE5vdGU+PENpdGU+PEF1dGhvcj5MaXU8L0F1dGhvcj48WWVhcj4yMDEwPC9ZZWFyPjxSZWNO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MaXU8L0F1dGhvcj48WWVhcj4yMDEwPC9ZZWFyPjxSZWNO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29]</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48447888"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10</w:t>
            </w:r>
          </w:p>
        </w:tc>
        <w:tc>
          <w:tcPr>
            <w:tcW w:w="2181" w:type="dxa"/>
            <w:tcBorders>
              <w:top w:val="nil"/>
              <w:left w:val="nil"/>
              <w:bottom w:val="nil"/>
              <w:right w:val="nil"/>
            </w:tcBorders>
            <w:shd w:val="clear" w:color="auto" w:fill="auto"/>
            <w:noWrap/>
            <w:vAlign w:val="bottom"/>
            <w:hideMark/>
          </w:tcPr>
          <w:p w14:paraId="05D0C649" w14:textId="383876B3"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S</w:t>
            </w:r>
            <w:r w:rsidRPr="00554D32">
              <w:rPr>
                <w:rFonts w:ascii="Calibri" w:eastAsia="Times New Roman" w:hAnsi="Calibri" w:cs="Times New Roman"/>
                <w:color w:val="000000"/>
                <w:lang w:eastAsia="en-GB"/>
              </w:rPr>
              <w:t>urveillance</w:t>
            </w:r>
          </w:p>
        </w:tc>
        <w:tc>
          <w:tcPr>
            <w:tcW w:w="1294" w:type="dxa"/>
            <w:tcBorders>
              <w:top w:val="nil"/>
              <w:left w:val="nil"/>
              <w:bottom w:val="nil"/>
              <w:right w:val="nil"/>
            </w:tcBorders>
          </w:tcPr>
          <w:p w14:paraId="46D5E6E4" w14:textId="79B78506"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assive</w:t>
            </w:r>
          </w:p>
        </w:tc>
        <w:tc>
          <w:tcPr>
            <w:tcW w:w="2457" w:type="dxa"/>
            <w:tcBorders>
              <w:top w:val="nil"/>
              <w:left w:val="nil"/>
              <w:bottom w:val="nil"/>
              <w:right w:val="nil"/>
            </w:tcBorders>
          </w:tcPr>
          <w:p w14:paraId="29274E87" w14:textId="1CD2CA2E" w:rsidR="00DB0A0E" w:rsidRPr="00554D32" w:rsidRDefault="003D7557"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w:t>
            </w:r>
          </w:p>
        </w:tc>
        <w:tc>
          <w:tcPr>
            <w:tcW w:w="1316" w:type="dxa"/>
            <w:tcBorders>
              <w:top w:val="nil"/>
              <w:left w:val="nil"/>
              <w:bottom w:val="nil"/>
              <w:right w:val="nil"/>
            </w:tcBorders>
            <w:shd w:val="clear" w:color="auto" w:fill="auto"/>
            <w:noWrap/>
            <w:vAlign w:val="bottom"/>
            <w:hideMark/>
          </w:tcPr>
          <w:p w14:paraId="35539FEF" w14:textId="114F456E"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China</w:t>
            </w:r>
          </w:p>
        </w:tc>
        <w:tc>
          <w:tcPr>
            <w:tcW w:w="0" w:type="auto"/>
            <w:tcBorders>
              <w:top w:val="nil"/>
              <w:left w:val="nil"/>
              <w:bottom w:val="nil"/>
              <w:right w:val="nil"/>
            </w:tcBorders>
            <w:shd w:val="clear" w:color="auto" w:fill="auto"/>
            <w:noWrap/>
            <w:vAlign w:val="bottom"/>
            <w:hideMark/>
          </w:tcPr>
          <w:p w14:paraId="642B5D41"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1</w:t>
            </w:r>
          </w:p>
        </w:tc>
      </w:tr>
      <w:tr w:rsidR="00DB0A0E" w:rsidRPr="00554D32" w14:paraId="50EEB431" w14:textId="77777777" w:rsidTr="00317F17">
        <w:trPr>
          <w:trHeight w:hRule="exact" w:val="284"/>
        </w:trPr>
        <w:tc>
          <w:tcPr>
            <w:tcW w:w="0" w:type="auto"/>
            <w:tcBorders>
              <w:top w:val="nil"/>
              <w:left w:val="nil"/>
              <w:bottom w:val="nil"/>
              <w:right w:val="nil"/>
            </w:tcBorders>
            <w:shd w:val="clear" w:color="auto" w:fill="auto"/>
            <w:noWrap/>
            <w:vAlign w:val="bottom"/>
            <w:hideMark/>
          </w:tcPr>
          <w:p w14:paraId="597D934B" w14:textId="47C87923" w:rsidR="00DB0A0E" w:rsidRPr="00554D32" w:rsidRDefault="00DB0A0E" w:rsidP="001A6DBC">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Moyo</w:t>
            </w:r>
            <w:r>
              <w:rPr>
                <w:rFonts w:ascii="Calibri" w:eastAsia="Times New Roman" w:hAnsi="Calibri" w:cs="Times New Roman"/>
                <w:color w:val="000000"/>
                <w:lang w:eastAsia="en-GB"/>
              </w:rPr>
              <w:fldChar w:fldCharType="begin">
                <w:fldData xml:space="preserve">PEVuZE5vdGU+PENpdGU+PEF1dGhvcj5Nb3lvPC9BdXRob3I+PFllYXI+MjAxMTwvWWVhcj48UmVj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Nb3lvPC9BdXRob3I+PFllYXI+MjAxMTwvWWVhcj48UmVj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30]</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41889384"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11</w:t>
            </w:r>
          </w:p>
        </w:tc>
        <w:tc>
          <w:tcPr>
            <w:tcW w:w="2181" w:type="dxa"/>
            <w:tcBorders>
              <w:top w:val="nil"/>
              <w:left w:val="nil"/>
              <w:bottom w:val="nil"/>
              <w:right w:val="nil"/>
            </w:tcBorders>
            <w:shd w:val="clear" w:color="auto" w:fill="auto"/>
            <w:noWrap/>
            <w:vAlign w:val="bottom"/>
            <w:hideMark/>
          </w:tcPr>
          <w:p w14:paraId="2F8FFEAE" w14:textId="692E92A8"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C</w:t>
            </w:r>
            <w:r w:rsidRPr="00554D32">
              <w:rPr>
                <w:rFonts w:ascii="Calibri" w:eastAsia="Times New Roman" w:hAnsi="Calibri" w:cs="Times New Roman"/>
                <w:color w:val="000000"/>
                <w:lang w:eastAsia="en-GB"/>
              </w:rPr>
              <w:t>ross-sectional survey</w:t>
            </w:r>
          </w:p>
        </w:tc>
        <w:tc>
          <w:tcPr>
            <w:tcW w:w="1294" w:type="dxa"/>
            <w:tcBorders>
              <w:top w:val="nil"/>
              <w:left w:val="nil"/>
              <w:bottom w:val="nil"/>
              <w:right w:val="nil"/>
            </w:tcBorders>
          </w:tcPr>
          <w:p w14:paraId="17A106A9" w14:textId="5B7AE911"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assive</w:t>
            </w:r>
          </w:p>
        </w:tc>
        <w:tc>
          <w:tcPr>
            <w:tcW w:w="2457" w:type="dxa"/>
            <w:tcBorders>
              <w:top w:val="nil"/>
              <w:left w:val="nil"/>
              <w:bottom w:val="nil"/>
              <w:right w:val="nil"/>
            </w:tcBorders>
          </w:tcPr>
          <w:p w14:paraId="6137D467" w14:textId="5DA31562" w:rsidR="00DB0A0E" w:rsidRPr="00554D32" w:rsidRDefault="003D7557"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w:t>
            </w:r>
          </w:p>
        </w:tc>
        <w:tc>
          <w:tcPr>
            <w:tcW w:w="1316" w:type="dxa"/>
            <w:tcBorders>
              <w:top w:val="nil"/>
              <w:left w:val="nil"/>
              <w:bottom w:val="nil"/>
              <w:right w:val="nil"/>
            </w:tcBorders>
            <w:shd w:val="clear" w:color="auto" w:fill="auto"/>
            <w:noWrap/>
            <w:vAlign w:val="bottom"/>
            <w:hideMark/>
          </w:tcPr>
          <w:p w14:paraId="422A16E1" w14:textId="63FC4D8C"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Tanzania</w:t>
            </w:r>
          </w:p>
        </w:tc>
        <w:tc>
          <w:tcPr>
            <w:tcW w:w="0" w:type="auto"/>
            <w:tcBorders>
              <w:top w:val="nil"/>
              <w:left w:val="nil"/>
              <w:bottom w:val="nil"/>
              <w:right w:val="nil"/>
            </w:tcBorders>
            <w:shd w:val="clear" w:color="auto" w:fill="auto"/>
            <w:noWrap/>
            <w:vAlign w:val="bottom"/>
            <w:hideMark/>
          </w:tcPr>
          <w:p w14:paraId="63BC7C05"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0.25</w:t>
            </w:r>
          </w:p>
        </w:tc>
      </w:tr>
      <w:tr w:rsidR="00DB0A0E" w:rsidRPr="00554D32" w14:paraId="367A1C1E" w14:textId="77777777" w:rsidTr="00317F17">
        <w:trPr>
          <w:trHeight w:hRule="exact" w:val="284"/>
        </w:trPr>
        <w:tc>
          <w:tcPr>
            <w:tcW w:w="0" w:type="auto"/>
            <w:tcBorders>
              <w:top w:val="nil"/>
              <w:left w:val="nil"/>
              <w:bottom w:val="nil"/>
              <w:right w:val="nil"/>
            </w:tcBorders>
            <w:shd w:val="clear" w:color="auto" w:fill="auto"/>
            <w:noWrap/>
            <w:vAlign w:val="bottom"/>
            <w:hideMark/>
          </w:tcPr>
          <w:p w14:paraId="7083969C" w14:textId="39C99500" w:rsidR="00DB0A0E" w:rsidRPr="00554D32" w:rsidRDefault="00DB0A0E" w:rsidP="001A6DBC">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Scallan</w:t>
            </w:r>
            <w:r>
              <w:rPr>
                <w:rFonts w:ascii="Calibri" w:eastAsia="Times New Roman" w:hAnsi="Calibri" w:cs="Times New Roman"/>
                <w:color w:val="000000"/>
                <w:lang w:eastAsia="en-GB"/>
              </w:rPr>
              <w:fldChar w:fldCharType="begin">
                <w:fldData xml:space="preserve">PEVuZE5vdGU+PENpdGU+PEF1dGhvcj5TY2FsbGFuPC9BdXRob3I+PFllYXI+MjAxMTwvWWVhcj48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TY2FsbGFuPC9BdXRob3I+PFllYXI+MjAxMTwvWWVhcj48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31]</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0335E493"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11</w:t>
            </w:r>
          </w:p>
        </w:tc>
        <w:tc>
          <w:tcPr>
            <w:tcW w:w="2181" w:type="dxa"/>
            <w:tcBorders>
              <w:top w:val="nil"/>
              <w:left w:val="nil"/>
              <w:bottom w:val="nil"/>
              <w:right w:val="nil"/>
            </w:tcBorders>
            <w:shd w:val="clear" w:color="auto" w:fill="auto"/>
            <w:noWrap/>
            <w:vAlign w:val="bottom"/>
            <w:hideMark/>
          </w:tcPr>
          <w:p w14:paraId="458E7F4B" w14:textId="3ABD2ADF"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S</w:t>
            </w:r>
            <w:r w:rsidRPr="00554D32">
              <w:rPr>
                <w:rFonts w:ascii="Calibri" w:eastAsia="Times New Roman" w:hAnsi="Calibri" w:cs="Times New Roman"/>
                <w:color w:val="000000"/>
                <w:lang w:eastAsia="en-GB"/>
              </w:rPr>
              <w:t>urveillance</w:t>
            </w:r>
          </w:p>
        </w:tc>
        <w:tc>
          <w:tcPr>
            <w:tcW w:w="1294" w:type="dxa"/>
            <w:tcBorders>
              <w:top w:val="nil"/>
              <w:left w:val="nil"/>
              <w:bottom w:val="nil"/>
              <w:right w:val="nil"/>
            </w:tcBorders>
          </w:tcPr>
          <w:p w14:paraId="05CF5FE9" w14:textId="23889085"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assive</w:t>
            </w:r>
          </w:p>
        </w:tc>
        <w:tc>
          <w:tcPr>
            <w:tcW w:w="2457" w:type="dxa"/>
            <w:tcBorders>
              <w:top w:val="nil"/>
              <w:left w:val="nil"/>
              <w:bottom w:val="nil"/>
              <w:right w:val="nil"/>
            </w:tcBorders>
          </w:tcPr>
          <w:p w14:paraId="62AEAA91" w14:textId="5478462A" w:rsidR="00DB0A0E" w:rsidRPr="00554D32" w:rsidRDefault="003D7557"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w:t>
            </w:r>
          </w:p>
        </w:tc>
        <w:tc>
          <w:tcPr>
            <w:tcW w:w="1316" w:type="dxa"/>
            <w:tcBorders>
              <w:top w:val="nil"/>
              <w:left w:val="nil"/>
              <w:bottom w:val="nil"/>
              <w:right w:val="nil"/>
            </w:tcBorders>
            <w:shd w:val="clear" w:color="auto" w:fill="auto"/>
            <w:noWrap/>
            <w:vAlign w:val="bottom"/>
            <w:hideMark/>
          </w:tcPr>
          <w:p w14:paraId="06B63A51" w14:textId="35DC622A"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USA</w:t>
            </w:r>
          </w:p>
        </w:tc>
        <w:tc>
          <w:tcPr>
            <w:tcW w:w="0" w:type="auto"/>
            <w:tcBorders>
              <w:top w:val="nil"/>
              <w:left w:val="nil"/>
              <w:bottom w:val="nil"/>
              <w:right w:val="nil"/>
            </w:tcBorders>
            <w:shd w:val="clear" w:color="auto" w:fill="auto"/>
            <w:noWrap/>
            <w:vAlign w:val="bottom"/>
            <w:hideMark/>
          </w:tcPr>
          <w:p w14:paraId="17E7E648"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8</w:t>
            </w:r>
          </w:p>
        </w:tc>
      </w:tr>
      <w:tr w:rsidR="00DB0A0E" w:rsidRPr="00554D32" w14:paraId="1030ED0D" w14:textId="77777777" w:rsidTr="00317F17">
        <w:trPr>
          <w:trHeight w:hRule="exact" w:val="284"/>
        </w:trPr>
        <w:tc>
          <w:tcPr>
            <w:tcW w:w="0" w:type="auto"/>
            <w:tcBorders>
              <w:top w:val="nil"/>
              <w:left w:val="nil"/>
              <w:bottom w:val="nil"/>
              <w:right w:val="nil"/>
            </w:tcBorders>
            <w:shd w:val="clear" w:color="auto" w:fill="auto"/>
            <w:noWrap/>
            <w:vAlign w:val="bottom"/>
            <w:hideMark/>
          </w:tcPr>
          <w:p w14:paraId="05957B13" w14:textId="61E46795" w:rsidR="00DB0A0E" w:rsidRPr="00554D32" w:rsidRDefault="00DB0A0E" w:rsidP="001A6DBC">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Vega</w:t>
            </w:r>
            <w:r>
              <w:rPr>
                <w:rFonts w:ascii="Calibri" w:eastAsia="Times New Roman" w:hAnsi="Calibri" w:cs="Times New Roman"/>
                <w:color w:val="000000"/>
                <w:lang w:eastAsia="en-GB"/>
              </w:rPr>
              <w:fldChar w:fldCharType="begin">
                <w:fldData xml:space="preserve">PEVuZE5vdGU+PENpdGU+PEF1dGhvcj5WZWdhPC9BdXRob3I+PFllYXI+MjAxMTwvWWVhcj48UmVj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==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WZWdhPC9BdXRob3I+PFllYXI+MjAxMTwvWWVhcj48UmVj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==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32]</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529F4904"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11</w:t>
            </w:r>
          </w:p>
        </w:tc>
        <w:tc>
          <w:tcPr>
            <w:tcW w:w="2181" w:type="dxa"/>
            <w:tcBorders>
              <w:top w:val="nil"/>
              <w:left w:val="nil"/>
              <w:bottom w:val="nil"/>
              <w:right w:val="nil"/>
            </w:tcBorders>
            <w:shd w:val="clear" w:color="auto" w:fill="auto"/>
            <w:noWrap/>
            <w:vAlign w:val="bottom"/>
            <w:hideMark/>
          </w:tcPr>
          <w:p w14:paraId="43C0F25F" w14:textId="77777777"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Outbreak </w:t>
            </w:r>
            <w:r w:rsidRPr="00554D32">
              <w:rPr>
                <w:rFonts w:ascii="Calibri" w:eastAsia="Times New Roman" w:hAnsi="Calibri" w:cs="Times New Roman"/>
                <w:color w:val="000000"/>
                <w:lang w:eastAsia="en-GB"/>
              </w:rPr>
              <w:t>surveillance</w:t>
            </w:r>
          </w:p>
        </w:tc>
        <w:tc>
          <w:tcPr>
            <w:tcW w:w="1294" w:type="dxa"/>
            <w:tcBorders>
              <w:top w:val="nil"/>
              <w:left w:val="nil"/>
              <w:bottom w:val="nil"/>
              <w:right w:val="nil"/>
            </w:tcBorders>
          </w:tcPr>
          <w:p w14:paraId="18C05D2D" w14:textId="7A969AD3"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assive</w:t>
            </w:r>
          </w:p>
        </w:tc>
        <w:tc>
          <w:tcPr>
            <w:tcW w:w="2457" w:type="dxa"/>
            <w:tcBorders>
              <w:top w:val="nil"/>
              <w:left w:val="nil"/>
              <w:bottom w:val="nil"/>
              <w:right w:val="nil"/>
            </w:tcBorders>
          </w:tcPr>
          <w:p w14:paraId="5D67B676" w14:textId="20975825" w:rsidR="00DB0A0E" w:rsidRPr="00554D32" w:rsidRDefault="003D7557"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w:t>
            </w:r>
          </w:p>
        </w:tc>
        <w:tc>
          <w:tcPr>
            <w:tcW w:w="1316" w:type="dxa"/>
            <w:tcBorders>
              <w:top w:val="nil"/>
              <w:left w:val="nil"/>
              <w:bottom w:val="nil"/>
              <w:right w:val="nil"/>
            </w:tcBorders>
            <w:shd w:val="clear" w:color="auto" w:fill="auto"/>
            <w:noWrap/>
            <w:vAlign w:val="bottom"/>
            <w:hideMark/>
          </w:tcPr>
          <w:p w14:paraId="5C1F1122" w14:textId="61D25730"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USA</w:t>
            </w:r>
          </w:p>
        </w:tc>
        <w:tc>
          <w:tcPr>
            <w:tcW w:w="0" w:type="auto"/>
            <w:tcBorders>
              <w:top w:val="nil"/>
              <w:left w:val="nil"/>
              <w:bottom w:val="nil"/>
              <w:right w:val="nil"/>
            </w:tcBorders>
            <w:shd w:val="clear" w:color="auto" w:fill="auto"/>
            <w:noWrap/>
            <w:vAlign w:val="bottom"/>
            <w:hideMark/>
          </w:tcPr>
          <w:p w14:paraId="2EE13166"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1</w:t>
            </w:r>
          </w:p>
        </w:tc>
      </w:tr>
      <w:tr w:rsidR="00DB0A0E" w:rsidRPr="00554D32" w14:paraId="5C68FFBD" w14:textId="77777777" w:rsidTr="00317F17">
        <w:trPr>
          <w:trHeight w:hRule="exact" w:val="284"/>
        </w:trPr>
        <w:tc>
          <w:tcPr>
            <w:tcW w:w="0" w:type="auto"/>
            <w:tcBorders>
              <w:top w:val="nil"/>
              <w:left w:val="nil"/>
              <w:bottom w:val="nil"/>
              <w:right w:val="nil"/>
            </w:tcBorders>
            <w:shd w:val="clear" w:color="auto" w:fill="auto"/>
            <w:noWrap/>
            <w:vAlign w:val="bottom"/>
            <w:hideMark/>
          </w:tcPr>
          <w:p w14:paraId="4002BAC7" w14:textId="25F37482" w:rsidR="00DB0A0E" w:rsidRPr="00554D32" w:rsidRDefault="00DB0A0E" w:rsidP="001A6DBC">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Baumann-</w:t>
            </w:r>
            <w:r w:rsidRPr="00554D32">
              <w:rPr>
                <w:rFonts w:ascii="Calibri" w:eastAsia="Times New Roman" w:hAnsi="Calibri" w:cs="Times New Roman"/>
                <w:color w:val="000000"/>
                <w:lang w:eastAsia="en-GB"/>
              </w:rPr>
              <w:t>Popczyk</w:t>
            </w:r>
            <w:r>
              <w:rPr>
                <w:rFonts w:ascii="Calibri" w:eastAsia="Times New Roman" w:hAnsi="Calibri" w:cs="Times New Roman"/>
                <w:color w:val="000000"/>
                <w:lang w:eastAsia="en-GB"/>
              </w:rPr>
              <w:fldChar w:fldCharType="begin">
                <w:fldData xml:space="preserve">PEVuZE5vdGU+PENpdGU+PEF1dGhvcj5CYXVtYW5uLVBvcGN6eWs8L0F1dGhvcj48WWVhcj4yMDEy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CYXVtYW5uLVBvcGN6eWs8L0F1dGhvcj48WWVhcj4yMDEy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33]</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43C440D4"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12</w:t>
            </w:r>
          </w:p>
        </w:tc>
        <w:tc>
          <w:tcPr>
            <w:tcW w:w="2181" w:type="dxa"/>
            <w:tcBorders>
              <w:top w:val="nil"/>
              <w:left w:val="nil"/>
              <w:bottom w:val="nil"/>
              <w:right w:val="nil"/>
            </w:tcBorders>
            <w:shd w:val="clear" w:color="auto" w:fill="auto"/>
            <w:noWrap/>
            <w:vAlign w:val="bottom"/>
            <w:hideMark/>
          </w:tcPr>
          <w:p w14:paraId="5AF7EB5E" w14:textId="054A7E52"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C</w:t>
            </w:r>
            <w:r w:rsidRPr="00554D32">
              <w:rPr>
                <w:rFonts w:ascii="Calibri" w:eastAsia="Times New Roman" w:hAnsi="Calibri" w:cs="Times New Roman"/>
                <w:color w:val="000000"/>
                <w:lang w:eastAsia="en-GB"/>
              </w:rPr>
              <w:t>ross-sectional survey</w:t>
            </w:r>
          </w:p>
        </w:tc>
        <w:tc>
          <w:tcPr>
            <w:tcW w:w="1294" w:type="dxa"/>
            <w:tcBorders>
              <w:top w:val="nil"/>
              <w:left w:val="nil"/>
              <w:bottom w:val="nil"/>
              <w:right w:val="nil"/>
            </w:tcBorders>
          </w:tcPr>
          <w:p w14:paraId="2B2D3CE5" w14:textId="52B33060"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ctive</w:t>
            </w:r>
          </w:p>
        </w:tc>
        <w:tc>
          <w:tcPr>
            <w:tcW w:w="2457" w:type="dxa"/>
            <w:tcBorders>
              <w:top w:val="nil"/>
              <w:left w:val="nil"/>
              <w:bottom w:val="nil"/>
              <w:right w:val="nil"/>
            </w:tcBorders>
          </w:tcPr>
          <w:p w14:paraId="2F5ADE01" w14:textId="6D17E972" w:rsidR="00DB0A0E" w:rsidRPr="00554D32" w:rsidRDefault="003D7557"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ll gastroenteritis</w:t>
            </w:r>
          </w:p>
        </w:tc>
        <w:tc>
          <w:tcPr>
            <w:tcW w:w="1316" w:type="dxa"/>
            <w:tcBorders>
              <w:top w:val="nil"/>
              <w:left w:val="nil"/>
              <w:bottom w:val="nil"/>
              <w:right w:val="nil"/>
            </w:tcBorders>
            <w:shd w:val="clear" w:color="auto" w:fill="auto"/>
            <w:noWrap/>
            <w:vAlign w:val="bottom"/>
            <w:hideMark/>
          </w:tcPr>
          <w:p w14:paraId="740D53A1" w14:textId="6ECFA787"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Poland</w:t>
            </w:r>
          </w:p>
        </w:tc>
        <w:tc>
          <w:tcPr>
            <w:tcW w:w="0" w:type="auto"/>
            <w:tcBorders>
              <w:top w:val="nil"/>
              <w:left w:val="nil"/>
              <w:bottom w:val="nil"/>
              <w:right w:val="nil"/>
            </w:tcBorders>
            <w:shd w:val="clear" w:color="auto" w:fill="auto"/>
            <w:noWrap/>
            <w:vAlign w:val="bottom"/>
            <w:hideMark/>
          </w:tcPr>
          <w:p w14:paraId="3E4E4990"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1</w:t>
            </w:r>
          </w:p>
        </w:tc>
      </w:tr>
      <w:tr w:rsidR="00DB0A0E" w:rsidRPr="00554D32" w14:paraId="24839101" w14:textId="77777777" w:rsidTr="00317F17">
        <w:trPr>
          <w:trHeight w:hRule="exact" w:val="284"/>
        </w:trPr>
        <w:tc>
          <w:tcPr>
            <w:tcW w:w="0" w:type="auto"/>
            <w:tcBorders>
              <w:top w:val="nil"/>
              <w:left w:val="nil"/>
              <w:bottom w:val="nil"/>
              <w:right w:val="nil"/>
            </w:tcBorders>
            <w:shd w:val="clear" w:color="auto" w:fill="auto"/>
            <w:noWrap/>
            <w:vAlign w:val="bottom"/>
            <w:hideMark/>
          </w:tcPr>
          <w:p w14:paraId="4327DB1D" w14:textId="5AB49369" w:rsidR="00DB0A0E" w:rsidRPr="00554D32" w:rsidRDefault="00DB0A0E" w:rsidP="001A6DBC">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Oldak</w:t>
            </w:r>
            <w:r>
              <w:rPr>
                <w:rFonts w:ascii="Calibri" w:eastAsia="Times New Roman" w:hAnsi="Calibri" w:cs="Times New Roman"/>
                <w:color w:val="000000"/>
                <w:lang w:eastAsia="en-GB"/>
              </w:rPr>
              <w:fldChar w:fldCharType="begin">
                <w:fldData xml:space="preserve">PEVuZE5vdGU+PENpdGU+PEF1dGhvcj5PbGRhazwvQXV0aG9yPjxZZWFyPjIwMTI8L1llYXI+PFJl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PbGRhazwvQXV0aG9yPjxZZWFyPjIwMTI8L1llYXI+PFJl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34]</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6B0DBF20"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12</w:t>
            </w:r>
          </w:p>
        </w:tc>
        <w:tc>
          <w:tcPr>
            <w:tcW w:w="2181" w:type="dxa"/>
            <w:tcBorders>
              <w:top w:val="nil"/>
              <w:left w:val="nil"/>
              <w:bottom w:val="nil"/>
              <w:right w:val="nil"/>
            </w:tcBorders>
            <w:shd w:val="clear" w:color="auto" w:fill="auto"/>
            <w:noWrap/>
            <w:vAlign w:val="bottom"/>
            <w:hideMark/>
          </w:tcPr>
          <w:p w14:paraId="096A156E" w14:textId="15DCBAE0"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S</w:t>
            </w:r>
            <w:r w:rsidRPr="00554D32">
              <w:rPr>
                <w:rFonts w:ascii="Calibri" w:eastAsia="Times New Roman" w:hAnsi="Calibri" w:cs="Times New Roman"/>
                <w:color w:val="000000"/>
                <w:lang w:eastAsia="en-GB"/>
              </w:rPr>
              <w:t>urveillance</w:t>
            </w:r>
          </w:p>
        </w:tc>
        <w:tc>
          <w:tcPr>
            <w:tcW w:w="1294" w:type="dxa"/>
            <w:tcBorders>
              <w:top w:val="nil"/>
              <w:left w:val="nil"/>
              <w:bottom w:val="nil"/>
              <w:right w:val="nil"/>
            </w:tcBorders>
          </w:tcPr>
          <w:p w14:paraId="0860623E" w14:textId="071E8547"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assive</w:t>
            </w:r>
          </w:p>
        </w:tc>
        <w:tc>
          <w:tcPr>
            <w:tcW w:w="2457" w:type="dxa"/>
            <w:tcBorders>
              <w:top w:val="nil"/>
              <w:left w:val="nil"/>
              <w:bottom w:val="nil"/>
              <w:right w:val="nil"/>
            </w:tcBorders>
          </w:tcPr>
          <w:p w14:paraId="41F2373D" w14:textId="730E7565" w:rsidR="00DB0A0E" w:rsidRPr="00554D32" w:rsidRDefault="00C91869"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ll gastroenteritis</w:t>
            </w:r>
          </w:p>
        </w:tc>
        <w:tc>
          <w:tcPr>
            <w:tcW w:w="1316" w:type="dxa"/>
            <w:tcBorders>
              <w:top w:val="nil"/>
              <w:left w:val="nil"/>
              <w:bottom w:val="nil"/>
              <w:right w:val="nil"/>
            </w:tcBorders>
            <w:shd w:val="clear" w:color="auto" w:fill="auto"/>
            <w:noWrap/>
            <w:vAlign w:val="bottom"/>
            <w:hideMark/>
          </w:tcPr>
          <w:p w14:paraId="45C4D887" w14:textId="4C039EDC"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Poland</w:t>
            </w:r>
          </w:p>
        </w:tc>
        <w:tc>
          <w:tcPr>
            <w:tcW w:w="0" w:type="auto"/>
            <w:tcBorders>
              <w:top w:val="nil"/>
              <w:left w:val="nil"/>
              <w:bottom w:val="nil"/>
              <w:right w:val="nil"/>
            </w:tcBorders>
            <w:shd w:val="clear" w:color="auto" w:fill="auto"/>
            <w:noWrap/>
            <w:vAlign w:val="bottom"/>
            <w:hideMark/>
          </w:tcPr>
          <w:p w14:paraId="2BB39C65"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1</w:t>
            </w:r>
          </w:p>
        </w:tc>
      </w:tr>
      <w:tr w:rsidR="00DB0A0E" w:rsidRPr="00554D32" w14:paraId="2CD14D07" w14:textId="77777777" w:rsidTr="00317F17">
        <w:trPr>
          <w:trHeight w:hRule="exact" w:val="284"/>
        </w:trPr>
        <w:tc>
          <w:tcPr>
            <w:tcW w:w="0" w:type="auto"/>
            <w:tcBorders>
              <w:top w:val="nil"/>
              <w:left w:val="nil"/>
              <w:bottom w:val="nil"/>
              <w:right w:val="nil"/>
            </w:tcBorders>
            <w:shd w:val="clear" w:color="auto" w:fill="auto"/>
            <w:noWrap/>
            <w:vAlign w:val="bottom"/>
            <w:hideMark/>
          </w:tcPr>
          <w:p w14:paraId="665EA3AF" w14:textId="3F459835" w:rsidR="00DB0A0E" w:rsidRPr="00554D32" w:rsidRDefault="00DB0A0E" w:rsidP="001A6DBC">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Ouyang</w:t>
            </w:r>
            <w:r>
              <w:rPr>
                <w:rFonts w:ascii="Calibri" w:eastAsia="Times New Roman" w:hAnsi="Calibri" w:cs="Times New Roman"/>
                <w:color w:val="000000"/>
                <w:lang w:eastAsia="en-GB"/>
              </w:rPr>
              <w:fldChar w:fldCharType="begin">
                <w:fldData xml:space="preserve">PEVuZE5vdGU+PENpdGU+PEF1dGhvcj5PdXlhbmc8L0F1dGhvcj48WWVhcj4yMDEyPC9ZZWFyPjxS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PdXlhbmc8L0F1dGhvcj48WWVhcj4yMDEyPC9ZZWFyPjxS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35]</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57BA65FC"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12</w:t>
            </w:r>
          </w:p>
        </w:tc>
        <w:tc>
          <w:tcPr>
            <w:tcW w:w="2181" w:type="dxa"/>
            <w:tcBorders>
              <w:top w:val="nil"/>
              <w:left w:val="nil"/>
              <w:bottom w:val="nil"/>
              <w:right w:val="nil"/>
            </w:tcBorders>
            <w:shd w:val="clear" w:color="auto" w:fill="auto"/>
            <w:noWrap/>
            <w:vAlign w:val="bottom"/>
            <w:hideMark/>
          </w:tcPr>
          <w:p w14:paraId="24E76697" w14:textId="099D6584"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S</w:t>
            </w:r>
            <w:r w:rsidRPr="00554D32">
              <w:rPr>
                <w:rFonts w:ascii="Calibri" w:eastAsia="Times New Roman" w:hAnsi="Calibri" w:cs="Times New Roman"/>
                <w:color w:val="000000"/>
                <w:lang w:eastAsia="en-GB"/>
              </w:rPr>
              <w:t>urveillance</w:t>
            </w:r>
          </w:p>
        </w:tc>
        <w:tc>
          <w:tcPr>
            <w:tcW w:w="1294" w:type="dxa"/>
            <w:tcBorders>
              <w:top w:val="nil"/>
              <w:left w:val="nil"/>
              <w:bottom w:val="nil"/>
              <w:right w:val="nil"/>
            </w:tcBorders>
          </w:tcPr>
          <w:p w14:paraId="0E7D63EB" w14:textId="0323A77B"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assive</w:t>
            </w:r>
          </w:p>
        </w:tc>
        <w:tc>
          <w:tcPr>
            <w:tcW w:w="2457" w:type="dxa"/>
            <w:tcBorders>
              <w:top w:val="nil"/>
              <w:left w:val="nil"/>
              <w:bottom w:val="nil"/>
              <w:right w:val="nil"/>
            </w:tcBorders>
          </w:tcPr>
          <w:p w14:paraId="55BD66BE" w14:textId="691D42D4" w:rsidR="00DB0A0E" w:rsidRPr="00554D32" w:rsidRDefault="003D7557"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w:t>
            </w:r>
          </w:p>
        </w:tc>
        <w:tc>
          <w:tcPr>
            <w:tcW w:w="1316" w:type="dxa"/>
            <w:tcBorders>
              <w:top w:val="nil"/>
              <w:left w:val="nil"/>
              <w:bottom w:val="nil"/>
              <w:right w:val="nil"/>
            </w:tcBorders>
            <w:shd w:val="clear" w:color="auto" w:fill="auto"/>
            <w:noWrap/>
            <w:vAlign w:val="bottom"/>
            <w:hideMark/>
          </w:tcPr>
          <w:p w14:paraId="5C5773DD" w14:textId="043DE66C"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China</w:t>
            </w:r>
          </w:p>
        </w:tc>
        <w:tc>
          <w:tcPr>
            <w:tcW w:w="0" w:type="auto"/>
            <w:tcBorders>
              <w:top w:val="nil"/>
              <w:left w:val="nil"/>
              <w:bottom w:val="nil"/>
              <w:right w:val="nil"/>
            </w:tcBorders>
            <w:shd w:val="clear" w:color="auto" w:fill="auto"/>
            <w:noWrap/>
            <w:vAlign w:val="bottom"/>
            <w:hideMark/>
          </w:tcPr>
          <w:p w14:paraId="2204CA4A"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1</w:t>
            </w:r>
          </w:p>
        </w:tc>
      </w:tr>
      <w:tr w:rsidR="00DB0A0E" w:rsidRPr="00554D32" w14:paraId="7EBAB0C6" w14:textId="77777777" w:rsidTr="00317F17">
        <w:trPr>
          <w:trHeight w:hRule="exact" w:val="284"/>
        </w:trPr>
        <w:tc>
          <w:tcPr>
            <w:tcW w:w="0" w:type="auto"/>
            <w:tcBorders>
              <w:top w:val="nil"/>
              <w:left w:val="nil"/>
              <w:bottom w:val="nil"/>
              <w:right w:val="nil"/>
            </w:tcBorders>
            <w:shd w:val="clear" w:color="auto" w:fill="auto"/>
            <w:noWrap/>
            <w:vAlign w:val="bottom"/>
            <w:hideMark/>
          </w:tcPr>
          <w:p w14:paraId="7484DEB4" w14:textId="76D7E03F" w:rsidR="00DB0A0E" w:rsidRPr="00554D32" w:rsidRDefault="00DB0A0E" w:rsidP="00C6002C">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Tam</w:t>
            </w:r>
            <w:r>
              <w:rPr>
                <w:rFonts w:ascii="Calibri" w:eastAsia="Times New Roman" w:hAnsi="Calibri" w:cs="Times New Roman"/>
                <w:color w:val="000000"/>
                <w:lang w:eastAsia="en-GB"/>
              </w:rPr>
              <w:fldChar w:fldCharType="begin">
                <w:fldData xml:space="preserve">PEVuZE5vdGU+PENpdGU+PEF1dGhvcj5UYW08L0F1dGhvcj48WWVhcj4yMDEyPC9ZZWFyPjxSZWNO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UYW08L0F1dGhvcj48WWVhcj4yMDEyPC9ZZWFyPjxSZWNO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11]</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2860A570"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12</w:t>
            </w:r>
          </w:p>
        </w:tc>
        <w:tc>
          <w:tcPr>
            <w:tcW w:w="2181" w:type="dxa"/>
            <w:tcBorders>
              <w:top w:val="nil"/>
              <w:left w:val="nil"/>
              <w:bottom w:val="nil"/>
              <w:right w:val="nil"/>
            </w:tcBorders>
            <w:shd w:val="clear" w:color="auto" w:fill="auto"/>
            <w:noWrap/>
            <w:vAlign w:val="bottom"/>
            <w:hideMark/>
          </w:tcPr>
          <w:p w14:paraId="1EB791E1" w14:textId="77777777"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Cohort</w:t>
            </w:r>
          </w:p>
        </w:tc>
        <w:tc>
          <w:tcPr>
            <w:tcW w:w="1294" w:type="dxa"/>
            <w:tcBorders>
              <w:top w:val="nil"/>
              <w:left w:val="nil"/>
              <w:bottom w:val="nil"/>
              <w:right w:val="nil"/>
            </w:tcBorders>
          </w:tcPr>
          <w:p w14:paraId="6B676AA2" w14:textId="79131468"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ctive</w:t>
            </w:r>
          </w:p>
        </w:tc>
        <w:tc>
          <w:tcPr>
            <w:tcW w:w="2457" w:type="dxa"/>
            <w:tcBorders>
              <w:top w:val="nil"/>
              <w:left w:val="nil"/>
              <w:bottom w:val="nil"/>
              <w:right w:val="nil"/>
            </w:tcBorders>
          </w:tcPr>
          <w:p w14:paraId="5EFD6650" w14:textId="5B544CD3" w:rsidR="00DB0A0E" w:rsidRPr="00554D32" w:rsidRDefault="003D7557" w:rsidP="003D7557">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ll gastroenteritis ; Norovirus disease</w:t>
            </w:r>
          </w:p>
        </w:tc>
        <w:tc>
          <w:tcPr>
            <w:tcW w:w="1316" w:type="dxa"/>
            <w:tcBorders>
              <w:top w:val="nil"/>
              <w:left w:val="nil"/>
              <w:bottom w:val="nil"/>
              <w:right w:val="nil"/>
            </w:tcBorders>
            <w:shd w:val="clear" w:color="auto" w:fill="auto"/>
            <w:noWrap/>
            <w:vAlign w:val="bottom"/>
            <w:hideMark/>
          </w:tcPr>
          <w:p w14:paraId="03643690" w14:textId="5E1B78FD"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UK</w:t>
            </w:r>
          </w:p>
        </w:tc>
        <w:tc>
          <w:tcPr>
            <w:tcW w:w="0" w:type="auto"/>
            <w:tcBorders>
              <w:top w:val="nil"/>
              <w:left w:val="nil"/>
              <w:bottom w:val="nil"/>
              <w:right w:val="nil"/>
            </w:tcBorders>
            <w:shd w:val="clear" w:color="auto" w:fill="auto"/>
            <w:noWrap/>
            <w:vAlign w:val="bottom"/>
            <w:hideMark/>
          </w:tcPr>
          <w:p w14:paraId="368DF347"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1.33</w:t>
            </w:r>
          </w:p>
        </w:tc>
      </w:tr>
      <w:tr w:rsidR="00DB0A0E" w:rsidRPr="00554D32" w14:paraId="2A26AA60" w14:textId="77777777" w:rsidTr="00317F17">
        <w:trPr>
          <w:trHeight w:hRule="exact" w:val="284"/>
        </w:trPr>
        <w:tc>
          <w:tcPr>
            <w:tcW w:w="0" w:type="auto"/>
            <w:tcBorders>
              <w:top w:val="nil"/>
              <w:left w:val="nil"/>
              <w:bottom w:val="nil"/>
              <w:right w:val="nil"/>
            </w:tcBorders>
            <w:shd w:val="clear" w:color="auto" w:fill="auto"/>
            <w:noWrap/>
            <w:vAlign w:val="bottom"/>
            <w:hideMark/>
          </w:tcPr>
          <w:p w14:paraId="5B1C8ECB" w14:textId="2F6BAC34" w:rsidR="00DB0A0E" w:rsidRPr="00554D32" w:rsidRDefault="00DB0A0E" w:rsidP="001A6DBC">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Thouillot</w:t>
            </w:r>
            <w:r>
              <w:rPr>
                <w:rFonts w:ascii="Calibri" w:eastAsia="Times New Roman" w:hAnsi="Calibri" w:cs="Times New Roman"/>
                <w:color w:val="000000"/>
                <w:lang w:eastAsia="en-GB"/>
              </w:rPr>
              <w:fldChar w:fldCharType="begin">
                <w:fldData xml:space="preserve">PEVuZE5vdGU+PENpdGU+PEF1dGhvcj5UaG91aWxsb3Q8L0F1dGhvcj48WWVhcj4yMDEyPC9ZZWFy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UaG91aWxsb3Q8L0F1dGhvcj48WWVhcj4yMDEyPC9ZZWFy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36]</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719EED1E"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12</w:t>
            </w:r>
          </w:p>
        </w:tc>
        <w:tc>
          <w:tcPr>
            <w:tcW w:w="2181" w:type="dxa"/>
            <w:tcBorders>
              <w:top w:val="nil"/>
              <w:left w:val="nil"/>
              <w:bottom w:val="nil"/>
              <w:right w:val="nil"/>
            </w:tcBorders>
            <w:shd w:val="clear" w:color="auto" w:fill="auto"/>
            <w:noWrap/>
            <w:vAlign w:val="bottom"/>
            <w:hideMark/>
          </w:tcPr>
          <w:p w14:paraId="78FB7CE6" w14:textId="65D7CE52"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O</w:t>
            </w:r>
            <w:r w:rsidRPr="00554D32">
              <w:rPr>
                <w:rFonts w:ascii="Calibri" w:eastAsia="Times New Roman" w:hAnsi="Calibri" w:cs="Times New Roman"/>
                <w:color w:val="000000"/>
                <w:lang w:eastAsia="en-GB"/>
              </w:rPr>
              <w:t>utbreak surveillance</w:t>
            </w:r>
          </w:p>
        </w:tc>
        <w:tc>
          <w:tcPr>
            <w:tcW w:w="1294" w:type="dxa"/>
            <w:tcBorders>
              <w:top w:val="nil"/>
              <w:left w:val="nil"/>
              <w:bottom w:val="nil"/>
              <w:right w:val="nil"/>
            </w:tcBorders>
          </w:tcPr>
          <w:p w14:paraId="43D72CFD" w14:textId="38387A28"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assive</w:t>
            </w:r>
          </w:p>
        </w:tc>
        <w:tc>
          <w:tcPr>
            <w:tcW w:w="2457" w:type="dxa"/>
            <w:tcBorders>
              <w:top w:val="nil"/>
              <w:left w:val="nil"/>
              <w:bottom w:val="nil"/>
              <w:right w:val="nil"/>
            </w:tcBorders>
          </w:tcPr>
          <w:p w14:paraId="6886A935" w14:textId="7D60EEFF" w:rsidR="00DB0A0E" w:rsidRPr="00554D32" w:rsidRDefault="003D7557"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w:t>
            </w:r>
          </w:p>
        </w:tc>
        <w:tc>
          <w:tcPr>
            <w:tcW w:w="1316" w:type="dxa"/>
            <w:tcBorders>
              <w:top w:val="nil"/>
              <w:left w:val="nil"/>
              <w:bottom w:val="nil"/>
              <w:right w:val="nil"/>
            </w:tcBorders>
            <w:shd w:val="clear" w:color="auto" w:fill="auto"/>
            <w:noWrap/>
            <w:vAlign w:val="bottom"/>
            <w:hideMark/>
          </w:tcPr>
          <w:p w14:paraId="62F37E10" w14:textId="3A4AF430"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France</w:t>
            </w:r>
          </w:p>
        </w:tc>
        <w:tc>
          <w:tcPr>
            <w:tcW w:w="0" w:type="auto"/>
            <w:tcBorders>
              <w:top w:val="nil"/>
              <w:left w:val="nil"/>
              <w:bottom w:val="nil"/>
              <w:right w:val="nil"/>
            </w:tcBorders>
            <w:shd w:val="clear" w:color="auto" w:fill="auto"/>
            <w:noWrap/>
            <w:vAlign w:val="bottom"/>
            <w:hideMark/>
          </w:tcPr>
          <w:p w14:paraId="3238050E"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0.33</w:t>
            </w:r>
          </w:p>
        </w:tc>
      </w:tr>
      <w:tr w:rsidR="00DB0A0E" w:rsidRPr="00554D32" w14:paraId="6A902F9C" w14:textId="77777777" w:rsidTr="00317F17">
        <w:trPr>
          <w:trHeight w:hRule="exact" w:val="284"/>
        </w:trPr>
        <w:tc>
          <w:tcPr>
            <w:tcW w:w="0" w:type="auto"/>
            <w:tcBorders>
              <w:top w:val="nil"/>
              <w:left w:val="nil"/>
              <w:bottom w:val="nil"/>
              <w:right w:val="nil"/>
            </w:tcBorders>
            <w:shd w:val="clear" w:color="auto" w:fill="auto"/>
            <w:noWrap/>
            <w:vAlign w:val="bottom"/>
            <w:hideMark/>
          </w:tcPr>
          <w:p w14:paraId="2862F8DF" w14:textId="5E60CE11" w:rsidR="00DB0A0E" w:rsidRPr="00554D32" w:rsidRDefault="00DB0A0E" w:rsidP="001A6DBC">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Ahmed</w:t>
            </w:r>
            <w:r>
              <w:rPr>
                <w:rFonts w:ascii="Calibri" w:eastAsia="Times New Roman" w:hAnsi="Calibri" w:cs="Times New Roman"/>
                <w:color w:val="000000"/>
                <w:lang w:eastAsia="en-GB"/>
              </w:rPr>
              <w:fldChar w:fldCharType="begin">
                <w:fldData xml:space="preserve">PEVuZE5vdGU+PENpdGU+PEF1dGhvcj5BaG1lZDwvQXV0aG9yPjxZZWFyPjIwMTM8L1llYXI+PFJl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BaG1lZDwvQXV0aG9yPjxZZWFyPjIwMTM8L1llYXI+PFJl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37]</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77F24E3D"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13</w:t>
            </w:r>
          </w:p>
        </w:tc>
        <w:tc>
          <w:tcPr>
            <w:tcW w:w="2181" w:type="dxa"/>
            <w:tcBorders>
              <w:top w:val="nil"/>
              <w:left w:val="nil"/>
              <w:bottom w:val="nil"/>
              <w:right w:val="nil"/>
            </w:tcBorders>
            <w:shd w:val="clear" w:color="auto" w:fill="auto"/>
            <w:noWrap/>
            <w:vAlign w:val="bottom"/>
            <w:hideMark/>
          </w:tcPr>
          <w:p w14:paraId="25B06216" w14:textId="2312FA3B"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C</w:t>
            </w:r>
            <w:r w:rsidRPr="00554D32">
              <w:rPr>
                <w:rFonts w:ascii="Calibri" w:eastAsia="Times New Roman" w:hAnsi="Calibri" w:cs="Times New Roman"/>
                <w:color w:val="000000"/>
                <w:lang w:eastAsia="en-GB"/>
              </w:rPr>
              <w:t>ross-sectional survey</w:t>
            </w:r>
          </w:p>
        </w:tc>
        <w:tc>
          <w:tcPr>
            <w:tcW w:w="1294" w:type="dxa"/>
            <w:tcBorders>
              <w:top w:val="nil"/>
              <w:left w:val="nil"/>
              <w:bottom w:val="nil"/>
              <w:right w:val="nil"/>
            </w:tcBorders>
          </w:tcPr>
          <w:p w14:paraId="77E04718" w14:textId="60051309"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ctive</w:t>
            </w:r>
          </w:p>
        </w:tc>
        <w:tc>
          <w:tcPr>
            <w:tcW w:w="2457" w:type="dxa"/>
            <w:tcBorders>
              <w:top w:val="nil"/>
              <w:left w:val="nil"/>
              <w:bottom w:val="nil"/>
              <w:right w:val="nil"/>
            </w:tcBorders>
          </w:tcPr>
          <w:p w14:paraId="1BAD157B" w14:textId="7AF83FDB" w:rsidR="00DB0A0E" w:rsidRPr="00554D32" w:rsidRDefault="003D7557"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ll gastroenteritis</w:t>
            </w:r>
          </w:p>
        </w:tc>
        <w:tc>
          <w:tcPr>
            <w:tcW w:w="1316" w:type="dxa"/>
            <w:tcBorders>
              <w:top w:val="nil"/>
              <w:left w:val="nil"/>
              <w:bottom w:val="nil"/>
              <w:right w:val="nil"/>
            </w:tcBorders>
            <w:shd w:val="clear" w:color="auto" w:fill="auto"/>
            <w:noWrap/>
            <w:vAlign w:val="bottom"/>
            <w:hideMark/>
          </w:tcPr>
          <w:p w14:paraId="7AAFBD6E" w14:textId="111632F2"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Dominica</w:t>
            </w:r>
          </w:p>
        </w:tc>
        <w:tc>
          <w:tcPr>
            <w:tcW w:w="0" w:type="auto"/>
            <w:tcBorders>
              <w:top w:val="nil"/>
              <w:left w:val="nil"/>
              <w:bottom w:val="nil"/>
              <w:right w:val="nil"/>
            </w:tcBorders>
            <w:shd w:val="clear" w:color="auto" w:fill="auto"/>
            <w:noWrap/>
            <w:vAlign w:val="bottom"/>
            <w:hideMark/>
          </w:tcPr>
          <w:p w14:paraId="43032430"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1.5</w:t>
            </w:r>
          </w:p>
        </w:tc>
      </w:tr>
      <w:tr w:rsidR="00DB0A0E" w:rsidRPr="00554D32" w14:paraId="50E147CC" w14:textId="77777777" w:rsidTr="00317F17">
        <w:trPr>
          <w:trHeight w:hRule="exact" w:val="284"/>
        </w:trPr>
        <w:tc>
          <w:tcPr>
            <w:tcW w:w="0" w:type="auto"/>
            <w:tcBorders>
              <w:top w:val="nil"/>
              <w:left w:val="nil"/>
              <w:bottom w:val="nil"/>
              <w:right w:val="nil"/>
            </w:tcBorders>
            <w:shd w:val="clear" w:color="auto" w:fill="auto"/>
            <w:noWrap/>
            <w:vAlign w:val="bottom"/>
            <w:hideMark/>
          </w:tcPr>
          <w:p w14:paraId="387F5C46" w14:textId="2B3ABB8D" w:rsidR="00DB0A0E" w:rsidRPr="00554D32" w:rsidRDefault="00DB0A0E" w:rsidP="001A6DBC">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Gould</w:t>
            </w:r>
            <w:r>
              <w:rPr>
                <w:rFonts w:ascii="Calibri" w:eastAsia="Times New Roman" w:hAnsi="Calibri" w:cs="Times New Roman"/>
                <w:color w:val="000000"/>
                <w:lang w:eastAsia="en-GB"/>
              </w:rPr>
              <w:fldChar w:fldCharType="begin"/>
            </w:r>
            <w:r>
              <w:rPr>
                <w:rFonts w:ascii="Calibri" w:eastAsia="Times New Roman" w:hAnsi="Calibri" w:cs="Times New Roman"/>
                <w:color w:val="000000"/>
                <w:lang w:eastAsia="en-GB"/>
              </w:rPr>
              <w:instrText xml:space="preserve"> ADDIN EN.CITE &lt;EndNote&gt;&lt;Cite&gt;&lt;Author&gt;Gould&lt;/Author&gt;&lt;Year&gt;2013&lt;/Year&gt;&lt;RecNum&gt;633&lt;/RecNum&gt;&lt;DisplayText&gt;[38]&lt;/DisplayText&gt;&lt;record&gt;&lt;rec-number&gt;633&lt;/rec-number&gt;&lt;foreign-keys&gt;&lt;key app="EN" db-id="pestxpzfm95e2vezsznxpppipw5apasstvda" timestamp="1462975209"&gt;633&lt;/key&gt;&lt;/foreign-keys&gt;&lt;ref-type name="Journal Article"&gt;17&lt;/ref-type&gt;&lt;contributors&gt;&lt;authors&gt;&lt;author&gt;Gould, L. H.&lt;/author&gt;&lt;author&gt;Walsh, K. A.&lt;/author&gt;&lt;author&gt;Vieira, A. R.&lt;/author&gt;&lt;author&gt;Herman, K.&lt;/author&gt;&lt;author&gt;Williams, I. T.&lt;/author&gt;&lt;author&gt;Hall, A. J.&lt;/author&gt;&lt;author&gt;Cole, D.&lt;/author&gt;&lt;/authors&gt;&lt;/contributors&gt;&lt;auth-address&gt;Division of Foodborne, Waterborne and Environmental Diseases, National Center for Emerging and Zoonotic Infectious Diseases, United States&lt;/auth-address&gt;&lt;titles&gt;&lt;title&gt;Surveillance for foodborne disease outbreaks - United States, 1998-2008&lt;/title&gt;&lt;secondary-title&gt;MMWR Surveillance Summaries&lt;/secondary-title&gt;&lt;alt-title&gt;MMWR Surveill. Summ.&lt;/alt-title&gt;&lt;/titles&gt;&lt;periodical&gt;&lt;full-title&gt;MMWR Surveillance Summaries&lt;/full-title&gt;&lt;abbr-1&gt;MMWR Surveill. Summ.&lt;/abbr-1&gt;&lt;/periodical&gt;&lt;alt-periodical&gt;&lt;full-title&gt;MMWR Surveillance Summaries&lt;/full-title&gt;&lt;abbr-1&gt;MMWR Surveill. Summ.&lt;/abbr-1&gt;&lt;/alt-periodical&gt;&lt;volume&gt;62&lt;/volume&gt;&lt;number&gt;1&lt;/number&gt;&lt;dates&gt;&lt;year&gt;2013&lt;/year&gt;&lt;/dates&gt;&lt;publisher&gt;Centers for Disease Control and Prevention (CDC)&lt;/publisher&gt;&lt;isbn&gt;15460738 (ISSN)&lt;/isbn&gt;&lt;work-type&gt;Article&lt;/work-type&gt;&lt;urls&gt;&lt;related-urls&gt;&lt;url&gt;https://www.scopus.com/inward/record.uri?eid=2-s2.0-84893354227&amp;amp;partnerID=40&amp;amp;md5=e446fa7f0c9956ecba67bb3392167787&lt;/url&gt;&lt;/related-urls&gt;&lt;/urls&gt;&lt;remote-database-name&gt;Scopus&lt;/remote-database-name&gt;&lt;language&gt;English&lt;/language&gt;&lt;/record&gt;&lt;/Cite&gt;&lt;/EndNote&gt;</w:instrText>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38]</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0903B2CA"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13</w:t>
            </w:r>
          </w:p>
        </w:tc>
        <w:tc>
          <w:tcPr>
            <w:tcW w:w="2181" w:type="dxa"/>
            <w:tcBorders>
              <w:top w:val="nil"/>
              <w:left w:val="nil"/>
              <w:bottom w:val="nil"/>
              <w:right w:val="nil"/>
            </w:tcBorders>
            <w:shd w:val="clear" w:color="auto" w:fill="auto"/>
            <w:noWrap/>
            <w:vAlign w:val="bottom"/>
            <w:hideMark/>
          </w:tcPr>
          <w:p w14:paraId="6DEE9C30" w14:textId="2A166621"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O</w:t>
            </w:r>
            <w:r w:rsidRPr="00554D32">
              <w:rPr>
                <w:rFonts w:ascii="Calibri" w:eastAsia="Times New Roman" w:hAnsi="Calibri" w:cs="Times New Roman"/>
                <w:color w:val="000000"/>
                <w:lang w:eastAsia="en-GB"/>
              </w:rPr>
              <w:t>utbreak surveillance</w:t>
            </w:r>
          </w:p>
        </w:tc>
        <w:tc>
          <w:tcPr>
            <w:tcW w:w="1294" w:type="dxa"/>
            <w:tcBorders>
              <w:top w:val="nil"/>
              <w:left w:val="nil"/>
              <w:bottom w:val="nil"/>
              <w:right w:val="nil"/>
            </w:tcBorders>
          </w:tcPr>
          <w:p w14:paraId="1081468F" w14:textId="3DB82AE5"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assive</w:t>
            </w:r>
          </w:p>
        </w:tc>
        <w:tc>
          <w:tcPr>
            <w:tcW w:w="2457" w:type="dxa"/>
            <w:tcBorders>
              <w:top w:val="nil"/>
              <w:left w:val="nil"/>
              <w:bottom w:val="nil"/>
              <w:right w:val="nil"/>
            </w:tcBorders>
          </w:tcPr>
          <w:p w14:paraId="424AD3C6" w14:textId="2B0C754D" w:rsidR="00DB0A0E" w:rsidRPr="00554D32" w:rsidRDefault="003D7557"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w:t>
            </w:r>
          </w:p>
        </w:tc>
        <w:tc>
          <w:tcPr>
            <w:tcW w:w="1316" w:type="dxa"/>
            <w:tcBorders>
              <w:top w:val="nil"/>
              <w:left w:val="nil"/>
              <w:bottom w:val="nil"/>
              <w:right w:val="nil"/>
            </w:tcBorders>
            <w:shd w:val="clear" w:color="auto" w:fill="auto"/>
            <w:noWrap/>
            <w:vAlign w:val="bottom"/>
            <w:hideMark/>
          </w:tcPr>
          <w:p w14:paraId="75EACF1A" w14:textId="5A1DBF90"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USA</w:t>
            </w:r>
          </w:p>
        </w:tc>
        <w:tc>
          <w:tcPr>
            <w:tcW w:w="0" w:type="auto"/>
            <w:tcBorders>
              <w:top w:val="nil"/>
              <w:left w:val="nil"/>
              <w:bottom w:val="nil"/>
              <w:right w:val="nil"/>
            </w:tcBorders>
            <w:shd w:val="clear" w:color="auto" w:fill="auto"/>
            <w:noWrap/>
            <w:vAlign w:val="bottom"/>
            <w:hideMark/>
          </w:tcPr>
          <w:p w14:paraId="4C18076A"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10</w:t>
            </w:r>
          </w:p>
        </w:tc>
      </w:tr>
      <w:tr w:rsidR="00DB0A0E" w:rsidRPr="00554D32" w14:paraId="7ED12110" w14:textId="77777777" w:rsidTr="00317F17">
        <w:trPr>
          <w:trHeight w:hRule="exact" w:val="284"/>
        </w:trPr>
        <w:tc>
          <w:tcPr>
            <w:tcW w:w="0" w:type="auto"/>
            <w:tcBorders>
              <w:top w:val="nil"/>
              <w:left w:val="nil"/>
              <w:bottom w:val="nil"/>
              <w:right w:val="nil"/>
            </w:tcBorders>
            <w:shd w:val="clear" w:color="auto" w:fill="auto"/>
            <w:noWrap/>
            <w:vAlign w:val="bottom"/>
            <w:hideMark/>
          </w:tcPr>
          <w:p w14:paraId="6D8C323A" w14:textId="75FC3478" w:rsidR="00DB0A0E" w:rsidRPr="00554D32" w:rsidRDefault="00DB0A0E" w:rsidP="001A6DBC">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Ingram</w:t>
            </w:r>
            <w:r>
              <w:rPr>
                <w:rFonts w:ascii="Calibri" w:eastAsia="Times New Roman" w:hAnsi="Calibri" w:cs="Times New Roman"/>
                <w:color w:val="000000"/>
                <w:lang w:eastAsia="en-GB"/>
              </w:rPr>
              <w:fldChar w:fldCharType="begin">
                <w:fldData xml:space="preserve">PEVuZE5vdGU+PENpdGU+PEF1dGhvcj5JbmdyYW08L0F1dGhvcj48WWVhcj4yMDEzPC9ZZWFyPjxS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JbmdyYW08L0F1dGhvcj48WWVhcj4yMDEzPC9ZZWFyPjxS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39]</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366FC219"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13</w:t>
            </w:r>
          </w:p>
        </w:tc>
        <w:tc>
          <w:tcPr>
            <w:tcW w:w="2181" w:type="dxa"/>
            <w:tcBorders>
              <w:top w:val="nil"/>
              <w:left w:val="nil"/>
              <w:bottom w:val="nil"/>
              <w:right w:val="nil"/>
            </w:tcBorders>
            <w:shd w:val="clear" w:color="auto" w:fill="auto"/>
            <w:noWrap/>
            <w:vAlign w:val="bottom"/>
            <w:hideMark/>
          </w:tcPr>
          <w:p w14:paraId="787609A0" w14:textId="3858B869"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C</w:t>
            </w:r>
            <w:r w:rsidRPr="00554D32">
              <w:rPr>
                <w:rFonts w:ascii="Calibri" w:eastAsia="Times New Roman" w:hAnsi="Calibri" w:cs="Times New Roman"/>
                <w:color w:val="000000"/>
                <w:lang w:eastAsia="en-GB"/>
              </w:rPr>
              <w:t>ross-sectional survey</w:t>
            </w:r>
          </w:p>
        </w:tc>
        <w:tc>
          <w:tcPr>
            <w:tcW w:w="1294" w:type="dxa"/>
            <w:tcBorders>
              <w:top w:val="nil"/>
              <w:left w:val="nil"/>
              <w:bottom w:val="nil"/>
              <w:right w:val="nil"/>
            </w:tcBorders>
          </w:tcPr>
          <w:p w14:paraId="268326B0" w14:textId="5D5258E0"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ctive</w:t>
            </w:r>
          </w:p>
        </w:tc>
        <w:tc>
          <w:tcPr>
            <w:tcW w:w="2457" w:type="dxa"/>
            <w:tcBorders>
              <w:top w:val="nil"/>
              <w:left w:val="nil"/>
              <w:bottom w:val="nil"/>
              <w:right w:val="nil"/>
            </w:tcBorders>
          </w:tcPr>
          <w:p w14:paraId="01B609AC" w14:textId="1B4FF974" w:rsidR="00DB0A0E" w:rsidRPr="00554D32" w:rsidRDefault="003D7557"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ll gastroenteritis</w:t>
            </w:r>
          </w:p>
        </w:tc>
        <w:tc>
          <w:tcPr>
            <w:tcW w:w="1316" w:type="dxa"/>
            <w:tcBorders>
              <w:top w:val="nil"/>
              <w:left w:val="nil"/>
              <w:bottom w:val="nil"/>
              <w:right w:val="nil"/>
            </w:tcBorders>
            <w:shd w:val="clear" w:color="auto" w:fill="auto"/>
            <w:noWrap/>
            <w:vAlign w:val="bottom"/>
            <w:hideMark/>
          </w:tcPr>
          <w:p w14:paraId="635C4971" w14:textId="4BAB3250"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Barbados</w:t>
            </w:r>
          </w:p>
        </w:tc>
        <w:tc>
          <w:tcPr>
            <w:tcW w:w="0" w:type="auto"/>
            <w:tcBorders>
              <w:top w:val="nil"/>
              <w:left w:val="nil"/>
              <w:bottom w:val="nil"/>
              <w:right w:val="nil"/>
            </w:tcBorders>
            <w:shd w:val="clear" w:color="auto" w:fill="auto"/>
            <w:noWrap/>
            <w:vAlign w:val="bottom"/>
            <w:hideMark/>
          </w:tcPr>
          <w:p w14:paraId="667A59BA"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1</w:t>
            </w:r>
          </w:p>
        </w:tc>
      </w:tr>
      <w:tr w:rsidR="00DB0A0E" w:rsidRPr="00554D32" w14:paraId="504F7E54" w14:textId="77777777" w:rsidTr="00317F17">
        <w:trPr>
          <w:trHeight w:hRule="exact" w:val="284"/>
        </w:trPr>
        <w:tc>
          <w:tcPr>
            <w:tcW w:w="0" w:type="auto"/>
            <w:tcBorders>
              <w:top w:val="nil"/>
              <w:left w:val="nil"/>
              <w:bottom w:val="nil"/>
              <w:right w:val="nil"/>
            </w:tcBorders>
            <w:shd w:val="clear" w:color="auto" w:fill="auto"/>
            <w:noWrap/>
            <w:vAlign w:val="bottom"/>
            <w:hideMark/>
          </w:tcPr>
          <w:p w14:paraId="37EE639D" w14:textId="79EBA63D" w:rsidR="00DB0A0E" w:rsidRPr="00554D32" w:rsidRDefault="00DB0A0E" w:rsidP="001A6DBC">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Nahar</w:t>
            </w:r>
            <w:r>
              <w:rPr>
                <w:rFonts w:ascii="Calibri" w:eastAsia="Times New Roman" w:hAnsi="Calibri" w:cs="Times New Roman"/>
                <w:color w:val="000000"/>
                <w:lang w:eastAsia="en-GB"/>
              </w:rPr>
              <w:fldChar w:fldCharType="begin">
                <w:fldData xml:space="preserve">PEVuZE5vdGU+PENpdGU+PEF1dGhvcj5OYWhhcjwvQXV0aG9yPjxZZWFyPjIwMTM8L1llYXI+PFJl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OYWhhcjwvQXV0aG9yPjxZZWFyPjIwMTM8L1llYXI+PFJl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40]</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4F70612A"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13</w:t>
            </w:r>
          </w:p>
        </w:tc>
        <w:tc>
          <w:tcPr>
            <w:tcW w:w="2181" w:type="dxa"/>
            <w:tcBorders>
              <w:top w:val="nil"/>
              <w:left w:val="nil"/>
              <w:bottom w:val="nil"/>
              <w:right w:val="nil"/>
            </w:tcBorders>
            <w:shd w:val="clear" w:color="auto" w:fill="auto"/>
            <w:noWrap/>
            <w:vAlign w:val="bottom"/>
            <w:hideMark/>
          </w:tcPr>
          <w:p w14:paraId="254C6E03" w14:textId="77777777"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Surveillance</w:t>
            </w:r>
          </w:p>
        </w:tc>
        <w:tc>
          <w:tcPr>
            <w:tcW w:w="1294" w:type="dxa"/>
            <w:tcBorders>
              <w:top w:val="nil"/>
              <w:left w:val="nil"/>
              <w:bottom w:val="nil"/>
              <w:right w:val="nil"/>
            </w:tcBorders>
          </w:tcPr>
          <w:p w14:paraId="30E21D44" w14:textId="3B28605E"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assive</w:t>
            </w:r>
          </w:p>
        </w:tc>
        <w:tc>
          <w:tcPr>
            <w:tcW w:w="2457" w:type="dxa"/>
            <w:tcBorders>
              <w:top w:val="nil"/>
              <w:left w:val="nil"/>
              <w:bottom w:val="nil"/>
              <w:right w:val="nil"/>
            </w:tcBorders>
          </w:tcPr>
          <w:p w14:paraId="21ED3275" w14:textId="588D17A5" w:rsidR="00DB0A0E" w:rsidRPr="00554D32" w:rsidRDefault="003D7557"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w:t>
            </w:r>
          </w:p>
        </w:tc>
        <w:tc>
          <w:tcPr>
            <w:tcW w:w="1316" w:type="dxa"/>
            <w:tcBorders>
              <w:top w:val="nil"/>
              <w:left w:val="nil"/>
              <w:bottom w:val="nil"/>
              <w:right w:val="nil"/>
            </w:tcBorders>
            <w:shd w:val="clear" w:color="auto" w:fill="auto"/>
            <w:noWrap/>
            <w:vAlign w:val="bottom"/>
            <w:hideMark/>
          </w:tcPr>
          <w:p w14:paraId="00253632" w14:textId="3F9DC076"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Bangladesh</w:t>
            </w:r>
          </w:p>
        </w:tc>
        <w:tc>
          <w:tcPr>
            <w:tcW w:w="0" w:type="auto"/>
            <w:tcBorders>
              <w:top w:val="nil"/>
              <w:left w:val="nil"/>
              <w:bottom w:val="nil"/>
              <w:right w:val="nil"/>
            </w:tcBorders>
            <w:shd w:val="clear" w:color="auto" w:fill="auto"/>
            <w:noWrap/>
            <w:vAlign w:val="bottom"/>
            <w:hideMark/>
          </w:tcPr>
          <w:p w14:paraId="2E9CCC1F"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1</w:t>
            </w:r>
          </w:p>
        </w:tc>
      </w:tr>
      <w:tr w:rsidR="00DB0A0E" w:rsidRPr="00554D32" w14:paraId="2BB24083" w14:textId="77777777" w:rsidTr="00317F17">
        <w:trPr>
          <w:trHeight w:hRule="exact" w:val="284"/>
        </w:trPr>
        <w:tc>
          <w:tcPr>
            <w:tcW w:w="0" w:type="auto"/>
            <w:tcBorders>
              <w:top w:val="nil"/>
              <w:left w:val="nil"/>
              <w:bottom w:val="nil"/>
              <w:right w:val="nil"/>
            </w:tcBorders>
            <w:shd w:val="clear" w:color="auto" w:fill="auto"/>
            <w:noWrap/>
            <w:vAlign w:val="bottom"/>
            <w:hideMark/>
          </w:tcPr>
          <w:p w14:paraId="14AE462B" w14:textId="62182C08" w:rsidR="00DB0A0E" w:rsidRPr="00554D32" w:rsidRDefault="00DB0A0E" w:rsidP="001A6DBC">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Payne</w:t>
            </w:r>
            <w:r>
              <w:rPr>
                <w:rFonts w:ascii="Calibri" w:eastAsia="Times New Roman" w:hAnsi="Calibri" w:cs="Times New Roman"/>
                <w:color w:val="000000"/>
                <w:lang w:eastAsia="en-GB"/>
              </w:rPr>
              <w:fldChar w:fldCharType="begin">
                <w:fldData xml:space="preserve">PEVuZE5vdGU+PENpdGU+PEF1dGhvcj5QYXluZTwvQXV0aG9yPjxZZWFyPjIwMTM8L1llYXI+PFJl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QYXluZTwvQXV0aG9yPjxZZWFyPjIwMTM8L1llYXI+PFJl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41]</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7CC69770"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13</w:t>
            </w:r>
          </w:p>
        </w:tc>
        <w:tc>
          <w:tcPr>
            <w:tcW w:w="2181" w:type="dxa"/>
            <w:tcBorders>
              <w:top w:val="nil"/>
              <w:left w:val="nil"/>
              <w:bottom w:val="nil"/>
              <w:right w:val="nil"/>
            </w:tcBorders>
            <w:shd w:val="clear" w:color="auto" w:fill="auto"/>
            <w:noWrap/>
            <w:vAlign w:val="bottom"/>
            <w:hideMark/>
          </w:tcPr>
          <w:p w14:paraId="69ACB040" w14:textId="77777777"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Surveillance</w:t>
            </w:r>
          </w:p>
        </w:tc>
        <w:tc>
          <w:tcPr>
            <w:tcW w:w="1294" w:type="dxa"/>
            <w:tcBorders>
              <w:top w:val="nil"/>
              <w:left w:val="nil"/>
              <w:bottom w:val="nil"/>
              <w:right w:val="nil"/>
            </w:tcBorders>
          </w:tcPr>
          <w:p w14:paraId="4EBDB1E5" w14:textId="1705CB92"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ctive</w:t>
            </w:r>
          </w:p>
        </w:tc>
        <w:tc>
          <w:tcPr>
            <w:tcW w:w="2457" w:type="dxa"/>
            <w:tcBorders>
              <w:top w:val="nil"/>
              <w:left w:val="nil"/>
              <w:bottom w:val="nil"/>
              <w:right w:val="nil"/>
            </w:tcBorders>
          </w:tcPr>
          <w:p w14:paraId="039CE2C3" w14:textId="4B0CD0E7" w:rsidR="00DB0A0E" w:rsidRPr="00554D32" w:rsidRDefault="00C91869"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Norovirus hospitalisation</w:t>
            </w:r>
          </w:p>
        </w:tc>
        <w:tc>
          <w:tcPr>
            <w:tcW w:w="1316" w:type="dxa"/>
            <w:tcBorders>
              <w:top w:val="nil"/>
              <w:left w:val="nil"/>
              <w:bottom w:val="nil"/>
              <w:right w:val="nil"/>
            </w:tcBorders>
            <w:shd w:val="clear" w:color="auto" w:fill="auto"/>
            <w:noWrap/>
            <w:vAlign w:val="bottom"/>
            <w:hideMark/>
          </w:tcPr>
          <w:p w14:paraId="20F27E2A" w14:textId="23B576D7"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USA</w:t>
            </w:r>
          </w:p>
        </w:tc>
        <w:tc>
          <w:tcPr>
            <w:tcW w:w="0" w:type="auto"/>
            <w:tcBorders>
              <w:top w:val="nil"/>
              <w:left w:val="nil"/>
              <w:bottom w:val="nil"/>
              <w:right w:val="nil"/>
            </w:tcBorders>
            <w:shd w:val="clear" w:color="auto" w:fill="auto"/>
            <w:noWrap/>
            <w:vAlign w:val="bottom"/>
            <w:hideMark/>
          </w:tcPr>
          <w:p w14:paraId="11DECEDA"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w:t>
            </w:r>
          </w:p>
        </w:tc>
      </w:tr>
      <w:tr w:rsidR="00DB0A0E" w:rsidRPr="00554D32" w14:paraId="10C61F6A" w14:textId="77777777" w:rsidTr="00317F17">
        <w:trPr>
          <w:trHeight w:hRule="exact" w:val="284"/>
        </w:trPr>
        <w:tc>
          <w:tcPr>
            <w:tcW w:w="0" w:type="auto"/>
            <w:tcBorders>
              <w:top w:val="nil"/>
              <w:left w:val="nil"/>
              <w:bottom w:val="nil"/>
              <w:right w:val="nil"/>
            </w:tcBorders>
            <w:shd w:val="clear" w:color="auto" w:fill="auto"/>
            <w:noWrap/>
            <w:vAlign w:val="bottom"/>
            <w:hideMark/>
          </w:tcPr>
          <w:p w14:paraId="7061A7B8" w14:textId="4A180FF3" w:rsidR="00DB0A0E" w:rsidRPr="00554D32" w:rsidRDefault="00DB0A0E" w:rsidP="00320976">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Saupe</w:t>
            </w:r>
            <w:r>
              <w:rPr>
                <w:rFonts w:ascii="Calibri" w:eastAsia="Times New Roman" w:hAnsi="Calibri" w:cs="Times New Roman"/>
                <w:color w:val="000000"/>
                <w:lang w:eastAsia="en-GB"/>
              </w:rPr>
              <w:fldChar w:fldCharType="begin">
                <w:fldData xml:space="preserve">PEVuZE5vdGU+PENpdGU+PEF1dGhvcj5TYXVwZTwvQXV0aG9yPjxZZWFyPjIwMTM8L1llYXI+PFJl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TYXVwZTwvQXV0aG9yPjxZZWFyPjIwMTM8L1llYXI+PFJl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42]</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6D6C3EA5"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13</w:t>
            </w:r>
          </w:p>
        </w:tc>
        <w:tc>
          <w:tcPr>
            <w:tcW w:w="2181" w:type="dxa"/>
            <w:tcBorders>
              <w:top w:val="nil"/>
              <w:left w:val="nil"/>
              <w:bottom w:val="nil"/>
              <w:right w:val="nil"/>
            </w:tcBorders>
            <w:shd w:val="clear" w:color="auto" w:fill="auto"/>
            <w:noWrap/>
            <w:vAlign w:val="bottom"/>
            <w:hideMark/>
          </w:tcPr>
          <w:p w14:paraId="6CAC2312" w14:textId="77777777"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Surveillance</w:t>
            </w:r>
          </w:p>
        </w:tc>
        <w:tc>
          <w:tcPr>
            <w:tcW w:w="1294" w:type="dxa"/>
            <w:tcBorders>
              <w:top w:val="nil"/>
              <w:left w:val="nil"/>
              <w:bottom w:val="nil"/>
              <w:right w:val="nil"/>
            </w:tcBorders>
          </w:tcPr>
          <w:p w14:paraId="6C09BBBA" w14:textId="545F5636"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assive</w:t>
            </w:r>
          </w:p>
        </w:tc>
        <w:tc>
          <w:tcPr>
            <w:tcW w:w="2457" w:type="dxa"/>
            <w:tcBorders>
              <w:top w:val="nil"/>
              <w:left w:val="nil"/>
              <w:bottom w:val="nil"/>
              <w:right w:val="nil"/>
            </w:tcBorders>
          </w:tcPr>
          <w:p w14:paraId="7857CF1F" w14:textId="64C72770" w:rsidR="00DB0A0E" w:rsidRPr="00554D32" w:rsidRDefault="003D7557"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w:t>
            </w:r>
          </w:p>
        </w:tc>
        <w:tc>
          <w:tcPr>
            <w:tcW w:w="1316" w:type="dxa"/>
            <w:tcBorders>
              <w:top w:val="nil"/>
              <w:left w:val="nil"/>
              <w:bottom w:val="nil"/>
              <w:right w:val="nil"/>
            </w:tcBorders>
            <w:shd w:val="clear" w:color="auto" w:fill="auto"/>
            <w:noWrap/>
            <w:vAlign w:val="bottom"/>
            <w:hideMark/>
          </w:tcPr>
          <w:p w14:paraId="22CA4F5E" w14:textId="34B3FF59"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USA</w:t>
            </w:r>
          </w:p>
        </w:tc>
        <w:tc>
          <w:tcPr>
            <w:tcW w:w="0" w:type="auto"/>
            <w:tcBorders>
              <w:top w:val="nil"/>
              <w:left w:val="nil"/>
              <w:bottom w:val="nil"/>
              <w:right w:val="nil"/>
            </w:tcBorders>
            <w:shd w:val="clear" w:color="auto" w:fill="auto"/>
            <w:noWrap/>
            <w:vAlign w:val="bottom"/>
            <w:hideMark/>
          </w:tcPr>
          <w:p w14:paraId="46539D4B"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1.25</w:t>
            </w:r>
          </w:p>
        </w:tc>
      </w:tr>
      <w:tr w:rsidR="00DB0A0E" w:rsidRPr="00554D32" w14:paraId="28F14915" w14:textId="77777777" w:rsidTr="00317F17">
        <w:trPr>
          <w:trHeight w:hRule="exact" w:val="284"/>
        </w:trPr>
        <w:tc>
          <w:tcPr>
            <w:tcW w:w="0" w:type="auto"/>
            <w:tcBorders>
              <w:top w:val="nil"/>
              <w:left w:val="nil"/>
              <w:bottom w:val="nil"/>
              <w:right w:val="nil"/>
            </w:tcBorders>
            <w:shd w:val="clear" w:color="auto" w:fill="auto"/>
            <w:noWrap/>
            <w:vAlign w:val="bottom"/>
            <w:hideMark/>
          </w:tcPr>
          <w:p w14:paraId="1BAFDED5" w14:textId="3201D78E" w:rsidR="00DB0A0E" w:rsidRPr="00554D32" w:rsidRDefault="00DB0A0E" w:rsidP="00320976">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Trainor</w:t>
            </w:r>
            <w:r>
              <w:rPr>
                <w:rFonts w:ascii="Calibri" w:eastAsia="Times New Roman" w:hAnsi="Calibri" w:cs="Times New Roman"/>
                <w:color w:val="000000"/>
                <w:lang w:eastAsia="en-GB"/>
              </w:rPr>
              <w:fldChar w:fldCharType="begin">
                <w:fldData xml:space="preserve">PEVuZE5vdGU+PENpdGU+PEF1dGhvcj5UcmFpbm9yPC9BdXRob3I+PFllYXI+MjAxMzwvWWVhcj48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UcmFpbm9yPC9BdXRob3I+PFllYXI+MjAxMzwvWWVhcj48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43]</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45044322"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13</w:t>
            </w:r>
          </w:p>
        </w:tc>
        <w:tc>
          <w:tcPr>
            <w:tcW w:w="2181" w:type="dxa"/>
            <w:tcBorders>
              <w:top w:val="nil"/>
              <w:left w:val="nil"/>
              <w:bottom w:val="nil"/>
              <w:right w:val="nil"/>
            </w:tcBorders>
            <w:shd w:val="clear" w:color="auto" w:fill="auto"/>
            <w:noWrap/>
            <w:vAlign w:val="bottom"/>
            <w:hideMark/>
          </w:tcPr>
          <w:p w14:paraId="4F903A34" w14:textId="77777777"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Surveillance</w:t>
            </w:r>
          </w:p>
        </w:tc>
        <w:tc>
          <w:tcPr>
            <w:tcW w:w="1294" w:type="dxa"/>
            <w:tcBorders>
              <w:top w:val="nil"/>
              <w:left w:val="nil"/>
              <w:bottom w:val="nil"/>
              <w:right w:val="nil"/>
            </w:tcBorders>
          </w:tcPr>
          <w:p w14:paraId="101B6756" w14:textId="39653254"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assive</w:t>
            </w:r>
          </w:p>
        </w:tc>
        <w:tc>
          <w:tcPr>
            <w:tcW w:w="2457" w:type="dxa"/>
            <w:tcBorders>
              <w:top w:val="nil"/>
              <w:left w:val="nil"/>
              <w:bottom w:val="nil"/>
              <w:right w:val="nil"/>
            </w:tcBorders>
          </w:tcPr>
          <w:p w14:paraId="50AA8053" w14:textId="4740EFEB" w:rsidR="00DB0A0E" w:rsidRPr="00554D32" w:rsidRDefault="003D7557"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w:t>
            </w:r>
          </w:p>
        </w:tc>
        <w:tc>
          <w:tcPr>
            <w:tcW w:w="1316" w:type="dxa"/>
            <w:tcBorders>
              <w:top w:val="nil"/>
              <w:left w:val="nil"/>
              <w:bottom w:val="nil"/>
              <w:right w:val="nil"/>
            </w:tcBorders>
            <w:shd w:val="clear" w:color="auto" w:fill="auto"/>
            <w:noWrap/>
            <w:vAlign w:val="bottom"/>
            <w:hideMark/>
          </w:tcPr>
          <w:p w14:paraId="6B15C856" w14:textId="5BB1D7A3"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Malawi</w:t>
            </w:r>
          </w:p>
        </w:tc>
        <w:tc>
          <w:tcPr>
            <w:tcW w:w="0" w:type="auto"/>
            <w:tcBorders>
              <w:top w:val="nil"/>
              <w:left w:val="nil"/>
              <w:bottom w:val="nil"/>
              <w:right w:val="nil"/>
            </w:tcBorders>
            <w:shd w:val="clear" w:color="auto" w:fill="auto"/>
            <w:noWrap/>
            <w:vAlign w:val="bottom"/>
            <w:hideMark/>
          </w:tcPr>
          <w:p w14:paraId="3DB37737"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10</w:t>
            </w:r>
          </w:p>
        </w:tc>
      </w:tr>
      <w:tr w:rsidR="00DB0A0E" w:rsidRPr="00554D32" w14:paraId="1D3F2AAD" w14:textId="77777777" w:rsidTr="00317F17">
        <w:trPr>
          <w:trHeight w:hRule="exact" w:val="284"/>
        </w:trPr>
        <w:tc>
          <w:tcPr>
            <w:tcW w:w="0" w:type="auto"/>
            <w:tcBorders>
              <w:top w:val="nil"/>
              <w:left w:val="nil"/>
              <w:bottom w:val="nil"/>
              <w:right w:val="nil"/>
            </w:tcBorders>
            <w:shd w:val="clear" w:color="auto" w:fill="auto"/>
            <w:noWrap/>
            <w:vAlign w:val="bottom"/>
            <w:hideMark/>
          </w:tcPr>
          <w:p w14:paraId="4B8D64C6" w14:textId="3AE1464B" w:rsidR="00DB0A0E" w:rsidRPr="00554D32" w:rsidRDefault="00DB0A0E" w:rsidP="00320976">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Verhoef</w:t>
            </w:r>
            <w:r>
              <w:rPr>
                <w:rFonts w:ascii="Calibri" w:eastAsia="Times New Roman" w:hAnsi="Calibri" w:cs="Times New Roman"/>
                <w:color w:val="000000"/>
                <w:lang w:eastAsia="en-GB"/>
              </w:rPr>
              <w:fldChar w:fldCharType="begin">
                <w:fldData xml:space="preserve">PEVuZE5vdGU+PENpdGU+PEF1dGhvcj5WZXJob2VmPC9BdXRob3I+PFllYXI+MjAxMzwvWWVhcj48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WZXJob2VmPC9BdXRob3I+PFllYXI+MjAxMzwvWWVhcj48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44]</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0A5FD7F9"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13</w:t>
            </w:r>
          </w:p>
        </w:tc>
        <w:tc>
          <w:tcPr>
            <w:tcW w:w="2181" w:type="dxa"/>
            <w:tcBorders>
              <w:top w:val="nil"/>
              <w:left w:val="nil"/>
              <w:bottom w:val="nil"/>
              <w:right w:val="nil"/>
            </w:tcBorders>
            <w:shd w:val="clear" w:color="auto" w:fill="auto"/>
            <w:noWrap/>
            <w:vAlign w:val="bottom"/>
            <w:hideMark/>
          </w:tcPr>
          <w:p w14:paraId="19ED2F58" w14:textId="3EA7655E"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C</w:t>
            </w:r>
            <w:r w:rsidRPr="00554D32">
              <w:rPr>
                <w:rFonts w:ascii="Calibri" w:eastAsia="Times New Roman" w:hAnsi="Calibri" w:cs="Times New Roman"/>
                <w:color w:val="000000"/>
                <w:lang w:eastAsia="en-GB"/>
              </w:rPr>
              <w:t>ross-sectional survey</w:t>
            </w:r>
          </w:p>
        </w:tc>
        <w:tc>
          <w:tcPr>
            <w:tcW w:w="1294" w:type="dxa"/>
            <w:tcBorders>
              <w:top w:val="nil"/>
              <w:left w:val="nil"/>
              <w:bottom w:val="nil"/>
              <w:right w:val="nil"/>
            </w:tcBorders>
          </w:tcPr>
          <w:p w14:paraId="7C23C089" w14:textId="5F2A5D4A"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assive</w:t>
            </w:r>
          </w:p>
        </w:tc>
        <w:tc>
          <w:tcPr>
            <w:tcW w:w="2457" w:type="dxa"/>
            <w:tcBorders>
              <w:top w:val="nil"/>
              <w:left w:val="nil"/>
              <w:bottom w:val="nil"/>
              <w:right w:val="nil"/>
            </w:tcBorders>
          </w:tcPr>
          <w:p w14:paraId="6B90FBB1" w14:textId="3EE04759" w:rsidR="00DB0A0E" w:rsidRPr="00554D32" w:rsidRDefault="003D7557"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Norovirus disease</w:t>
            </w:r>
          </w:p>
        </w:tc>
        <w:tc>
          <w:tcPr>
            <w:tcW w:w="1316" w:type="dxa"/>
            <w:tcBorders>
              <w:top w:val="nil"/>
              <w:left w:val="nil"/>
              <w:bottom w:val="nil"/>
              <w:right w:val="nil"/>
            </w:tcBorders>
            <w:shd w:val="clear" w:color="auto" w:fill="auto"/>
            <w:noWrap/>
            <w:vAlign w:val="bottom"/>
            <w:hideMark/>
          </w:tcPr>
          <w:p w14:paraId="3B3E0C2D" w14:textId="3809D083"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Netherlands</w:t>
            </w:r>
          </w:p>
        </w:tc>
        <w:tc>
          <w:tcPr>
            <w:tcW w:w="0" w:type="auto"/>
            <w:tcBorders>
              <w:top w:val="nil"/>
              <w:left w:val="nil"/>
              <w:bottom w:val="nil"/>
              <w:right w:val="nil"/>
            </w:tcBorders>
            <w:shd w:val="clear" w:color="auto" w:fill="auto"/>
            <w:noWrap/>
            <w:vAlign w:val="bottom"/>
            <w:hideMark/>
          </w:tcPr>
          <w:p w14:paraId="5665DF95"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1</w:t>
            </w:r>
          </w:p>
        </w:tc>
      </w:tr>
      <w:tr w:rsidR="00DB0A0E" w:rsidRPr="00554D32" w14:paraId="0CD1437E" w14:textId="77777777" w:rsidTr="00317F17">
        <w:trPr>
          <w:trHeight w:hRule="exact" w:val="284"/>
        </w:trPr>
        <w:tc>
          <w:tcPr>
            <w:tcW w:w="0" w:type="auto"/>
            <w:tcBorders>
              <w:top w:val="nil"/>
              <w:left w:val="nil"/>
              <w:bottom w:val="nil"/>
              <w:right w:val="nil"/>
            </w:tcBorders>
            <w:shd w:val="clear" w:color="auto" w:fill="auto"/>
            <w:noWrap/>
            <w:vAlign w:val="bottom"/>
            <w:hideMark/>
          </w:tcPr>
          <w:p w14:paraId="1B54F6A2" w14:textId="480F2480" w:rsidR="00DB0A0E" w:rsidRPr="00554D32" w:rsidRDefault="00DB0A0E" w:rsidP="00320976">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Arena</w:t>
            </w:r>
            <w:r>
              <w:rPr>
                <w:rFonts w:ascii="Calibri" w:eastAsia="Times New Roman" w:hAnsi="Calibri" w:cs="Times New Roman"/>
                <w:color w:val="000000"/>
                <w:lang w:eastAsia="en-GB"/>
              </w:rPr>
              <w:fldChar w:fldCharType="begin">
                <w:fldData xml:space="preserve">PEVuZE5vdGU+PENpdGU+PEF1dGhvcj5BcmVuYTwvQXV0aG9yPjxZZWFyPjIwMTQ8L1llYXI+PFJl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=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BcmVuYTwvQXV0aG9yPjxZZWFyPjIwMTQ8L1llYXI+PFJl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=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45]</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258658C7"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14</w:t>
            </w:r>
          </w:p>
        </w:tc>
        <w:tc>
          <w:tcPr>
            <w:tcW w:w="2181" w:type="dxa"/>
            <w:tcBorders>
              <w:top w:val="nil"/>
              <w:left w:val="nil"/>
              <w:bottom w:val="nil"/>
              <w:right w:val="nil"/>
            </w:tcBorders>
            <w:shd w:val="clear" w:color="auto" w:fill="auto"/>
            <w:noWrap/>
            <w:vAlign w:val="bottom"/>
            <w:hideMark/>
          </w:tcPr>
          <w:p w14:paraId="2E089F6A" w14:textId="77777777"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Surveillance</w:t>
            </w:r>
          </w:p>
        </w:tc>
        <w:tc>
          <w:tcPr>
            <w:tcW w:w="1294" w:type="dxa"/>
            <w:tcBorders>
              <w:top w:val="nil"/>
              <w:left w:val="nil"/>
              <w:bottom w:val="nil"/>
              <w:right w:val="nil"/>
            </w:tcBorders>
          </w:tcPr>
          <w:p w14:paraId="0AE8E7E7" w14:textId="68BB57B3"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assive</w:t>
            </w:r>
          </w:p>
        </w:tc>
        <w:tc>
          <w:tcPr>
            <w:tcW w:w="2457" w:type="dxa"/>
            <w:tcBorders>
              <w:top w:val="nil"/>
              <w:left w:val="nil"/>
              <w:bottom w:val="nil"/>
              <w:right w:val="nil"/>
            </w:tcBorders>
          </w:tcPr>
          <w:p w14:paraId="1775DF34" w14:textId="30EC3445" w:rsidR="00DB0A0E" w:rsidRPr="00554D32" w:rsidRDefault="003D7557"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ll gastroenteritis</w:t>
            </w:r>
          </w:p>
        </w:tc>
        <w:tc>
          <w:tcPr>
            <w:tcW w:w="1316" w:type="dxa"/>
            <w:tcBorders>
              <w:top w:val="nil"/>
              <w:left w:val="nil"/>
              <w:bottom w:val="nil"/>
              <w:right w:val="nil"/>
            </w:tcBorders>
            <w:shd w:val="clear" w:color="auto" w:fill="auto"/>
            <w:noWrap/>
            <w:vAlign w:val="bottom"/>
            <w:hideMark/>
          </w:tcPr>
          <w:p w14:paraId="1BD8662C" w14:textId="3414A7CB"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France</w:t>
            </w:r>
          </w:p>
        </w:tc>
        <w:tc>
          <w:tcPr>
            <w:tcW w:w="0" w:type="auto"/>
            <w:tcBorders>
              <w:top w:val="nil"/>
              <w:left w:val="nil"/>
              <w:bottom w:val="nil"/>
              <w:right w:val="nil"/>
            </w:tcBorders>
            <w:shd w:val="clear" w:color="auto" w:fill="auto"/>
            <w:noWrap/>
            <w:vAlign w:val="bottom"/>
            <w:hideMark/>
          </w:tcPr>
          <w:p w14:paraId="57D47675"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w:t>
            </w:r>
          </w:p>
        </w:tc>
      </w:tr>
      <w:tr w:rsidR="00DB0A0E" w:rsidRPr="00554D32" w14:paraId="2FA95754" w14:textId="77777777" w:rsidTr="00317F17">
        <w:trPr>
          <w:trHeight w:hRule="exact" w:val="284"/>
        </w:trPr>
        <w:tc>
          <w:tcPr>
            <w:tcW w:w="0" w:type="auto"/>
            <w:tcBorders>
              <w:top w:val="nil"/>
              <w:left w:val="nil"/>
              <w:bottom w:val="nil"/>
              <w:right w:val="nil"/>
            </w:tcBorders>
            <w:shd w:val="clear" w:color="auto" w:fill="auto"/>
            <w:noWrap/>
            <w:vAlign w:val="bottom"/>
            <w:hideMark/>
          </w:tcPr>
          <w:p w14:paraId="5316FC35" w14:textId="446F91F8" w:rsidR="00DB0A0E" w:rsidRPr="00554D32" w:rsidRDefault="00DB0A0E" w:rsidP="00320976">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Barret</w:t>
            </w:r>
            <w:r>
              <w:rPr>
                <w:rFonts w:ascii="Calibri" w:eastAsia="Times New Roman" w:hAnsi="Calibri" w:cs="Times New Roman"/>
                <w:color w:val="000000"/>
                <w:lang w:eastAsia="en-GB"/>
              </w:rPr>
              <w:fldChar w:fldCharType="begin">
                <w:fldData xml:space="preserve">PEVuZE5vdGU+PENpdGU+PEF1dGhvcj5CYXJyZXQ8L0F1dGhvcj48WWVhcj4yMDE0PC9ZZWFyPjxS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CYXJyZXQ8L0F1dGhvcj48WWVhcj4yMDE0PC9ZZWFyPjxS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46]</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33D66960"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14</w:t>
            </w:r>
          </w:p>
        </w:tc>
        <w:tc>
          <w:tcPr>
            <w:tcW w:w="2181" w:type="dxa"/>
            <w:tcBorders>
              <w:top w:val="nil"/>
              <w:left w:val="nil"/>
              <w:bottom w:val="nil"/>
              <w:right w:val="nil"/>
            </w:tcBorders>
            <w:shd w:val="clear" w:color="auto" w:fill="auto"/>
            <w:noWrap/>
            <w:vAlign w:val="bottom"/>
            <w:hideMark/>
          </w:tcPr>
          <w:p w14:paraId="439565D6" w14:textId="36E89D18"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O</w:t>
            </w:r>
            <w:r w:rsidRPr="00554D32">
              <w:rPr>
                <w:rFonts w:ascii="Calibri" w:eastAsia="Times New Roman" w:hAnsi="Calibri" w:cs="Times New Roman"/>
                <w:color w:val="000000"/>
                <w:lang w:eastAsia="en-GB"/>
              </w:rPr>
              <w:t>utbreak surveillance</w:t>
            </w:r>
          </w:p>
        </w:tc>
        <w:tc>
          <w:tcPr>
            <w:tcW w:w="1294" w:type="dxa"/>
            <w:tcBorders>
              <w:top w:val="nil"/>
              <w:left w:val="nil"/>
              <w:bottom w:val="nil"/>
              <w:right w:val="nil"/>
            </w:tcBorders>
          </w:tcPr>
          <w:p w14:paraId="5F05687C" w14:textId="0AF3A045"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assive</w:t>
            </w:r>
          </w:p>
        </w:tc>
        <w:tc>
          <w:tcPr>
            <w:tcW w:w="2457" w:type="dxa"/>
            <w:tcBorders>
              <w:top w:val="nil"/>
              <w:left w:val="nil"/>
              <w:bottom w:val="nil"/>
              <w:right w:val="nil"/>
            </w:tcBorders>
          </w:tcPr>
          <w:p w14:paraId="52273A03" w14:textId="2140EA5B" w:rsidR="00DB0A0E" w:rsidRPr="00554D32" w:rsidRDefault="003D7557"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w:t>
            </w:r>
          </w:p>
        </w:tc>
        <w:tc>
          <w:tcPr>
            <w:tcW w:w="1316" w:type="dxa"/>
            <w:tcBorders>
              <w:top w:val="nil"/>
              <w:left w:val="nil"/>
              <w:bottom w:val="nil"/>
              <w:right w:val="nil"/>
            </w:tcBorders>
            <w:shd w:val="clear" w:color="auto" w:fill="auto"/>
            <w:noWrap/>
            <w:vAlign w:val="bottom"/>
            <w:hideMark/>
          </w:tcPr>
          <w:p w14:paraId="5570940A" w14:textId="20009A2B"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France</w:t>
            </w:r>
          </w:p>
        </w:tc>
        <w:tc>
          <w:tcPr>
            <w:tcW w:w="0" w:type="auto"/>
            <w:tcBorders>
              <w:top w:val="nil"/>
              <w:left w:val="nil"/>
              <w:bottom w:val="nil"/>
              <w:right w:val="nil"/>
            </w:tcBorders>
            <w:shd w:val="clear" w:color="auto" w:fill="auto"/>
            <w:noWrap/>
            <w:vAlign w:val="bottom"/>
            <w:hideMark/>
          </w:tcPr>
          <w:p w14:paraId="5AEC208B"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1.5</w:t>
            </w:r>
          </w:p>
        </w:tc>
      </w:tr>
      <w:tr w:rsidR="00DB0A0E" w:rsidRPr="00554D32" w14:paraId="4F69A12E" w14:textId="77777777" w:rsidTr="00317F17">
        <w:trPr>
          <w:trHeight w:hRule="exact" w:val="284"/>
        </w:trPr>
        <w:tc>
          <w:tcPr>
            <w:tcW w:w="0" w:type="auto"/>
            <w:tcBorders>
              <w:top w:val="nil"/>
              <w:left w:val="nil"/>
              <w:bottom w:val="nil"/>
              <w:right w:val="nil"/>
            </w:tcBorders>
            <w:shd w:val="clear" w:color="auto" w:fill="auto"/>
            <w:noWrap/>
            <w:vAlign w:val="bottom"/>
            <w:hideMark/>
          </w:tcPr>
          <w:p w14:paraId="0E87FB66" w14:textId="23AB3658" w:rsidR="00DB0A0E" w:rsidRPr="00554D32" w:rsidRDefault="00DB0A0E" w:rsidP="00C6002C">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Bernard</w:t>
            </w:r>
            <w:r>
              <w:rPr>
                <w:rFonts w:ascii="Calibri" w:eastAsia="Times New Roman" w:hAnsi="Calibri" w:cs="Times New Roman"/>
                <w:color w:val="000000"/>
                <w:lang w:eastAsia="en-GB"/>
              </w:rPr>
              <w:fldChar w:fldCharType="begin"/>
            </w:r>
            <w:r>
              <w:rPr>
                <w:rFonts w:ascii="Calibri" w:eastAsia="Times New Roman" w:hAnsi="Calibri" w:cs="Times New Roman"/>
                <w:color w:val="000000"/>
                <w:lang w:eastAsia="en-GB"/>
              </w:rPr>
              <w:instrText xml:space="preserve"> ADDIN EN.CITE &lt;EndNote&gt;&lt;Cite&gt;&lt;Author&gt;Bernard&lt;/Author&gt;&lt;Year&gt;2014&lt;/Year&gt;&lt;RecNum&gt;23&lt;/RecNum&gt;&lt;DisplayText&gt;[47]&lt;/DisplayText&gt;&lt;record&gt;&lt;rec-number&gt;23&lt;/rec-number&gt;&lt;foreign-keys&gt;&lt;key app="EN" db-id="dwtxx5fpcwvxvye0td4psw0g5902d009pwwf" timestamp="1480609295"&gt;23&lt;/key&gt;&lt;/foreign-keys&gt;&lt;ref-type name="Journal Article"&gt;17&lt;/ref-type&gt;&lt;contributors&gt;&lt;authors&gt;&lt;author&gt;Bernard, H.&lt;/author&gt;&lt;author&gt;Höhne, M.&lt;/author&gt;&lt;author&gt;Niendorf, S.&lt;/author&gt;&lt;author&gt;Altmann, D.&lt;/author&gt;&lt;author&gt;Stark, K.&lt;/author&gt;&lt;/authors&gt;&lt;/contributors&gt;&lt;auth-address&gt;Robert Koch Institute, Department for Infectious Disease Epidemiology, Berlin, Germany.&lt;/auth-address&gt;&lt;titles&gt;&lt;title&gt;Epidemiology of norovirus gastroenteritis in Germany 2001-2009: eight seasons of routine surveillance&lt;/title&gt;&lt;secondary-title&gt;Epidemiology and infection&lt;/secondary-title&gt;&lt;alt-title&gt;Epidemiol Infect&lt;/alt-title&gt;&lt;/titles&gt;&lt;periodical&gt;&lt;full-title&gt;Epidemiology and Infection&lt;/full-title&gt;&lt;/periodical&gt;&lt;pages&gt;63-74&lt;/pages&gt;&lt;volume&gt;142&lt;/volume&gt;&lt;number&gt;1&lt;/number&gt;&lt;keywords&gt;&lt;keyword&gt;Disease Outbreaks&lt;/keyword&gt;&lt;/keywords&gt;&lt;dates&gt;&lt;year&gt;2014&lt;/year&gt;&lt;pub-dates&gt;&lt;date&gt;2014/01//&lt;/date&gt;&lt;/pub-dates&gt;&lt;/dates&gt;&lt;isbn&gt;0950-2688&lt;/isbn&gt;&lt;accession-num&gt;23517686&lt;/accession-num&gt;&lt;urls&gt;&lt;related-urls&gt;&lt;url&gt;http://europepmc.org/abstract/MED/23517686&lt;/url&gt;&lt;url&gt;http://dx.doi.org/10.1017/S0950268813000435&lt;/url&gt;&lt;/related-urls&gt;&lt;/urls&gt;&lt;electronic-resource-num&gt;10.1017/s0950268813000435&lt;/electronic-resource-num&gt;&lt;remote-database-name&gt;PubMed&lt;/remote-database-name&gt;&lt;language&gt;eng&lt;/language&gt;&lt;/record&gt;&lt;/Cite&gt;&lt;/EndNote&gt;</w:instrText>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47]</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11C42F48"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14</w:t>
            </w:r>
          </w:p>
        </w:tc>
        <w:tc>
          <w:tcPr>
            <w:tcW w:w="2181" w:type="dxa"/>
            <w:tcBorders>
              <w:top w:val="nil"/>
              <w:left w:val="nil"/>
              <w:bottom w:val="nil"/>
              <w:right w:val="nil"/>
            </w:tcBorders>
            <w:shd w:val="clear" w:color="auto" w:fill="auto"/>
            <w:noWrap/>
            <w:vAlign w:val="bottom"/>
            <w:hideMark/>
          </w:tcPr>
          <w:p w14:paraId="2E568B9D" w14:textId="77777777"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Surveillance</w:t>
            </w:r>
          </w:p>
        </w:tc>
        <w:tc>
          <w:tcPr>
            <w:tcW w:w="1294" w:type="dxa"/>
            <w:tcBorders>
              <w:top w:val="nil"/>
              <w:left w:val="nil"/>
              <w:bottom w:val="nil"/>
              <w:right w:val="nil"/>
            </w:tcBorders>
          </w:tcPr>
          <w:p w14:paraId="50F5E41C" w14:textId="2B2FC760"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assive</w:t>
            </w:r>
          </w:p>
        </w:tc>
        <w:tc>
          <w:tcPr>
            <w:tcW w:w="2457" w:type="dxa"/>
            <w:tcBorders>
              <w:top w:val="nil"/>
              <w:left w:val="nil"/>
              <w:bottom w:val="nil"/>
              <w:right w:val="nil"/>
            </w:tcBorders>
          </w:tcPr>
          <w:p w14:paraId="2766E58E" w14:textId="431F8E4F" w:rsidR="00DB0A0E" w:rsidRPr="00554D32" w:rsidRDefault="003D7557"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Norovirus disease</w:t>
            </w:r>
          </w:p>
        </w:tc>
        <w:tc>
          <w:tcPr>
            <w:tcW w:w="1316" w:type="dxa"/>
            <w:tcBorders>
              <w:top w:val="nil"/>
              <w:left w:val="nil"/>
              <w:bottom w:val="nil"/>
              <w:right w:val="nil"/>
            </w:tcBorders>
            <w:shd w:val="clear" w:color="auto" w:fill="auto"/>
            <w:noWrap/>
            <w:vAlign w:val="bottom"/>
            <w:hideMark/>
          </w:tcPr>
          <w:p w14:paraId="4936D130" w14:textId="45E96F7D"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Germany</w:t>
            </w:r>
          </w:p>
        </w:tc>
        <w:tc>
          <w:tcPr>
            <w:tcW w:w="0" w:type="auto"/>
            <w:tcBorders>
              <w:top w:val="nil"/>
              <w:left w:val="nil"/>
              <w:bottom w:val="nil"/>
              <w:right w:val="nil"/>
            </w:tcBorders>
            <w:shd w:val="clear" w:color="auto" w:fill="auto"/>
            <w:noWrap/>
            <w:vAlign w:val="bottom"/>
            <w:hideMark/>
          </w:tcPr>
          <w:p w14:paraId="5703FF65"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8</w:t>
            </w:r>
          </w:p>
        </w:tc>
      </w:tr>
      <w:tr w:rsidR="00DB0A0E" w:rsidRPr="00554D32" w14:paraId="14329FEE" w14:textId="77777777" w:rsidTr="00317F17">
        <w:trPr>
          <w:trHeight w:hRule="exact" w:val="284"/>
        </w:trPr>
        <w:tc>
          <w:tcPr>
            <w:tcW w:w="0" w:type="auto"/>
            <w:tcBorders>
              <w:top w:val="nil"/>
              <w:left w:val="nil"/>
              <w:bottom w:val="nil"/>
              <w:right w:val="nil"/>
            </w:tcBorders>
            <w:shd w:val="clear" w:color="auto" w:fill="auto"/>
            <w:noWrap/>
            <w:vAlign w:val="bottom"/>
            <w:hideMark/>
          </w:tcPr>
          <w:p w14:paraId="2259333C" w14:textId="43CD0BAD" w:rsidR="00DB0A0E" w:rsidRPr="00554D32" w:rsidRDefault="00DB0A0E" w:rsidP="00320976">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Anders</w:t>
            </w:r>
            <w:r>
              <w:rPr>
                <w:rFonts w:ascii="Calibri" w:eastAsia="Times New Roman" w:hAnsi="Calibri" w:cs="Times New Roman"/>
                <w:color w:val="000000"/>
                <w:lang w:eastAsia="en-GB"/>
              </w:rPr>
              <w:fldChar w:fldCharType="begin">
                <w:fldData xml:space="preserve">PEVuZE5vdGU+PENpdGU+PEF1dGhvcj5BbmRlcnM8L0F1dGhvcj48WWVhcj4yMDE1PC9ZZWFyPjxS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BbmRlcnM8L0F1dGhvcj48WWVhcj4yMDE1PC9ZZWFyPjxS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48]</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530F5040"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15</w:t>
            </w:r>
          </w:p>
        </w:tc>
        <w:tc>
          <w:tcPr>
            <w:tcW w:w="2181" w:type="dxa"/>
            <w:tcBorders>
              <w:top w:val="nil"/>
              <w:left w:val="nil"/>
              <w:bottom w:val="nil"/>
              <w:right w:val="nil"/>
            </w:tcBorders>
            <w:shd w:val="clear" w:color="auto" w:fill="auto"/>
            <w:noWrap/>
            <w:vAlign w:val="bottom"/>
            <w:hideMark/>
          </w:tcPr>
          <w:p w14:paraId="0D867DB8" w14:textId="77777777"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Cohort</w:t>
            </w:r>
          </w:p>
        </w:tc>
        <w:tc>
          <w:tcPr>
            <w:tcW w:w="1294" w:type="dxa"/>
            <w:tcBorders>
              <w:top w:val="nil"/>
              <w:left w:val="nil"/>
              <w:bottom w:val="nil"/>
              <w:right w:val="nil"/>
            </w:tcBorders>
          </w:tcPr>
          <w:p w14:paraId="2E92E2F4" w14:textId="0A896E7B"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ctive</w:t>
            </w:r>
          </w:p>
        </w:tc>
        <w:tc>
          <w:tcPr>
            <w:tcW w:w="2457" w:type="dxa"/>
            <w:tcBorders>
              <w:top w:val="nil"/>
              <w:left w:val="nil"/>
              <w:bottom w:val="nil"/>
              <w:right w:val="nil"/>
            </w:tcBorders>
          </w:tcPr>
          <w:p w14:paraId="44F1430F" w14:textId="15F25CC8" w:rsidR="00DB0A0E" w:rsidRPr="00554D32" w:rsidRDefault="00C91869" w:rsidP="00C91869">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ll gastroenteritis</w:t>
            </w:r>
          </w:p>
        </w:tc>
        <w:tc>
          <w:tcPr>
            <w:tcW w:w="1316" w:type="dxa"/>
            <w:tcBorders>
              <w:top w:val="nil"/>
              <w:left w:val="nil"/>
              <w:bottom w:val="nil"/>
              <w:right w:val="nil"/>
            </w:tcBorders>
            <w:shd w:val="clear" w:color="auto" w:fill="auto"/>
            <w:noWrap/>
            <w:vAlign w:val="bottom"/>
            <w:hideMark/>
          </w:tcPr>
          <w:p w14:paraId="7B91C6D8" w14:textId="31813594"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Vietnam</w:t>
            </w:r>
          </w:p>
        </w:tc>
        <w:tc>
          <w:tcPr>
            <w:tcW w:w="0" w:type="auto"/>
            <w:tcBorders>
              <w:top w:val="nil"/>
              <w:left w:val="nil"/>
              <w:bottom w:val="nil"/>
              <w:right w:val="nil"/>
            </w:tcBorders>
            <w:shd w:val="clear" w:color="auto" w:fill="auto"/>
            <w:noWrap/>
            <w:vAlign w:val="bottom"/>
            <w:hideMark/>
          </w:tcPr>
          <w:p w14:paraId="228645DB"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4</w:t>
            </w:r>
          </w:p>
        </w:tc>
      </w:tr>
      <w:tr w:rsidR="00DB0A0E" w:rsidRPr="00554D32" w14:paraId="575763B7" w14:textId="77777777" w:rsidTr="00317F17">
        <w:trPr>
          <w:trHeight w:hRule="exact" w:val="284"/>
        </w:trPr>
        <w:tc>
          <w:tcPr>
            <w:tcW w:w="0" w:type="auto"/>
            <w:tcBorders>
              <w:top w:val="nil"/>
              <w:left w:val="nil"/>
              <w:bottom w:val="nil"/>
              <w:right w:val="nil"/>
            </w:tcBorders>
            <w:shd w:val="clear" w:color="auto" w:fill="auto"/>
            <w:noWrap/>
            <w:vAlign w:val="bottom"/>
            <w:hideMark/>
          </w:tcPr>
          <w:p w14:paraId="752E17DE" w14:textId="62FCFE8F" w:rsidR="00DB0A0E" w:rsidRPr="00554D32" w:rsidRDefault="00DB0A0E" w:rsidP="00320976">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Ballard</w:t>
            </w:r>
            <w:r>
              <w:rPr>
                <w:rFonts w:ascii="Calibri" w:eastAsia="Times New Roman" w:hAnsi="Calibri" w:cs="Times New Roman"/>
                <w:color w:val="000000"/>
                <w:lang w:eastAsia="en-GB"/>
              </w:rPr>
              <w:fldChar w:fldCharType="begin">
                <w:fldData xml:space="preserve">PEVuZE5vdGU+PENpdGU+PEF1dGhvcj5CYWxsYXJkPC9BdXRob3I+PFllYXI+MjAxNTwvWWVhcj48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CYWxsYXJkPC9BdXRob3I+PFllYXI+MjAxNTwvWWVhcj48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49]</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04569883"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15</w:t>
            </w:r>
          </w:p>
        </w:tc>
        <w:tc>
          <w:tcPr>
            <w:tcW w:w="2181" w:type="dxa"/>
            <w:tcBorders>
              <w:top w:val="nil"/>
              <w:left w:val="nil"/>
              <w:bottom w:val="nil"/>
              <w:right w:val="nil"/>
            </w:tcBorders>
            <w:shd w:val="clear" w:color="auto" w:fill="auto"/>
            <w:noWrap/>
            <w:vAlign w:val="bottom"/>
            <w:hideMark/>
          </w:tcPr>
          <w:p w14:paraId="09258C9F" w14:textId="77777777"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Cohort</w:t>
            </w:r>
          </w:p>
        </w:tc>
        <w:tc>
          <w:tcPr>
            <w:tcW w:w="1294" w:type="dxa"/>
            <w:tcBorders>
              <w:top w:val="nil"/>
              <w:left w:val="nil"/>
              <w:bottom w:val="nil"/>
              <w:right w:val="nil"/>
            </w:tcBorders>
          </w:tcPr>
          <w:p w14:paraId="6F05567F" w14:textId="1CF2B22E"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ctive</w:t>
            </w:r>
          </w:p>
        </w:tc>
        <w:tc>
          <w:tcPr>
            <w:tcW w:w="2457" w:type="dxa"/>
            <w:tcBorders>
              <w:top w:val="nil"/>
              <w:left w:val="nil"/>
              <w:bottom w:val="nil"/>
              <w:right w:val="nil"/>
            </w:tcBorders>
          </w:tcPr>
          <w:p w14:paraId="6C2B61A9" w14:textId="7A926492" w:rsidR="00DB0A0E" w:rsidRPr="00554D32" w:rsidRDefault="003D7557"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ll gastroenteritis ; Norovirus disease</w:t>
            </w:r>
          </w:p>
        </w:tc>
        <w:tc>
          <w:tcPr>
            <w:tcW w:w="1316" w:type="dxa"/>
            <w:tcBorders>
              <w:top w:val="nil"/>
              <w:left w:val="nil"/>
              <w:bottom w:val="nil"/>
              <w:right w:val="nil"/>
            </w:tcBorders>
            <w:shd w:val="clear" w:color="auto" w:fill="auto"/>
            <w:noWrap/>
            <w:vAlign w:val="bottom"/>
            <w:hideMark/>
          </w:tcPr>
          <w:p w14:paraId="009057A1" w14:textId="76A67D8C"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Peru</w:t>
            </w:r>
          </w:p>
        </w:tc>
        <w:tc>
          <w:tcPr>
            <w:tcW w:w="0" w:type="auto"/>
            <w:tcBorders>
              <w:top w:val="nil"/>
              <w:left w:val="nil"/>
              <w:bottom w:val="nil"/>
              <w:right w:val="nil"/>
            </w:tcBorders>
            <w:shd w:val="clear" w:color="auto" w:fill="auto"/>
            <w:noWrap/>
            <w:vAlign w:val="bottom"/>
            <w:hideMark/>
          </w:tcPr>
          <w:p w14:paraId="3C7E60E1"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9</w:t>
            </w:r>
          </w:p>
        </w:tc>
      </w:tr>
      <w:tr w:rsidR="00DB0A0E" w:rsidRPr="00554D32" w14:paraId="04AB5FAF" w14:textId="77777777" w:rsidTr="00317F17">
        <w:trPr>
          <w:trHeight w:hRule="exact" w:val="284"/>
        </w:trPr>
        <w:tc>
          <w:tcPr>
            <w:tcW w:w="0" w:type="auto"/>
            <w:tcBorders>
              <w:top w:val="nil"/>
              <w:left w:val="nil"/>
              <w:bottom w:val="nil"/>
              <w:right w:val="nil"/>
            </w:tcBorders>
            <w:shd w:val="clear" w:color="auto" w:fill="auto"/>
            <w:noWrap/>
            <w:vAlign w:val="bottom"/>
            <w:hideMark/>
          </w:tcPr>
          <w:p w14:paraId="4E994FD4" w14:textId="66E34AA0" w:rsidR="00DB0A0E" w:rsidRPr="00554D32" w:rsidRDefault="00DB0A0E" w:rsidP="00320976">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Enserink</w:t>
            </w:r>
            <w:r>
              <w:rPr>
                <w:rFonts w:ascii="Calibri" w:eastAsia="Times New Roman" w:hAnsi="Calibri" w:cs="Times New Roman"/>
                <w:color w:val="000000"/>
                <w:lang w:eastAsia="en-GB"/>
              </w:rPr>
              <w:fldChar w:fldCharType="begin">
                <w:fldData xml:space="preserve">PEVuZE5vdGU+PENpdGU+PEF1dGhvcj5FbnNlcmluazwvQXV0aG9yPjxZZWFyPjIwMTU8L1llYXI+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FbnNlcmluazwvQXV0aG9yPjxZZWFyPjIwMTU8L1llYXI+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50]</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6A984484"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15</w:t>
            </w:r>
          </w:p>
        </w:tc>
        <w:tc>
          <w:tcPr>
            <w:tcW w:w="2181" w:type="dxa"/>
            <w:tcBorders>
              <w:top w:val="nil"/>
              <w:left w:val="nil"/>
              <w:bottom w:val="nil"/>
              <w:right w:val="nil"/>
            </w:tcBorders>
            <w:shd w:val="clear" w:color="auto" w:fill="auto"/>
            <w:noWrap/>
            <w:vAlign w:val="bottom"/>
            <w:hideMark/>
          </w:tcPr>
          <w:p w14:paraId="6E89673F" w14:textId="77777777"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Cohort</w:t>
            </w:r>
          </w:p>
        </w:tc>
        <w:tc>
          <w:tcPr>
            <w:tcW w:w="1294" w:type="dxa"/>
            <w:tcBorders>
              <w:top w:val="nil"/>
              <w:left w:val="nil"/>
              <w:bottom w:val="nil"/>
              <w:right w:val="nil"/>
            </w:tcBorders>
          </w:tcPr>
          <w:p w14:paraId="78DB348B" w14:textId="32CCEC12"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ctive</w:t>
            </w:r>
          </w:p>
        </w:tc>
        <w:tc>
          <w:tcPr>
            <w:tcW w:w="2457" w:type="dxa"/>
            <w:tcBorders>
              <w:top w:val="nil"/>
              <w:left w:val="nil"/>
              <w:bottom w:val="nil"/>
              <w:right w:val="nil"/>
            </w:tcBorders>
          </w:tcPr>
          <w:p w14:paraId="7BEB90E1" w14:textId="06447CC1" w:rsidR="00DB0A0E" w:rsidRPr="00554D32" w:rsidRDefault="00C91869"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ll gastroenteritis</w:t>
            </w:r>
          </w:p>
        </w:tc>
        <w:tc>
          <w:tcPr>
            <w:tcW w:w="1316" w:type="dxa"/>
            <w:tcBorders>
              <w:top w:val="nil"/>
              <w:left w:val="nil"/>
              <w:bottom w:val="nil"/>
              <w:right w:val="nil"/>
            </w:tcBorders>
            <w:shd w:val="clear" w:color="auto" w:fill="auto"/>
            <w:noWrap/>
            <w:vAlign w:val="bottom"/>
            <w:hideMark/>
          </w:tcPr>
          <w:p w14:paraId="284AE049" w14:textId="574E8FB2"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Netherlands</w:t>
            </w:r>
          </w:p>
        </w:tc>
        <w:tc>
          <w:tcPr>
            <w:tcW w:w="0" w:type="auto"/>
            <w:tcBorders>
              <w:top w:val="nil"/>
              <w:left w:val="nil"/>
              <w:bottom w:val="nil"/>
              <w:right w:val="nil"/>
            </w:tcBorders>
            <w:shd w:val="clear" w:color="auto" w:fill="auto"/>
            <w:noWrap/>
            <w:vAlign w:val="bottom"/>
            <w:hideMark/>
          </w:tcPr>
          <w:p w14:paraId="5B8B28DC"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3</w:t>
            </w:r>
          </w:p>
        </w:tc>
      </w:tr>
      <w:tr w:rsidR="00DB0A0E" w:rsidRPr="00554D32" w14:paraId="5B33887D" w14:textId="77777777" w:rsidTr="00317F17">
        <w:trPr>
          <w:trHeight w:hRule="exact" w:val="284"/>
        </w:trPr>
        <w:tc>
          <w:tcPr>
            <w:tcW w:w="0" w:type="auto"/>
            <w:tcBorders>
              <w:top w:val="nil"/>
              <w:left w:val="nil"/>
              <w:bottom w:val="nil"/>
              <w:right w:val="nil"/>
            </w:tcBorders>
            <w:shd w:val="clear" w:color="auto" w:fill="auto"/>
            <w:noWrap/>
            <w:vAlign w:val="bottom"/>
            <w:hideMark/>
          </w:tcPr>
          <w:p w14:paraId="3D82754C" w14:textId="597CB898" w:rsidR="00DB0A0E" w:rsidRPr="00554D32" w:rsidRDefault="00DB0A0E" w:rsidP="00320976">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Fernandez</w:t>
            </w:r>
            <w:r>
              <w:rPr>
                <w:rFonts w:ascii="Calibri" w:eastAsia="Times New Roman" w:hAnsi="Calibri" w:cs="Times New Roman"/>
                <w:color w:val="000000"/>
                <w:lang w:eastAsia="en-GB"/>
              </w:rPr>
              <w:fldChar w:fldCharType="begin"/>
            </w:r>
            <w:r>
              <w:rPr>
                <w:rFonts w:ascii="Calibri" w:eastAsia="Times New Roman" w:hAnsi="Calibri" w:cs="Times New Roman"/>
                <w:color w:val="000000"/>
                <w:lang w:eastAsia="en-GB"/>
              </w:rPr>
              <w:instrText xml:space="preserve"> ADDIN EN.CITE &lt;EndNote&gt;&lt;Cite&gt;&lt;Author&gt;Fernández&lt;/Author&gt;&lt;Year&gt;2015&lt;/Year&gt;&lt;RecNum&gt;463&lt;/RecNum&gt;&lt;DisplayText&gt;[51]&lt;/DisplayText&gt;&lt;record&gt;&lt;rec-number&gt;463&lt;/rec-number&gt;&lt;foreign-keys&gt;&lt;key app="EN" db-id="pestxpzfm95e2vezsznxpppipw5apasstvda" timestamp="1462975183"&gt;463&lt;/key&gt;&lt;/foreign-keys&gt;&lt;ref-type name="Journal Article"&gt;17&lt;/ref-type&gt;&lt;contributors&gt;&lt;authors&gt;&lt;author&gt;Fernández, K. P.&lt;/author&gt;&lt;author&gt;Ulloa, J. C.&lt;/author&gt;&lt;author&gt;Meneses, M.&lt;/author&gt;&lt;author&gt;Matiz, L. F.&lt;/author&gt;&lt;author&gt;Gutiérrez, M. F.&lt;/author&gt;&lt;/authors&gt;&lt;/contributors&gt;&lt;auth-address&gt;Laboratorio de Virología, Universidad Javeriana, Bogotá, Colombia&lt;/auth-address&gt;&lt;titles&gt;&lt;title&gt;Norovirus, the principal cause of viral diarrhea in two regions of Colombia&lt;/title&gt;&lt;secondary-title&gt;Universitas Scientiarum&lt;/secondary-title&gt;&lt;alt-title&gt;Univ. Sci.&lt;/alt-title&gt;&lt;/titles&gt;&lt;periodical&gt;&lt;full-title&gt;Universitas Scientiarum&lt;/full-title&gt;&lt;abbr-1&gt;Univ. Sci.&lt;/abbr-1&gt;&lt;/periodical&gt;&lt;alt-periodical&gt;&lt;full-title&gt;Universitas Scientiarum&lt;/full-title&gt;&lt;abbr-1&gt;Univ. Sci.&lt;/abbr-1&gt;&lt;/alt-periodical&gt;&lt;pages&gt;107-115&lt;/pages&gt;&lt;volume&gt;20&lt;/volume&gt;&lt;number&gt;1&lt;/number&gt;&lt;keywords&gt;&lt;keyword&gt;Chocó&lt;/keyword&gt;&lt;keyword&gt;Cundinamarca&lt;/keyword&gt;&lt;keyword&gt;Diarrhea&lt;/keyword&gt;&lt;keyword&gt;Norovirus&lt;/keyword&gt;&lt;keyword&gt;Rotavirus&lt;/keyword&gt;&lt;/keywords&gt;&lt;dates&gt;&lt;year&gt;2015&lt;/year&gt;&lt;/dates&gt;&lt;publisher&gt;Pontificia Universidad Javeriana&lt;/publisher&gt;&lt;isbn&gt;01227483 (ISSN)&lt;/isbn&gt;&lt;work-type&gt;Article&lt;/work-type&gt;&lt;urls&gt;&lt;related-urls&gt;&lt;url&gt;https://www.scopus.com/inward/record.uri?eid=2-s2.0-84930154282&amp;amp;partnerID=40&amp;amp;md5=776964610124029ca5e9b53c0f121232&lt;/url&gt;&lt;/related-urls&gt;&lt;/urls&gt;&lt;electronic-resource-num&gt;10.11144/Javeriana.SC20-1.npcv&lt;/electronic-resource-num&gt;&lt;remote-database-name&gt;Scopus&lt;/remote-database-name&gt;&lt;language&gt;English&lt;/language&gt;&lt;/record&gt;&lt;/Cite&gt;&lt;/EndNote&gt;</w:instrText>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51]</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50DAAB57"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15</w:t>
            </w:r>
          </w:p>
        </w:tc>
        <w:tc>
          <w:tcPr>
            <w:tcW w:w="2181" w:type="dxa"/>
            <w:tcBorders>
              <w:top w:val="nil"/>
              <w:left w:val="nil"/>
              <w:bottom w:val="nil"/>
              <w:right w:val="nil"/>
            </w:tcBorders>
            <w:shd w:val="clear" w:color="auto" w:fill="auto"/>
            <w:noWrap/>
            <w:vAlign w:val="bottom"/>
            <w:hideMark/>
          </w:tcPr>
          <w:p w14:paraId="6FEC146D" w14:textId="14DF624F"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C</w:t>
            </w:r>
            <w:r w:rsidRPr="00554D32">
              <w:rPr>
                <w:rFonts w:ascii="Calibri" w:eastAsia="Times New Roman" w:hAnsi="Calibri" w:cs="Times New Roman"/>
                <w:color w:val="000000"/>
                <w:lang w:eastAsia="en-GB"/>
              </w:rPr>
              <w:t>ase-control</w:t>
            </w:r>
          </w:p>
        </w:tc>
        <w:tc>
          <w:tcPr>
            <w:tcW w:w="1294" w:type="dxa"/>
            <w:tcBorders>
              <w:top w:val="nil"/>
              <w:left w:val="nil"/>
              <w:bottom w:val="nil"/>
              <w:right w:val="nil"/>
            </w:tcBorders>
          </w:tcPr>
          <w:p w14:paraId="01B15978" w14:textId="2C2D234E"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assive</w:t>
            </w:r>
          </w:p>
        </w:tc>
        <w:tc>
          <w:tcPr>
            <w:tcW w:w="2457" w:type="dxa"/>
            <w:tcBorders>
              <w:top w:val="nil"/>
              <w:left w:val="nil"/>
              <w:bottom w:val="nil"/>
              <w:right w:val="nil"/>
            </w:tcBorders>
          </w:tcPr>
          <w:p w14:paraId="0C7B3E33" w14:textId="5DAF9148" w:rsidR="00DB0A0E" w:rsidRPr="00554D32" w:rsidRDefault="003D7557"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w:t>
            </w:r>
          </w:p>
        </w:tc>
        <w:tc>
          <w:tcPr>
            <w:tcW w:w="1316" w:type="dxa"/>
            <w:tcBorders>
              <w:top w:val="nil"/>
              <w:left w:val="nil"/>
              <w:bottom w:val="nil"/>
              <w:right w:val="nil"/>
            </w:tcBorders>
            <w:shd w:val="clear" w:color="auto" w:fill="auto"/>
            <w:noWrap/>
            <w:vAlign w:val="bottom"/>
            <w:hideMark/>
          </w:tcPr>
          <w:p w14:paraId="4ED8820C" w14:textId="1721F330"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Colombia</w:t>
            </w:r>
          </w:p>
        </w:tc>
        <w:tc>
          <w:tcPr>
            <w:tcW w:w="0" w:type="auto"/>
            <w:tcBorders>
              <w:top w:val="nil"/>
              <w:left w:val="nil"/>
              <w:bottom w:val="nil"/>
              <w:right w:val="nil"/>
            </w:tcBorders>
            <w:shd w:val="clear" w:color="auto" w:fill="auto"/>
            <w:noWrap/>
            <w:vAlign w:val="bottom"/>
            <w:hideMark/>
          </w:tcPr>
          <w:p w14:paraId="6301E824"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not stated</w:t>
            </w:r>
          </w:p>
        </w:tc>
      </w:tr>
      <w:tr w:rsidR="00DB0A0E" w:rsidRPr="00554D32" w14:paraId="6644E870" w14:textId="77777777" w:rsidTr="00317F17">
        <w:trPr>
          <w:trHeight w:hRule="exact" w:val="284"/>
        </w:trPr>
        <w:tc>
          <w:tcPr>
            <w:tcW w:w="0" w:type="auto"/>
            <w:tcBorders>
              <w:top w:val="nil"/>
              <w:left w:val="nil"/>
              <w:bottom w:val="nil"/>
              <w:right w:val="nil"/>
            </w:tcBorders>
            <w:shd w:val="clear" w:color="auto" w:fill="auto"/>
            <w:noWrap/>
            <w:vAlign w:val="bottom"/>
            <w:hideMark/>
          </w:tcPr>
          <w:p w14:paraId="63081453" w14:textId="6A4AD21E" w:rsidR="00DB0A0E" w:rsidRPr="00554D32" w:rsidRDefault="00DB0A0E" w:rsidP="00320976">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Gaspard</w:t>
            </w:r>
            <w:r>
              <w:rPr>
                <w:rFonts w:ascii="Calibri" w:eastAsia="Times New Roman" w:hAnsi="Calibri" w:cs="Times New Roman"/>
                <w:color w:val="000000"/>
                <w:lang w:eastAsia="en-GB"/>
              </w:rPr>
              <w:fldChar w:fldCharType="begin">
                <w:fldData xml:space="preserve">PEVuZE5vdGU+PENpdGU+PEF1dGhvcj5HYXNwYXJkPC9BdXRob3I+PFllYXI+MjAxNTwvWWVhcj48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HYXNwYXJkPC9BdXRob3I+PFllYXI+MjAxNTwvWWVhcj48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52]</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4800AA17"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15</w:t>
            </w:r>
          </w:p>
        </w:tc>
        <w:tc>
          <w:tcPr>
            <w:tcW w:w="2181" w:type="dxa"/>
            <w:tcBorders>
              <w:top w:val="nil"/>
              <w:left w:val="nil"/>
              <w:bottom w:val="nil"/>
              <w:right w:val="nil"/>
            </w:tcBorders>
            <w:shd w:val="clear" w:color="auto" w:fill="auto"/>
            <w:noWrap/>
            <w:vAlign w:val="bottom"/>
            <w:hideMark/>
          </w:tcPr>
          <w:p w14:paraId="5C8A0A72" w14:textId="3799A738"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O</w:t>
            </w:r>
            <w:r w:rsidRPr="00554D32">
              <w:rPr>
                <w:rFonts w:ascii="Calibri" w:eastAsia="Times New Roman" w:hAnsi="Calibri" w:cs="Times New Roman"/>
                <w:color w:val="000000"/>
                <w:lang w:eastAsia="en-GB"/>
              </w:rPr>
              <w:t>utbreak surveillance</w:t>
            </w:r>
          </w:p>
        </w:tc>
        <w:tc>
          <w:tcPr>
            <w:tcW w:w="1294" w:type="dxa"/>
            <w:tcBorders>
              <w:top w:val="nil"/>
              <w:left w:val="nil"/>
              <w:bottom w:val="nil"/>
              <w:right w:val="nil"/>
            </w:tcBorders>
          </w:tcPr>
          <w:p w14:paraId="2EE0842B" w14:textId="73AD9233"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ctive</w:t>
            </w:r>
          </w:p>
        </w:tc>
        <w:tc>
          <w:tcPr>
            <w:tcW w:w="2457" w:type="dxa"/>
            <w:tcBorders>
              <w:top w:val="nil"/>
              <w:left w:val="nil"/>
              <w:bottom w:val="nil"/>
              <w:right w:val="nil"/>
            </w:tcBorders>
          </w:tcPr>
          <w:p w14:paraId="02A8B6ED" w14:textId="51821111" w:rsidR="00DB0A0E" w:rsidRPr="00554D32" w:rsidRDefault="003D7557"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w:t>
            </w:r>
          </w:p>
        </w:tc>
        <w:tc>
          <w:tcPr>
            <w:tcW w:w="1316" w:type="dxa"/>
            <w:tcBorders>
              <w:top w:val="nil"/>
              <w:left w:val="nil"/>
              <w:bottom w:val="nil"/>
              <w:right w:val="nil"/>
            </w:tcBorders>
            <w:shd w:val="clear" w:color="auto" w:fill="auto"/>
            <w:noWrap/>
            <w:vAlign w:val="bottom"/>
            <w:hideMark/>
          </w:tcPr>
          <w:p w14:paraId="36BFAC4E" w14:textId="6F0DE21F"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France</w:t>
            </w:r>
          </w:p>
        </w:tc>
        <w:tc>
          <w:tcPr>
            <w:tcW w:w="0" w:type="auto"/>
            <w:tcBorders>
              <w:top w:val="nil"/>
              <w:left w:val="nil"/>
              <w:bottom w:val="nil"/>
              <w:right w:val="nil"/>
            </w:tcBorders>
            <w:shd w:val="clear" w:color="auto" w:fill="auto"/>
            <w:noWrap/>
            <w:vAlign w:val="bottom"/>
            <w:hideMark/>
          </w:tcPr>
          <w:p w14:paraId="7241ED99"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6</w:t>
            </w:r>
          </w:p>
        </w:tc>
      </w:tr>
      <w:tr w:rsidR="00DB0A0E" w:rsidRPr="00554D32" w14:paraId="38AD0365" w14:textId="77777777" w:rsidTr="00317F17">
        <w:trPr>
          <w:trHeight w:hRule="exact" w:val="284"/>
        </w:trPr>
        <w:tc>
          <w:tcPr>
            <w:tcW w:w="0" w:type="auto"/>
            <w:tcBorders>
              <w:top w:val="nil"/>
              <w:left w:val="nil"/>
              <w:bottom w:val="nil"/>
              <w:right w:val="nil"/>
            </w:tcBorders>
            <w:shd w:val="clear" w:color="auto" w:fill="auto"/>
            <w:noWrap/>
            <w:vAlign w:val="bottom"/>
            <w:hideMark/>
          </w:tcPr>
          <w:p w14:paraId="7C95F311" w14:textId="477526E6" w:rsidR="00DB0A0E" w:rsidRPr="00554D32" w:rsidRDefault="00DB0A0E" w:rsidP="00320976">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Lekana-Douki</w:t>
            </w:r>
            <w:r>
              <w:rPr>
                <w:rFonts w:ascii="Calibri" w:eastAsia="Times New Roman" w:hAnsi="Calibri" w:cs="Times New Roman"/>
                <w:color w:val="000000"/>
                <w:lang w:eastAsia="en-GB"/>
              </w:rPr>
              <w:fldChar w:fldCharType="begin">
                <w:fldData xml:space="preserve">PEVuZE5vdGU+PENpdGU+PEF1dGhvcj5MZWthbmEtRG91a2k8L0F1dGhvcj48WWVhcj4yMDE1PC9Z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MZWthbmEtRG91a2k8L0F1dGhvcj48WWVhcj4yMDE1PC9Z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53]</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1F9ABFF9"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15</w:t>
            </w:r>
          </w:p>
        </w:tc>
        <w:tc>
          <w:tcPr>
            <w:tcW w:w="2181" w:type="dxa"/>
            <w:tcBorders>
              <w:top w:val="nil"/>
              <w:left w:val="nil"/>
              <w:bottom w:val="nil"/>
              <w:right w:val="nil"/>
            </w:tcBorders>
            <w:shd w:val="clear" w:color="auto" w:fill="auto"/>
            <w:noWrap/>
            <w:vAlign w:val="bottom"/>
            <w:hideMark/>
          </w:tcPr>
          <w:p w14:paraId="0EC38369" w14:textId="77777777"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Cohort</w:t>
            </w:r>
          </w:p>
        </w:tc>
        <w:tc>
          <w:tcPr>
            <w:tcW w:w="1294" w:type="dxa"/>
            <w:tcBorders>
              <w:top w:val="nil"/>
              <w:left w:val="nil"/>
              <w:bottom w:val="nil"/>
              <w:right w:val="nil"/>
            </w:tcBorders>
          </w:tcPr>
          <w:p w14:paraId="59A20BB4" w14:textId="4505DE17"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assive</w:t>
            </w:r>
          </w:p>
        </w:tc>
        <w:tc>
          <w:tcPr>
            <w:tcW w:w="2457" w:type="dxa"/>
            <w:tcBorders>
              <w:top w:val="nil"/>
              <w:left w:val="nil"/>
              <w:bottom w:val="nil"/>
              <w:right w:val="nil"/>
            </w:tcBorders>
          </w:tcPr>
          <w:p w14:paraId="131E74A6" w14:textId="6D4D93EF" w:rsidR="00DB0A0E" w:rsidRPr="00554D32" w:rsidRDefault="003D7557"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w:t>
            </w:r>
          </w:p>
        </w:tc>
        <w:tc>
          <w:tcPr>
            <w:tcW w:w="1316" w:type="dxa"/>
            <w:tcBorders>
              <w:top w:val="nil"/>
              <w:left w:val="nil"/>
              <w:bottom w:val="nil"/>
              <w:right w:val="nil"/>
            </w:tcBorders>
            <w:shd w:val="clear" w:color="auto" w:fill="auto"/>
            <w:noWrap/>
            <w:vAlign w:val="bottom"/>
            <w:hideMark/>
          </w:tcPr>
          <w:p w14:paraId="7D94FF59" w14:textId="1D7E58B9"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Gabon</w:t>
            </w:r>
          </w:p>
        </w:tc>
        <w:tc>
          <w:tcPr>
            <w:tcW w:w="0" w:type="auto"/>
            <w:tcBorders>
              <w:top w:val="nil"/>
              <w:left w:val="nil"/>
              <w:bottom w:val="nil"/>
              <w:right w:val="nil"/>
            </w:tcBorders>
            <w:shd w:val="clear" w:color="auto" w:fill="auto"/>
            <w:noWrap/>
            <w:vAlign w:val="bottom"/>
            <w:hideMark/>
          </w:tcPr>
          <w:p w14:paraId="5814FFFA"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1.25</w:t>
            </w:r>
          </w:p>
        </w:tc>
      </w:tr>
      <w:tr w:rsidR="00DB0A0E" w:rsidRPr="00554D32" w14:paraId="7482C42F" w14:textId="77777777" w:rsidTr="00317F17">
        <w:trPr>
          <w:trHeight w:hRule="exact" w:val="284"/>
        </w:trPr>
        <w:tc>
          <w:tcPr>
            <w:tcW w:w="0" w:type="auto"/>
            <w:tcBorders>
              <w:top w:val="nil"/>
              <w:left w:val="nil"/>
              <w:bottom w:val="nil"/>
              <w:right w:val="nil"/>
            </w:tcBorders>
            <w:shd w:val="clear" w:color="auto" w:fill="auto"/>
            <w:noWrap/>
            <w:vAlign w:val="bottom"/>
            <w:hideMark/>
          </w:tcPr>
          <w:p w14:paraId="606810E8" w14:textId="07F6FDA9" w:rsidR="00DB0A0E" w:rsidRPr="00554D32" w:rsidRDefault="00DB0A0E" w:rsidP="00320976">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Leshem</w:t>
            </w:r>
            <w:r>
              <w:rPr>
                <w:rFonts w:ascii="Calibri" w:eastAsia="Times New Roman" w:hAnsi="Calibri" w:cs="Times New Roman"/>
                <w:color w:val="000000"/>
                <w:lang w:eastAsia="en-GB"/>
              </w:rPr>
              <w:fldChar w:fldCharType="begin">
                <w:fldData xml:space="preserve">PEVuZE5vdGU+PENpdGU+PEF1dGhvcj5MZXNoZW08L0F1dGhvcj48WWVhcj4yMDE1PC9ZZWFyPjxS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MZXNoZW08L0F1dGhvcj48WWVhcj4yMDE1PC9ZZWFyPjxS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54]</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135D7E9C"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15</w:t>
            </w:r>
          </w:p>
        </w:tc>
        <w:tc>
          <w:tcPr>
            <w:tcW w:w="2181" w:type="dxa"/>
            <w:tcBorders>
              <w:top w:val="nil"/>
              <w:left w:val="nil"/>
              <w:bottom w:val="nil"/>
              <w:right w:val="nil"/>
            </w:tcBorders>
            <w:shd w:val="clear" w:color="auto" w:fill="auto"/>
            <w:noWrap/>
            <w:vAlign w:val="bottom"/>
            <w:hideMark/>
          </w:tcPr>
          <w:p w14:paraId="04CED07C" w14:textId="1CB0EE48"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S</w:t>
            </w:r>
            <w:r w:rsidRPr="00554D32">
              <w:rPr>
                <w:rFonts w:ascii="Calibri" w:eastAsia="Times New Roman" w:hAnsi="Calibri" w:cs="Times New Roman"/>
                <w:color w:val="000000"/>
                <w:lang w:eastAsia="en-GB"/>
              </w:rPr>
              <w:t>urveillance</w:t>
            </w:r>
          </w:p>
        </w:tc>
        <w:tc>
          <w:tcPr>
            <w:tcW w:w="1294" w:type="dxa"/>
            <w:tcBorders>
              <w:top w:val="nil"/>
              <w:left w:val="nil"/>
              <w:bottom w:val="nil"/>
              <w:right w:val="nil"/>
            </w:tcBorders>
          </w:tcPr>
          <w:p w14:paraId="18FF75B2" w14:textId="68A7ABB3"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ctive</w:t>
            </w:r>
          </w:p>
        </w:tc>
        <w:tc>
          <w:tcPr>
            <w:tcW w:w="2457" w:type="dxa"/>
            <w:tcBorders>
              <w:top w:val="nil"/>
              <w:left w:val="nil"/>
              <w:bottom w:val="nil"/>
              <w:right w:val="nil"/>
            </w:tcBorders>
          </w:tcPr>
          <w:p w14:paraId="16A0604A" w14:textId="500AA799" w:rsidR="00DB0A0E" w:rsidRPr="00554D32" w:rsidRDefault="00C91869"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Norovirus hospitalisation</w:t>
            </w:r>
          </w:p>
        </w:tc>
        <w:tc>
          <w:tcPr>
            <w:tcW w:w="1316" w:type="dxa"/>
            <w:tcBorders>
              <w:top w:val="nil"/>
              <w:left w:val="nil"/>
              <w:bottom w:val="nil"/>
              <w:right w:val="nil"/>
            </w:tcBorders>
            <w:shd w:val="clear" w:color="auto" w:fill="auto"/>
            <w:noWrap/>
            <w:vAlign w:val="bottom"/>
            <w:hideMark/>
          </w:tcPr>
          <w:p w14:paraId="0D20E62A" w14:textId="126DBAB5"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Isreal</w:t>
            </w:r>
          </w:p>
        </w:tc>
        <w:tc>
          <w:tcPr>
            <w:tcW w:w="0" w:type="auto"/>
            <w:tcBorders>
              <w:top w:val="nil"/>
              <w:left w:val="nil"/>
              <w:bottom w:val="nil"/>
              <w:right w:val="nil"/>
            </w:tcBorders>
            <w:shd w:val="clear" w:color="auto" w:fill="auto"/>
            <w:noWrap/>
            <w:vAlign w:val="bottom"/>
            <w:hideMark/>
          </w:tcPr>
          <w:p w14:paraId="422A86D0"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7</w:t>
            </w:r>
          </w:p>
        </w:tc>
      </w:tr>
      <w:tr w:rsidR="00DB0A0E" w:rsidRPr="00554D32" w14:paraId="39055FE7" w14:textId="77777777" w:rsidTr="00317F17">
        <w:trPr>
          <w:trHeight w:hRule="exact" w:val="284"/>
        </w:trPr>
        <w:tc>
          <w:tcPr>
            <w:tcW w:w="0" w:type="auto"/>
            <w:tcBorders>
              <w:top w:val="nil"/>
              <w:left w:val="nil"/>
              <w:bottom w:val="nil"/>
              <w:right w:val="nil"/>
            </w:tcBorders>
            <w:shd w:val="clear" w:color="auto" w:fill="auto"/>
            <w:noWrap/>
            <w:vAlign w:val="bottom"/>
            <w:hideMark/>
          </w:tcPr>
          <w:p w14:paraId="57AD2B1F" w14:textId="2D860D2E" w:rsidR="00DB0A0E" w:rsidRPr="00554D32" w:rsidRDefault="00DB0A0E" w:rsidP="00320976">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Platts-Mills</w:t>
            </w:r>
            <w:r>
              <w:rPr>
                <w:rFonts w:ascii="Calibri" w:eastAsia="Times New Roman" w:hAnsi="Calibri" w:cs="Times New Roman"/>
                <w:color w:val="000000"/>
                <w:lang w:eastAsia="en-GB"/>
              </w:rPr>
              <w:fldChar w:fldCharType="begin">
                <w:fldData xml:space="preserve">PEVuZE5vdGU+PENpdGU+PEF1dGhvcj5QbGF0dHMtTWlsbHM8L0F1dGhvcj48WWVhcj4yMDE1PC9Z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QbGF0dHMtTWlsbHM8L0F1dGhvcj48WWVhcj4yMDE1PC9Z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55]</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295C1B41"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15</w:t>
            </w:r>
          </w:p>
        </w:tc>
        <w:tc>
          <w:tcPr>
            <w:tcW w:w="2181" w:type="dxa"/>
            <w:tcBorders>
              <w:top w:val="nil"/>
              <w:left w:val="nil"/>
              <w:bottom w:val="nil"/>
              <w:right w:val="nil"/>
            </w:tcBorders>
            <w:shd w:val="clear" w:color="auto" w:fill="auto"/>
            <w:noWrap/>
            <w:vAlign w:val="bottom"/>
            <w:hideMark/>
          </w:tcPr>
          <w:p w14:paraId="4D8E6208" w14:textId="77777777"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Cohort</w:t>
            </w:r>
          </w:p>
        </w:tc>
        <w:tc>
          <w:tcPr>
            <w:tcW w:w="1294" w:type="dxa"/>
            <w:tcBorders>
              <w:top w:val="nil"/>
              <w:left w:val="nil"/>
              <w:bottom w:val="nil"/>
              <w:right w:val="nil"/>
            </w:tcBorders>
          </w:tcPr>
          <w:p w14:paraId="565D2AB2" w14:textId="2B175245"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ctive</w:t>
            </w:r>
          </w:p>
        </w:tc>
        <w:tc>
          <w:tcPr>
            <w:tcW w:w="2457" w:type="dxa"/>
            <w:tcBorders>
              <w:top w:val="nil"/>
              <w:left w:val="nil"/>
              <w:bottom w:val="nil"/>
              <w:right w:val="nil"/>
            </w:tcBorders>
          </w:tcPr>
          <w:p w14:paraId="445E4A6A" w14:textId="5431248B" w:rsidR="00DB0A0E" w:rsidRPr="00554D32" w:rsidRDefault="003D7557"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w:t>
            </w:r>
          </w:p>
        </w:tc>
        <w:tc>
          <w:tcPr>
            <w:tcW w:w="1316" w:type="dxa"/>
            <w:tcBorders>
              <w:top w:val="nil"/>
              <w:left w:val="nil"/>
              <w:bottom w:val="nil"/>
              <w:right w:val="nil"/>
            </w:tcBorders>
            <w:shd w:val="clear" w:color="auto" w:fill="auto"/>
            <w:noWrap/>
            <w:vAlign w:val="bottom"/>
            <w:hideMark/>
          </w:tcPr>
          <w:p w14:paraId="6A53A971" w14:textId="219AA2A5"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multi-site</w:t>
            </w:r>
          </w:p>
        </w:tc>
        <w:tc>
          <w:tcPr>
            <w:tcW w:w="0" w:type="auto"/>
            <w:tcBorders>
              <w:top w:val="nil"/>
              <w:left w:val="nil"/>
              <w:bottom w:val="nil"/>
              <w:right w:val="nil"/>
            </w:tcBorders>
            <w:shd w:val="clear" w:color="auto" w:fill="auto"/>
            <w:noWrap/>
            <w:vAlign w:val="bottom"/>
            <w:hideMark/>
          </w:tcPr>
          <w:p w14:paraId="26983A68"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3</w:t>
            </w:r>
          </w:p>
        </w:tc>
      </w:tr>
      <w:tr w:rsidR="00DB0A0E" w:rsidRPr="00554D32" w14:paraId="67CF1B44" w14:textId="77777777" w:rsidTr="00317F17">
        <w:trPr>
          <w:trHeight w:hRule="exact" w:val="284"/>
        </w:trPr>
        <w:tc>
          <w:tcPr>
            <w:tcW w:w="0" w:type="auto"/>
            <w:tcBorders>
              <w:top w:val="nil"/>
              <w:left w:val="nil"/>
              <w:bottom w:val="nil"/>
              <w:right w:val="nil"/>
            </w:tcBorders>
            <w:shd w:val="clear" w:color="auto" w:fill="auto"/>
            <w:noWrap/>
            <w:vAlign w:val="bottom"/>
            <w:hideMark/>
          </w:tcPr>
          <w:p w14:paraId="1E3CFCA2" w14:textId="4BAC1891" w:rsidR="00DB0A0E" w:rsidRPr="00554D32" w:rsidRDefault="00DB0A0E" w:rsidP="00320976">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Sakon</w:t>
            </w:r>
            <w:r>
              <w:rPr>
                <w:rFonts w:ascii="Calibri" w:eastAsia="Times New Roman" w:hAnsi="Calibri" w:cs="Times New Roman"/>
                <w:color w:val="000000"/>
                <w:lang w:eastAsia="en-GB"/>
              </w:rPr>
              <w:fldChar w:fldCharType="begin">
                <w:fldData xml:space="preserve">PEVuZE5vdGU+PENpdGU+PEF1dGhvcj5TYWtvbjwvQXV0aG9yPjxZZWFyPjIwMTU8L1llYXI+PFJl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TYWtvbjwvQXV0aG9yPjxZZWFyPjIwMTU8L1llYXI+PFJl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56]</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24B492EB"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15</w:t>
            </w:r>
          </w:p>
        </w:tc>
        <w:tc>
          <w:tcPr>
            <w:tcW w:w="2181" w:type="dxa"/>
            <w:tcBorders>
              <w:top w:val="nil"/>
              <w:left w:val="nil"/>
              <w:bottom w:val="nil"/>
              <w:right w:val="nil"/>
            </w:tcBorders>
            <w:shd w:val="clear" w:color="auto" w:fill="auto"/>
            <w:noWrap/>
            <w:vAlign w:val="bottom"/>
            <w:hideMark/>
          </w:tcPr>
          <w:p w14:paraId="3E750076" w14:textId="4AB1F8F4"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S</w:t>
            </w:r>
            <w:r w:rsidRPr="00554D32">
              <w:rPr>
                <w:rFonts w:ascii="Calibri" w:eastAsia="Times New Roman" w:hAnsi="Calibri" w:cs="Times New Roman"/>
                <w:color w:val="000000"/>
                <w:lang w:eastAsia="en-GB"/>
              </w:rPr>
              <w:t>urveillance</w:t>
            </w:r>
          </w:p>
        </w:tc>
        <w:tc>
          <w:tcPr>
            <w:tcW w:w="1294" w:type="dxa"/>
            <w:tcBorders>
              <w:top w:val="nil"/>
              <w:left w:val="nil"/>
              <w:bottom w:val="nil"/>
              <w:right w:val="nil"/>
            </w:tcBorders>
          </w:tcPr>
          <w:p w14:paraId="4639AF7F" w14:textId="339BF6AD"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assive</w:t>
            </w:r>
          </w:p>
        </w:tc>
        <w:tc>
          <w:tcPr>
            <w:tcW w:w="2457" w:type="dxa"/>
            <w:tcBorders>
              <w:top w:val="nil"/>
              <w:left w:val="nil"/>
              <w:bottom w:val="nil"/>
              <w:right w:val="nil"/>
            </w:tcBorders>
          </w:tcPr>
          <w:p w14:paraId="396A2A83" w14:textId="0572C110" w:rsidR="00DB0A0E" w:rsidRPr="00554D32" w:rsidRDefault="003D7557"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w:t>
            </w:r>
          </w:p>
        </w:tc>
        <w:tc>
          <w:tcPr>
            <w:tcW w:w="1316" w:type="dxa"/>
            <w:tcBorders>
              <w:top w:val="nil"/>
              <w:left w:val="nil"/>
              <w:bottom w:val="nil"/>
              <w:right w:val="nil"/>
            </w:tcBorders>
            <w:shd w:val="clear" w:color="auto" w:fill="auto"/>
            <w:noWrap/>
            <w:vAlign w:val="bottom"/>
            <w:hideMark/>
          </w:tcPr>
          <w:p w14:paraId="299F8676" w14:textId="7059A05E"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Japan</w:t>
            </w:r>
          </w:p>
        </w:tc>
        <w:tc>
          <w:tcPr>
            <w:tcW w:w="0" w:type="auto"/>
            <w:tcBorders>
              <w:top w:val="nil"/>
              <w:left w:val="nil"/>
              <w:bottom w:val="nil"/>
              <w:right w:val="nil"/>
            </w:tcBorders>
            <w:shd w:val="clear" w:color="auto" w:fill="auto"/>
            <w:noWrap/>
            <w:vAlign w:val="bottom"/>
            <w:hideMark/>
          </w:tcPr>
          <w:p w14:paraId="67F61D4E"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10</w:t>
            </w:r>
          </w:p>
        </w:tc>
      </w:tr>
      <w:tr w:rsidR="00DB0A0E" w:rsidRPr="00554D32" w14:paraId="4DC56831" w14:textId="77777777" w:rsidTr="00317F17">
        <w:trPr>
          <w:trHeight w:hRule="exact" w:val="284"/>
        </w:trPr>
        <w:tc>
          <w:tcPr>
            <w:tcW w:w="0" w:type="auto"/>
            <w:tcBorders>
              <w:top w:val="nil"/>
              <w:left w:val="nil"/>
              <w:bottom w:val="nil"/>
              <w:right w:val="nil"/>
            </w:tcBorders>
            <w:shd w:val="clear" w:color="auto" w:fill="auto"/>
            <w:noWrap/>
            <w:vAlign w:val="bottom"/>
            <w:hideMark/>
          </w:tcPr>
          <w:p w14:paraId="0F55E90E" w14:textId="4904BF87" w:rsidR="00DB0A0E" w:rsidRPr="00554D32" w:rsidRDefault="00DB0A0E" w:rsidP="00320976">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Thongprachum</w:t>
            </w:r>
            <w:r>
              <w:rPr>
                <w:rFonts w:ascii="Calibri" w:eastAsia="Times New Roman" w:hAnsi="Calibri" w:cs="Times New Roman"/>
                <w:color w:val="000000"/>
                <w:lang w:eastAsia="en-GB"/>
              </w:rPr>
              <w:fldChar w:fldCharType="begin">
                <w:fldData xml:space="preserve">PEVuZE5vdGU+PENpdGU+PEF1dGhvcj5UaG9uZ3ByYWNodW08L0F1dGhvcj48WWVhcj4yMDE1PC9Z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UaG9uZ3ByYWNodW08L0F1dGhvcj48WWVhcj4yMDE1PC9Z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57]</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6DDA8065"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15</w:t>
            </w:r>
          </w:p>
        </w:tc>
        <w:tc>
          <w:tcPr>
            <w:tcW w:w="2181" w:type="dxa"/>
            <w:tcBorders>
              <w:top w:val="nil"/>
              <w:left w:val="nil"/>
              <w:bottom w:val="nil"/>
              <w:right w:val="nil"/>
            </w:tcBorders>
            <w:shd w:val="clear" w:color="auto" w:fill="auto"/>
            <w:noWrap/>
            <w:vAlign w:val="bottom"/>
            <w:hideMark/>
          </w:tcPr>
          <w:p w14:paraId="727C9960" w14:textId="28A87658"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S</w:t>
            </w:r>
            <w:r w:rsidRPr="00554D32">
              <w:rPr>
                <w:rFonts w:ascii="Calibri" w:eastAsia="Times New Roman" w:hAnsi="Calibri" w:cs="Times New Roman"/>
                <w:color w:val="000000"/>
                <w:lang w:eastAsia="en-GB"/>
              </w:rPr>
              <w:t>urveillance</w:t>
            </w:r>
          </w:p>
        </w:tc>
        <w:tc>
          <w:tcPr>
            <w:tcW w:w="1294" w:type="dxa"/>
            <w:tcBorders>
              <w:top w:val="nil"/>
              <w:left w:val="nil"/>
              <w:bottom w:val="nil"/>
              <w:right w:val="nil"/>
            </w:tcBorders>
          </w:tcPr>
          <w:p w14:paraId="7CDB1EC8" w14:textId="5D5864C8"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assive</w:t>
            </w:r>
          </w:p>
        </w:tc>
        <w:tc>
          <w:tcPr>
            <w:tcW w:w="2457" w:type="dxa"/>
            <w:tcBorders>
              <w:top w:val="nil"/>
              <w:left w:val="nil"/>
              <w:bottom w:val="nil"/>
              <w:right w:val="nil"/>
            </w:tcBorders>
          </w:tcPr>
          <w:p w14:paraId="140D30B0" w14:textId="2B25AEF6" w:rsidR="00DB0A0E" w:rsidRPr="00554D32" w:rsidRDefault="003D7557"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w:t>
            </w:r>
          </w:p>
        </w:tc>
        <w:tc>
          <w:tcPr>
            <w:tcW w:w="1316" w:type="dxa"/>
            <w:tcBorders>
              <w:top w:val="nil"/>
              <w:left w:val="nil"/>
              <w:bottom w:val="nil"/>
              <w:right w:val="nil"/>
            </w:tcBorders>
            <w:shd w:val="clear" w:color="auto" w:fill="auto"/>
            <w:noWrap/>
            <w:vAlign w:val="bottom"/>
            <w:hideMark/>
          </w:tcPr>
          <w:p w14:paraId="3114ED4A" w14:textId="38EDC0E0"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Japan</w:t>
            </w:r>
          </w:p>
        </w:tc>
        <w:tc>
          <w:tcPr>
            <w:tcW w:w="0" w:type="auto"/>
            <w:tcBorders>
              <w:top w:val="nil"/>
              <w:left w:val="nil"/>
              <w:bottom w:val="nil"/>
              <w:right w:val="nil"/>
            </w:tcBorders>
            <w:shd w:val="clear" w:color="auto" w:fill="auto"/>
            <w:noWrap/>
            <w:vAlign w:val="bottom"/>
            <w:hideMark/>
          </w:tcPr>
          <w:p w14:paraId="0ADFFBA4"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4</w:t>
            </w:r>
          </w:p>
        </w:tc>
      </w:tr>
      <w:tr w:rsidR="00DB0A0E" w:rsidRPr="00554D32" w14:paraId="3F4E130A" w14:textId="77777777" w:rsidTr="00317F17">
        <w:trPr>
          <w:trHeight w:hRule="exact" w:val="284"/>
        </w:trPr>
        <w:tc>
          <w:tcPr>
            <w:tcW w:w="0" w:type="auto"/>
            <w:tcBorders>
              <w:top w:val="nil"/>
              <w:left w:val="nil"/>
              <w:bottom w:val="nil"/>
              <w:right w:val="nil"/>
            </w:tcBorders>
            <w:shd w:val="clear" w:color="auto" w:fill="auto"/>
            <w:noWrap/>
            <w:vAlign w:val="bottom"/>
            <w:hideMark/>
          </w:tcPr>
          <w:p w14:paraId="293B00AF" w14:textId="4AEBD2AE" w:rsidR="00DB0A0E" w:rsidRPr="00554D32" w:rsidRDefault="00DB0A0E" w:rsidP="00320976">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Xue</w:t>
            </w:r>
            <w:r>
              <w:rPr>
                <w:rFonts w:ascii="Calibri" w:eastAsia="Times New Roman" w:hAnsi="Calibri" w:cs="Times New Roman"/>
                <w:color w:val="000000"/>
                <w:lang w:eastAsia="en-GB"/>
              </w:rPr>
              <w:fldChar w:fldCharType="begin">
                <w:fldData xml:space="preserve">PEVuZE5vdGU+PENpdGU+PEF1dGhvcj5YdWU8L0F1dGhvcj48WWVhcj4yMDE1PC9ZZWFyPjxSZWNO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</w:fldData>
              </w:fldChar>
            </w:r>
            <w:r>
              <w:rPr>
                <w:rFonts w:ascii="Calibri" w:eastAsia="Times New Roman" w:hAnsi="Calibri" w:cs="Times New Roman"/>
                <w:color w:val="000000"/>
                <w:lang w:eastAsia="en-GB"/>
              </w:rPr>
              <w:instrText xml:space="preserve"> ADDIN EN.CITE </w:instrText>
            </w:r>
            <w:r>
              <w:rPr>
                <w:rFonts w:ascii="Calibri" w:eastAsia="Times New Roman" w:hAnsi="Calibri" w:cs="Times New Roman"/>
                <w:color w:val="000000"/>
                <w:lang w:eastAsia="en-GB"/>
              </w:rPr>
              <w:fldChar w:fldCharType="begin">
                <w:fldData xml:space="preserve">PEVuZE5vdGU+PENpdGU+PEF1dGhvcj5YdWU8L0F1dGhvcj48WWVhcj4yMDE1PC9ZZWFyPjxSZWNO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</w:fldData>
              </w:fldChar>
            </w:r>
            <w:r>
              <w:rPr>
                <w:rFonts w:ascii="Calibri" w:eastAsia="Times New Roman" w:hAnsi="Calibri" w:cs="Times New Roman"/>
                <w:color w:val="000000"/>
                <w:lang w:eastAsia="en-GB"/>
              </w:rPr>
              <w:instrText xml:space="preserve"> ADDIN EN.CITE.DATA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rPr>
                <w:rFonts w:ascii="Calibri" w:eastAsia="Times New Roman" w:hAnsi="Calibri" w:cs="Times New Roman"/>
                <w:noProof/>
                <w:color w:val="000000"/>
                <w:lang w:eastAsia="en-GB"/>
              </w:rPr>
              <w:t>[58]</w:t>
            </w:r>
            <w:r>
              <w:rPr>
                <w:rFonts w:ascii="Calibri" w:eastAsia="Times New Roman" w:hAnsi="Calibri" w:cs="Times New Roman"/>
                <w:color w:val="000000"/>
                <w:lang w:eastAsia="en-GB"/>
              </w:rPr>
              <w:fldChar w:fldCharType="end"/>
            </w:r>
          </w:p>
        </w:tc>
        <w:tc>
          <w:tcPr>
            <w:tcW w:w="0" w:type="auto"/>
            <w:tcBorders>
              <w:top w:val="nil"/>
              <w:left w:val="nil"/>
              <w:bottom w:val="nil"/>
              <w:right w:val="nil"/>
            </w:tcBorders>
            <w:shd w:val="clear" w:color="auto" w:fill="auto"/>
            <w:noWrap/>
            <w:vAlign w:val="bottom"/>
            <w:hideMark/>
          </w:tcPr>
          <w:p w14:paraId="57960E18"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015</w:t>
            </w:r>
          </w:p>
        </w:tc>
        <w:tc>
          <w:tcPr>
            <w:tcW w:w="2181" w:type="dxa"/>
            <w:tcBorders>
              <w:top w:val="nil"/>
              <w:left w:val="nil"/>
              <w:bottom w:val="nil"/>
              <w:right w:val="nil"/>
            </w:tcBorders>
            <w:shd w:val="clear" w:color="auto" w:fill="auto"/>
            <w:noWrap/>
            <w:vAlign w:val="bottom"/>
            <w:hideMark/>
          </w:tcPr>
          <w:p w14:paraId="32A7845D" w14:textId="017E0858"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C</w:t>
            </w:r>
            <w:r w:rsidRPr="00554D32">
              <w:rPr>
                <w:rFonts w:ascii="Calibri" w:eastAsia="Times New Roman" w:hAnsi="Calibri" w:cs="Times New Roman"/>
                <w:color w:val="000000"/>
                <w:lang w:eastAsia="en-GB"/>
              </w:rPr>
              <w:t>ross-sectional survey</w:t>
            </w:r>
          </w:p>
        </w:tc>
        <w:tc>
          <w:tcPr>
            <w:tcW w:w="1294" w:type="dxa"/>
            <w:tcBorders>
              <w:top w:val="nil"/>
              <w:left w:val="nil"/>
              <w:bottom w:val="nil"/>
              <w:right w:val="nil"/>
            </w:tcBorders>
          </w:tcPr>
          <w:p w14:paraId="07800A0E" w14:textId="336ECB8A" w:rsidR="00DB0A0E" w:rsidRPr="00554D32" w:rsidRDefault="00DB0A0E"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Active</w:t>
            </w:r>
          </w:p>
        </w:tc>
        <w:tc>
          <w:tcPr>
            <w:tcW w:w="2457" w:type="dxa"/>
            <w:tcBorders>
              <w:top w:val="nil"/>
              <w:left w:val="nil"/>
              <w:bottom w:val="nil"/>
              <w:right w:val="nil"/>
            </w:tcBorders>
          </w:tcPr>
          <w:p w14:paraId="10304814" w14:textId="5936B820" w:rsidR="00DB0A0E" w:rsidRPr="00554D32" w:rsidRDefault="003D7557" w:rsidP="004020D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w:t>
            </w:r>
          </w:p>
        </w:tc>
        <w:tc>
          <w:tcPr>
            <w:tcW w:w="1316" w:type="dxa"/>
            <w:tcBorders>
              <w:top w:val="nil"/>
              <w:left w:val="nil"/>
              <w:bottom w:val="nil"/>
              <w:right w:val="nil"/>
            </w:tcBorders>
            <w:shd w:val="clear" w:color="auto" w:fill="auto"/>
            <w:noWrap/>
            <w:vAlign w:val="bottom"/>
            <w:hideMark/>
          </w:tcPr>
          <w:p w14:paraId="5F8DAEDD" w14:textId="59118536" w:rsidR="00DB0A0E" w:rsidRPr="00554D32" w:rsidRDefault="00DB0A0E" w:rsidP="004020D4">
            <w:pPr>
              <w:spacing w:after="0" w:line="480" w:lineRule="auto"/>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China</w:t>
            </w:r>
          </w:p>
        </w:tc>
        <w:tc>
          <w:tcPr>
            <w:tcW w:w="0" w:type="auto"/>
            <w:tcBorders>
              <w:top w:val="nil"/>
              <w:left w:val="nil"/>
              <w:bottom w:val="nil"/>
              <w:right w:val="nil"/>
            </w:tcBorders>
            <w:shd w:val="clear" w:color="auto" w:fill="auto"/>
            <w:noWrap/>
            <w:vAlign w:val="bottom"/>
            <w:hideMark/>
          </w:tcPr>
          <w:p w14:paraId="597A2E46" w14:textId="77777777" w:rsidR="00DB0A0E" w:rsidRPr="00554D32" w:rsidRDefault="00DB0A0E" w:rsidP="004020D4">
            <w:pPr>
              <w:spacing w:after="0" w:line="480" w:lineRule="auto"/>
              <w:jc w:val="right"/>
              <w:rPr>
                <w:rFonts w:ascii="Calibri" w:eastAsia="Times New Roman" w:hAnsi="Calibri" w:cs="Times New Roman"/>
                <w:color w:val="000000"/>
                <w:lang w:eastAsia="en-GB"/>
              </w:rPr>
            </w:pPr>
            <w:r w:rsidRPr="00554D32">
              <w:rPr>
                <w:rFonts w:ascii="Calibri" w:eastAsia="Times New Roman" w:hAnsi="Calibri" w:cs="Times New Roman"/>
                <w:color w:val="000000"/>
                <w:lang w:eastAsia="en-GB"/>
              </w:rPr>
              <w:t>2</w:t>
            </w:r>
          </w:p>
        </w:tc>
      </w:tr>
    </w:tbl>
    <w:p w14:paraId="3E9D15F1" w14:textId="77777777" w:rsidR="00E713FE" w:rsidRDefault="00E713FE" w:rsidP="00E713FE">
      <w:pPr>
        <w:spacing w:after="0" w:line="480" w:lineRule="auto"/>
      </w:pPr>
    </w:p>
    <w:p w14:paraId="7D7A32C2" w14:textId="77777777" w:rsidR="00E033F1" w:rsidRDefault="00E033F1" w:rsidP="00E713FE">
      <w:pPr>
        <w:spacing w:after="0" w:line="480" w:lineRule="auto"/>
      </w:pPr>
      <w:r>
        <w:rPr>
          <w:i/>
        </w:rPr>
        <w:t>Description of methods reported in community-based norovirus surveillance</w:t>
      </w:r>
    </w:p>
    <w:p w14:paraId="53FA42BF" w14:textId="612C289F" w:rsidR="00F85B8B" w:rsidRDefault="00F644BE" w:rsidP="00E713FE">
      <w:pPr>
        <w:spacing w:after="0" w:line="480" w:lineRule="auto"/>
      </w:pPr>
      <w:r>
        <w:lastRenderedPageBreak/>
        <w:t>Reports of community-based s</w:t>
      </w:r>
      <w:r w:rsidR="009A1D0B">
        <w:t>urveillance</w:t>
      </w:r>
      <w:r>
        <w:t xml:space="preserve"> of laboratory reports of norovirus infection were published from England and Wales</w:t>
      </w:r>
      <w:r>
        <w:fldChar w:fldCharType="begin">
          <w:fldData xml:space="preserve">PEVuZE5vdGU+PENpdGU+PEF1dGhvcj5EZWRtYW48L0F1dGhvcj48WWVhcj4xOTk4PC9ZZWFyPjxS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</w:fldData>
        </w:fldChar>
      </w:r>
      <w:r w:rsidR="001A6DBC">
        <w:instrText xml:space="preserve"> ADDIN EN.CITE </w:instrText>
      </w:r>
      <w:r w:rsidR="001A6DBC">
        <w:fldChar w:fldCharType="begin">
          <w:fldData xml:space="preserve">PEVuZE5vdGU+PENpdGU+PEF1dGhvcj5EZWRtYW48L0F1dGhvcj48WWVhcj4xOTk4PC9ZZWFyPjxS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</w:fldData>
        </w:fldChar>
      </w:r>
      <w:r w:rsidR="001A6DBC">
        <w:instrText xml:space="preserve"> ADDIN EN.CITE.DATA </w:instrText>
      </w:r>
      <w:r w:rsidR="001A6DBC">
        <w:fldChar w:fldCharType="end"/>
      </w:r>
      <w:r>
        <w:fldChar w:fldCharType="separate"/>
      </w:r>
      <w:r w:rsidR="001A6DBC">
        <w:rPr>
          <w:noProof/>
        </w:rPr>
        <w:t>[15, 17, 18]</w:t>
      </w:r>
      <w:r>
        <w:fldChar w:fldCharType="end"/>
      </w:r>
      <w:r>
        <w:t>, Germany</w:t>
      </w:r>
      <w:r>
        <w:fldChar w:fldCharType="begin"/>
      </w:r>
      <w:r w:rsidR="00C6002C">
        <w:instrText xml:space="preserve"> ADDIN EN.CITE &lt;EndNote&gt;&lt;Cite&gt;&lt;Author&gt;Bernard&lt;/Author&gt;&lt;Year&gt;2014&lt;/Year&gt;&lt;RecNum&gt;23&lt;/RecNum&gt;&lt;DisplayText&gt;[47]&lt;/DisplayText&gt;&lt;record&gt;&lt;rec-number&gt;23&lt;/rec-number&gt;&lt;foreign-keys&gt;&lt;key app="EN" db-id="dwtxx5fpcwvxvye0td4psw0g5902d009pwwf" timestamp="1480609295"&gt;23&lt;/key&gt;&lt;/foreign-keys&gt;&lt;ref-type name="Journal Article"&gt;17&lt;/ref-type&gt;&lt;contributors&gt;&lt;authors&gt;&lt;author&gt;Bernard, H.&lt;/author&gt;&lt;author&gt;Höhne, M.&lt;/author&gt;&lt;author&gt;Niendorf, S.&lt;/author&gt;&lt;author&gt;Altmann, D.&lt;/author&gt;&lt;author&gt;Stark, K.&lt;/author&gt;&lt;/authors&gt;&lt;/contributors&gt;&lt;auth-address&gt;Robert Koch Institute, Department for Infectious Disease Epidemiology, Berlin, Germany.&lt;/auth-address&gt;&lt;titles&gt;&lt;title&gt;Epidemiology of norovirus gastroenteritis in Germany 2001-2009: eight seasons of routine surveillance&lt;/title&gt;&lt;secondary-title&gt;Epidemiology and infection&lt;/secondary-title&gt;&lt;alt-title&gt;Epidemiol Infect&lt;/alt-title&gt;&lt;/titles&gt;&lt;periodical&gt;&lt;full-title&gt;Epidemiology and Infection&lt;/full-title&gt;&lt;/periodical&gt;&lt;pages&gt;63-74&lt;/pages&gt;&lt;volume&gt;142&lt;/volume&gt;&lt;number&gt;1&lt;/number&gt;&lt;keywords&gt;&lt;keyword&gt;Disease Outbreaks&lt;/keyword&gt;&lt;/keywords&gt;&lt;dates&gt;&lt;year&gt;2014&lt;/year&gt;&lt;pub-dates&gt;&lt;date&gt;2014/01//&lt;/date&gt;&lt;/pub-dates&gt;&lt;/dates&gt;&lt;isbn&gt;0950-2688&lt;/isbn&gt;&lt;accession-num&gt;23517686&lt;/accession-num&gt;&lt;urls&gt;&lt;related-urls&gt;&lt;url&gt;http://europepmc.org/abstract/MED/23517686&lt;/url&gt;&lt;url&gt;http://dx.doi.org/10.1017/S0950268813000435&lt;/url&gt;&lt;/related-urls&gt;&lt;/urls&gt;&lt;electronic-resource-num&gt;10.1017/s0950268813000435&lt;/electronic-resource-num&gt;&lt;remote-database-name&gt;PubMed&lt;/remote-database-name&gt;&lt;language&gt;eng&lt;/language&gt;&lt;/record&gt;&lt;/Cite&gt;&lt;/EndNote&gt;</w:instrText>
      </w:r>
      <w:r>
        <w:fldChar w:fldCharType="separate"/>
      </w:r>
      <w:r w:rsidR="00320976">
        <w:rPr>
          <w:noProof/>
        </w:rPr>
        <w:t>[47]</w:t>
      </w:r>
      <w:r>
        <w:fldChar w:fldCharType="end"/>
      </w:r>
      <w:r>
        <w:t xml:space="preserve"> and the United States of America (USA)</w:t>
      </w:r>
      <w:r>
        <w:fldChar w:fldCharType="begin">
          <w:fldData xml:space="preserve">PEVuZE5vdGU+PENpdGU+PEF1dGhvcj5TY2FsbGFuPC9BdXRob3I+PFllYXI+MjAxMTwvWWVhcj48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</w:fldData>
        </w:fldChar>
      </w:r>
      <w:r w:rsidR="001A6DBC">
        <w:instrText xml:space="preserve"> ADDIN EN.CITE </w:instrText>
      </w:r>
      <w:r w:rsidR="001A6DBC">
        <w:fldChar w:fldCharType="begin">
          <w:fldData xml:space="preserve">PEVuZE5vdGU+PENpdGU+PEF1dGhvcj5TY2FsbGFuPC9BdXRob3I+PFllYXI+MjAxMTwvWWVhcj48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</w:fldData>
        </w:fldChar>
      </w:r>
      <w:r w:rsidR="001A6DBC">
        <w:instrText xml:space="preserve"> ADDIN EN.CITE.DATA </w:instrText>
      </w:r>
      <w:r w:rsidR="001A6DBC">
        <w:fldChar w:fldCharType="end"/>
      </w:r>
      <w:r>
        <w:fldChar w:fldCharType="separate"/>
      </w:r>
      <w:r w:rsidR="001A6DBC">
        <w:rPr>
          <w:noProof/>
        </w:rPr>
        <w:t>[31]</w:t>
      </w:r>
      <w:r>
        <w:fldChar w:fldCharType="end"/>
      </w:r>
      <w:r>
        <w:t>. Surveillance using sentinel general practitioners</w:t>
      </w:r>
      <w:r w:rsidR="00134503">
        <w:t xml:space="preserve"> (family doctors)</w:t>
      </w:r>
      <w:r>
        <w:t xml:space="preserve"> was reported from France</w:t>
      </w:r>
      <w:r>
        <w:fldChar w:fldCharType="begin">
          <w:fldData xml:space="preserve">PEVuZE5vdGU+PENpdGU+PEF1dGhvcj5BcmVuYTwvQXV0aG9yPjxZZWFyPjIwMTQ8L1llYXI+PFJl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=
</w:fldData>
        </w:fldChar>
      </w:r>
      <w:r w:rsidR="00320976">
        <w:instrText xml:space="preserve"> ADDIN EN.CITE </w:instrText>
      </w:r>
      <w:r w:rsidR="00320976">
        <w:fldChar w:fldCharType="begin">
          <w:fldData xml:space="preserve">PEVuZE5vdGU+PENpdGU+PEF1dGhvcj5BcmVuYTwvQXV0aG9yPjxZZWFyPjIwMTQ8L1llYXI+PFJl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=
</w:fldData>
        </w:fldChar>
      </w:r>
      <w:r w:rsidR="00320976">
        <w:instrText xml:space="preserve"> ADDIN EN.CITE.DATA </w:instrText>
      </w:r>
      <w:r w:rsidR="00320976">
        <w:fldChar w:fldCharType="end"/>
      </w:r>
      <w:r>
        <w:fldChar w:fldCharType="separate"/>
      </w:r>
      <w:r w:rsidR="00320976">
        <w:rPr>
          <w:noProof/>
        </w:rPr>
        <w:t>[45]</w:t>
      </w:r>
      <w:r>
        <w:fldChar w:fldCharType="end"/>
      </w:r>
      <w:r>
        <w:t>. Surveillance of norovirus using a foodborne illness complaint system in the USA state of Minnesota</w:t>
      </w:r>
      <w:r w:rsidR="00DE0FB1">
        <w:fldChar w:fldCharType="begin">
          <w:fldData xml:space="preserve">PEVuZE5vdGU+PENpdGU+PEF1dGhvcj5TYXVwZTwvQXV0aG9yPjxZZWFyPjIwMTM8L1llYXI+PFJl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</w:fldData>
        </w:fldChar>
      </w:r>
      <w:r w:rsidR="00320976">
        <w:instrText xml:space="preserve"> ADDIN EN.CITE </w:instrText>
      </w:r>
      <w:r w:rsidR="00320976">
        <w:fldChar w:fldCharType="begin">
          <w:fldData xml:space="preserve">PEVuZE5vdGU+PENpdGU+PEF1dGhvcj5TYXVwZTwvQXV0aG9yPjxZZWFyPjIwMTM8L1llYXI+PFJl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</w:fldData>
        </w:fldChar>
      </w:r>
      <w:r w:rsidR="00320976">
        <w:instrText xml:space="preserve"> ADDIN EN.CITE.DATA </w:instrText>
      </w:r>
      <w:r w:rsidR="00320976">
        <w:fldChar w:fldCharType="end"/>
      </w:r>
      <w:r w:rsidR="00DE0FB1">
        <w:fldChar w:fldCharType="separate"/>
      </w:r>
      <w:r w:rsidR="00320976">
        <w:rPr>
          <w:noProof/>
        </w:rPr>
        <w:t>[42]</w:t>
      </w:r>
      <w:r w:rsidR="00DE0FB1">
        <w:fldChar w:fldCharType="end"/>
      </w:r>
      <w:r w:rsidR="00DE0FB1">
        <w:t>.</w:t>
      </w:r>
      <w:r w:rsidR="00805775">
        <w:t xml:space="preserve"> Reports of the surveillance of norovirus outbreaks in the community were published from the USA</w:t>
      </w:r>
      <w:r w:rsidR="00805775">
        <w:fldChar w:fldCharType="begin">
          <w:fldData xml:space="preserve">PEVuZE5vdGU+PENpdGU+PEF1dGhvcj5WZWdhPC9BdXRob3I+PFllYXI+MjAxMTwvWWVhcj48UmVj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==
</w:fldData>
        </w:fldChar>
      </w:r>
      <w:r w:rsidR="001A6DBC">
        <w:instrText xml:space="preserve"> ADDIN EN.CITE </w:instrText>
      </w:r>
      <w:r w:rsidR="001A6DBC">
        <w:fldChar w:fldCharType="begin">
          <w:fldData xml:space="preserve">PEVuZE5vdGU+PENpdGU+PEF1dGhvcj5WZWdhPC9BdXRob3I+PFllYXI+MjAxMTwvWWVhcj48UmVj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==
</w:fldData>
        </w:fldChar>
      </w:r>
      <w:r w:rsidR="001A6DBC">
        <w:instrText xml:space="preserve"> ADDIN EN.CITE.DATA </w:instrText>
      </w:r>
      <w:r w:rsidR="001A6DBC">
        <w:fldChar w:fldCharType="end"/>
      </w:r>
      <w:r w:rsidR="00805775">
        <w:fldChar w:fldCharType="separate"/>
      </w:r>
      <w:r w:rsidR="001A6DBC">
        <w:rPr>
          <w:noProof/>
        </w:rPr>
        <w:t>[32, 38]</w:t>
      </w:r>
      <w:r w:rsidR="00805775">
        <w:fldChar w:fldCharType="end"/>
      </w:r>
      <w:r w:rsidR="00805775">
        <w:t>. Norovirus outbreak surveillance in care homes was reported from France</w:t>
      </w:r>
      <w:r w:rsidR="00805775">
        <w:fldChar w:fldCharType="begin">
          <w:fldData xml:space="preserve">PEVuZE5vdGU+PENpdGU+PEF1dGhvcj5UaG91aWxsb3Q8L0F1dGhvcj48WWVhcj4yMDEyPC9ZZWFy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</w:fldData>
        </w:fldChar>
      </w:r>
      <w:r w:rsidR="001A6DBC">
        <w:instrText xml:space="preserve"> ADDIN EN.CITE </w:instrText>
      </w:r>
      <w:r w:rsidR="001A6DBC">
        <w:fldChar w:fldCharType="begin">
          <w:fldData xml:space="preserve">PEVuZE5vdGU+PENpdGU+PEF1dGhvcj5UaG91aWxsb3Q8L0F1dGhvcj48WWVhcj4yMDEyPC9ZZWFy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</w:fldData>
        </w:fldChar>
      </w:r>
      <w:r w:rsidR="001A6DBC">
        <w:instrText xml:space="preserve"> ADDIN EN.CITE.DATA </w:instrText>
      </w:r>
      <w:r w:rsidR="001A6DBC">
        <w:fldChar w:fldCharType="end"/>
      </w:r>
      <w:r w:rsidR="00805775">
        <w:fldChar w:fldCharType="separate"/>
      </w:r>
      <w:r w:rsidR="001A6DBC">
        <w:rPr>
          <w:noProof/>
        </w:rPr>
        <w:t>[36, 46, 52]</w:t>
      </w:r>
      <w:r w:rsidR="00805775">
        <w:fldChar w:fldCharType="end"/>
      </w:r>
      <w:r w:rsidR="00805775">
        <w:t xml:space="preserve"> and Australia</w:t>
      </w:r>
      <w:r w:rsidR="00805775">
        <w:fldChar w:fldCharType="begin">
          <w:fldData xml:space="preserve">PEVuZE5vdGU+PENpdGU+PEF1dGhvcj5LaXJrPC9BdXRob3I+PFllYXI+MjAxMDwvWWVhcj48UmVj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</w:fldData>
        </w:fldChar>
      </w:r>
      <w:r w:rsidR="001A6DBC">
        <w:instrText xml:space="preserve"> ADDIN EN.CITE </w:instrText>
      </w:r>
      <w:r w:rsidR="001A6DBC">
        <w:fldChar w:fldCharType="begin">
          <w:fldData xml:space="preserve">PEVuZE5vdGU+PENpdGU+PEF1dGhvcj5LaXJrPC9BdXRob3I+PFllYXI+MjAxMDwvWWVhcj48UmVj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</w:fldData>
        </w:fldChar>
      </w:r>
      <w:r w:rsidR="001A6DBC">
        <w:instrText xml:space="preserve"> ADDIN EN.CITE.DATA </w:instrText>
      </w:r>
      <w:r w:rsidR="001A6DBC">
        <w:fldChar w:fldCharType="end"/>
      </w:r>
      <w:r w:rsidR="00805775">
        <w:fldChar w:fldCharType="separate"/>
      </w:r>
      <w:r w:rsidR="001A6DBC">
        <w:rPr>
          <w:noProof/>
        </w:rPr>
        <w:t>[27]</w:t>
      </w:r>
      <w:r w:rsidR="00805775">
        <w:fldChar w:fldCharType="end"/>
      </w:r>
      <w:r w:rsidR="00805775">
        <w:t>.</w:t>
      </w:r>
    </w:p>
    <w:p w14:paraId="087DCE68" w14:textId="77777777" w:rsidR="00E713FE" w:rsidRDefault="00E713FE" w:rsidP="00E713FE">
      <w:pPr>
        <w:spacing w:after="0" w:line="480" w:lineRule="auto"/>
      </w:pPr>
    </w:p>
    <w:p w14:paraId="42DF8668" w14:textId="48DCE280" w:rsidR="003C24D5" w:rsidRDefault="00805775" w:rsidP="00E713FE">
      <w:pPr>
        <w:spacing w:after="0" w:line="480" w:lineRule="auto"/>
      </w:pPr>
      <w:r>
        <w:t>A number of papers described the surveillance of cases of norovirus acquired in the community, th</w:t>
      </w:r>
      <w:r w:rsidR="00FA463F">
        <w:t>r</w:t>
      </w:r>
      <w:r>
        <w:t>ough the surveillance of cases</w:t>
      </w:r>
      <w:r w:rsidR="00134503">
        <w:t xml:space="preserve"> admitted </w:t>
      </w:r>
      <w:r w:rsidR="00FA463F">
        <w:t xml:space="preserve">to hospital </w:t>
      </w:r>
      <w:r w:rsidR="00134503">
        <w:t>from the community</w:t>
      </w:r>
      <w:r>
        <w:t>.</w:t>
      </w:r>
      <w:r w:rsidR="00566842">
        <w:t xml:space="preserve"> Sentinel networks or small groups of hospitals published their findings from Japan </w:t>
      </w:r>
      <w:r w:rsidR="00566842">
        <w:fldChar w:fldCharType="begin">
          <w:fldData xml:space="preserve">PEVuZE5vdGU+PENpdGU+PEF1dGhvcj5TYWtvbjwvQXV0aG9yPjxZZWFyPjIwMTU8L1llYXI+PFJl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</w:fldData>
        </w:fldChar>
      </w:r>
      <w:r w:rsidR="00320976">
        <w:instrText xml:space="preserve"> ADDIN EN.CITE </w:instrText>
      </w:r>
      <w:r w:rsidR="00320976">
        <w:fldChar w:fldCharType="begin">
          <w:fldData xml:space="preserve">PEVuZE5vdGU+PENpdGU+PEF1dGhvcj5TYWtvbjwvQXV0aG9yPjxZZWFyPjIwMTU8L1llYXI+PFJl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</w:fldData>
        </w:fldChar>
      </w:r>
      <w:r w:rsidR="00320976">
        <w:instrText xml:space="preserve"> ADDIN EN.CITE.DATA </w:instrText>
      </w:r>
      <w:r w:rsidR="00320976">
        <w:fldChar w:fldCharType="end"/>
      </w:r>
      <w:r w:rsidR="00566842">
        <w:fldChar w:fldCharType="separate"/>
      </w:r>
      <w:r w:rsidR="00320976">
        <w:rPr>
          <w:noProof/>
        </w:rPr>
        <w:t>[56, 57]</w:t>
      </w:r>
      <w:r w:rsidR="00566842">
        <w:fldChar w:fldCharType="end"/>
      </w:r>
      <w:r w:rsidR="00566842">
        <w:t>, Israel</w:t>
      </w:r>
      <w:r w:rsidR="00566842">
        <w:fldChar w:fldCharType="begin">
          <w:fldData xml:space="preserve">PEVuZE5vdGU+PENpdGU+PEF1dGhvcj5MZXNoZW08L0F1dGhvcj48WWVhcj4yMDE1PC9ZZWFyPjxS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</w:fldData>
        </w:fldChar>
      </w:r>
      <w:r w:rsidR="00320976">
        <w:instrText xml:space="preserve"> ADDIN EN.CITE </w:instrText>
      </w:r>
      <w:r w:rsidR="00320976">
        <w:fldChar w:fldCharType="begin">
          <w:fldData xml:space="preserve">PEVuZE5vdGU+PENpdGU+PEF1dGhvcj5MZXNoZW08L0F1dGhvcj48WWVhcj4yMDE1PC9ZZWFyPjxS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</w:fldData>
        </w:fldChar>
      </w:r>
      <w:r w:rsidR="00320976">
        <w:instrText xml:space="preserve"> ADDIN EN.CITE.DATA </w:instrText>
      </w:r>
      <w:r w:rsidR="00320976">
        <w:fldChar w:fldCharType="end"/>
      </w:r>
      <w:r w:rsidR="00566842">
        <w:fldChar w:fldCharType="separate"/>
      </w:r>
      <w:r w:rsidR="00320976">
        <w:rPr>
          <w:noProof/>
        </w:rPr>
        <w:t>[54]</w:t>
      </w:r>
      <w:r w:rsidR="00566842">
        <w:fldChar w:fldCharType="end"/>
      </w:r>
      <w:r w:rsidR="00566842">
        <w:t>, USA</w:t>
      </w:r>
      <w:r w:rsidR="00566842">
        <w:fldChar w:fldCharType="begin">
          <w:fldData xml:space="preserve">PEVuZE5vdGU+PENpdGU+PEF1dGhvcj5QYXluZTwvQXV0aG9yPjxZZWFyPjIwMTM8L1llYXI+PFJl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</w:fldData>
        </w:fldChar>
      </w:r>
      <w:r w:rsidR="001A6DBC">
        <w:instrText xml:space="preserve"> ADDIN EN.CITE </w:instrText>
      </w:r>
      <w:r w:rsidR="001A6DBC">
        <w:fldChar w:fldCharType="begin">
          <w:fldData xml:space="preserve">PEVuZE5vdGU+PENpdGU+PEF1dGhvcj5QYXluZTwvQXV0aG9yPjxZZWFyPjIwMTM8L1llYXI+PFJl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</w:fldData>
        </w:fldChar>
      </w:r>
      <w:r w:rsidR="001A6DBC">
        <w:instrText xml:space="preserve"> ADDIN EN.CITE.DATA </w:instrText>
      </w:r>
      <w:r w:rsidR="001A6DBC">
        <w:fldChar w:fldCharType="end"/>
      </w:r>
      <w:r w:rsidR="00566842">
        <w:fldChar w:fldCharType="separate"/>
      </w:r>
      <w:r w:rsidR="001A6DBC">
        <w:rPr>
          <w:noProof/>
        </w:rPr>
        <w:t>[41]</w:t>
      </w:r>
      <w:r w:rsidR="00566842">
        <w:fldChar w:fldCharType="end"/>
      </w:r>
      <w:r w:rsidR="00566842">
        <w:t xml:space="preserve"> and Bangladesh</w:t>
      </w:r>
      <w:r w:rsidR="00566842">
        <w:fldChar w:fldCharType="begin">
          <w:fldData xml:space="preserve">PEVuZE5vdGU+PENpdGU+PEF1dGhvcj5OYWhhcjwvQXV0aG9yPjxZZWFyPjIwMTM8L1llYXI+PFJl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</w:fldData>
        </w:fldChar>
      </w:r>
      <w:r w:rsidR="001A6DBC">
        <w:instrText xml:space="preserve"> ADDIN EN.CITE </w:instrText>
      </w:r>
      <w:r w:rsidR="001A6DBC">
        <w:fldChar w:fldCharType="begin">
          <w:fldData xml:space="preserve">PEVuZE5vdGU+PENpdGU+PEF1dGhvcj5OYWhhcjwvQXV0aG9yPjxZZWFyPjIwMTM8L1llYXI+PFJl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</w:fldData>
        </w:fldChar>
      </w:r>
      <w:r w:rsidR="001A6DBC">
        <w:instrText xml:space="preserve"> ADDIN EN.CITE.DATA </w:instrText>
      </w:r>
      <w:r w:rsidR="001A6DBC">
        <w:fldChar w:fldCharType="end"/>
      </w:r>
      <w:r w:rsidR="00566842">
        <w:fldChar w:fldCharType="separate"/>
      </w:r>
      <w:r w:rsidR="001A6DBC">
        <w:rPr>
          <w:noProof/>
        </w:rPr>
        <w:t>[40]</w:t>
      </w:r>
      <w:r w:rsidR="00566842">
        <w:fldChar w:fldCharType="end"/>
      </w:r>
      <w:r w:rsidR="007F77D0">
        <w:t>.</w:t>
      </w:r>
      <w:r>
        <w:t xml:space="preserve"> </w:t>
      </w:r>
      <w:r w:rsidR="007F77D0">
        <w:t>Four p</w:t>
      </w:r>
      <w:r w:rsidR="00566842">
        <w:t>ublications reported surveillance at individual hospitals in China</w:t>
      </w:r>
      <w:r w:rsidR="00566842">
        <w:fldChar w:fldCharType="begin">
          <w:fldData xml:space="preserve">PEVuZE5vdGU+PENpdGU+PEF1dGhvcj5MaXU8L0F1dGhvcj48WWVhcj4yMDEwPC9ZZWFyPjxSZWNO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</w:fldData>
        </w:fldChar>
      </w:r>
      <w:r w:rsidR="001A6DBC">
        <w:instrText xml:space="preserve"> ADDIN EN.CITE </w:instrText>
      </w:r>
      <w:r w:rsidR="001A6DBC">
        <w:fldChar w:fldCharType="begin">
          <w:fldData xml:space="preserve">PEVuZE5vdGU+PENpdGU+PEF1dGhvcj5MaXU8L0F1dGhvcj48WWVhcj4yMDEwPC9ZZWFyPjxSZWNO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</w:fldData>
        </w:fldChar>
      </w:r>
      <w:r w:rsidR="001A6DBC">
        <w:instrText xml:space="preserve"> ADDIN EN.CITE.DATA </w:instrText>
      </w:r>
      <w:r w:rsidR="001A6DBC">
        <w:fldChar w:fldCharType="end"/>
      </w:r>
      <w:r w:rsidR="00566842">
        <w:fldChar w:fldCharType="separate"/>
      </w:r>
      <w:r w:rsidR="001A6DBC">
        <w:rPr>
          <w:noProof/>
        </w:rPr>
        <w:t>[29, 35]</w:t>
      </w:r>
      <w:r w:rsidR="00566842">
        <w:fldChar w:fldCharType="end"/>
      </w:r>
      <w:r w:rsidR="00566842">
        <w:t>, Poland</w:t>
      </w:r>
      <w:r w:rsidR="00566842">
        <w:fldChar w:fldCharType="begin">
          <w:fldData xml:space="preserve">PEVuZE5vdGU+PENpdGU+PEF1dGhvcj5PbGRhazwvQXV0aG9yPjxZZWFyPjIwMTI8L1llYXI+PFJl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</w:fldData>
        </w:fldChar>
      </w:r>
      <w:r w:rsidR="001A6DBC">
        <w:instrText xml:space="preserve"> ADDIN EN.CITE </w:instrText>
      </w:r>
      <w:r w:rsidR="001A6DBC">
        <w:fldChar w:fldCharType="begin">
          <w:fldData xml:space="preserve">PEVuZE5vdGU+PENpdGU+PEF1dGhvcj5PbGRhazwvQXV0aG9yPjxZZWFyPjIwMTI8L1llYXI+PFJl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</w:fldData>
        </w:fldChar>
      </w:r>
      <w:r w:rsidR="001A6DBC">
        <w:instrText xml:space="preserve"> ADDIN EN.CITE.DATA </w:instrText>
      </w:r>
      <w:r w:rsidR="001A6DBC">
        <w:fldChar w:fldCharType="end"/>
      </w:r>
      <w:r w:rsidR="00566842">
        <w:fldChar w:fldCharType="separate"/>
      </w:r>
      <w:r w:rsidR="001A6DBC">
        <w:rPr>
          <w:noProof/>
        </w:rPr>
        <w:t>[34]</w:t>
      </w:r>
      <w:r w:rsidR="00566842">
        <w:fldChar w:fldCharType="end"/>
      </w:r>
      <w:r w:rsidR="00566842">
        <w:t xml:space="preserve"> and Malawi</w:t>
      </w:r>
      <w:r w:rsidR="00566842">
        <w:fldChar w:fldCharType="begin">
          <w:fldData xml:space="preserve">PEVuZE5vdGU+PENpdGU+PEF1dGhvcj5UcmFpbm9yPC9BdXRob3I+PFllYXI+MjAxMzwvWWVhcj48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</w:fldData>
        </w:fldChar>
      </w:r>
      <w:r w:rsidR="00320976">
        <w:instrText xml:space="preserve"> ADDIN EN.CITE </w:instrText>
      </w:r>
      <w:r w:rsidR="00320976">
        <w:fldChar w:fldCharType="begin">
          <w:fldData xml:space="preserve">PEVuZE5vdGU+PENpdGU+PEF1dGhvcj5UcmFpbm9yPC9BdXRob3I+PFllYXI+MjAxMzwvWWVhcj48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</w:fldData>
        </w:fldChar>
      </w:r>
      <w:r w:rsidR="00320976">
        <w:instrText xml:space="preserve"> ADDIN EN.CITE.DATA </w:instrText>
      </w:r>
      <w:r w:rsidR="00320976">
        <w:fldChar w:fldCharType="end"/>
      </w:r>
      <w:r w:rsidR="00566842">
        <w:fldChar w:fldCharType="separate"/>
      </w:r>
      <w:r w:rsidR="00320976">
        <w:rPr>
          <w:noProof/>
        </w:rPr>
        <w:t>[43]</w:t>
      </w:r>
      <w:r w:rsidR="00566842">
        <w:fldChar w:fldCharType="end"/>
      </w:r>
      <w:r w:rsidR="00566842">
        <w:t>.</w:t>
      </w:r>
      <w:r w:rsidR="00E033F1">
        <w:t xml:space="preserve"> Children under five </w:t>
      </w:r>
      <w:r w:rsidR="00592D24">
        <w:t xml:space="preserve">years old </w:t>
      </w:r>
      <w:r w:rsidR="00E033F1">
        <w:t xml:space="preserve">were included in one case-control </w:t>
      </w:r>
      <w:r w:rsidR="005540CA">
        <w:t>study</w:t>
      </w:r>
      <w:r w:rsidR="00E033F1">
        <w:t xml:space="preserve"> in Colombia</w:t>
      </w:r>
      <w:r w:rsidR="00E033F1">
        <w:fldChar w:fldCharType="begin"/>
      </w:r>
      <w:r w:rsidR="00320976">
        <w:instrText xml:space="preserve"> ADDIN EN.CITE &lt;EndNote&gt;&lt;Cite&gt;&lt;Author&gt;Fernández&lt;/Author&gt;&lt;Year&gt;2015&lt;/Year&gt;&lt;RecNum&gt;463&lt;/RecNum&gt;&lt;DisplayText&gt;[51]&lt;/DisplayText&gt;&lt;record&gt;&lt;rec-number&gt;463&lt;/rec-number&gt;&lt;foreign-keys&gt;&lt;key app="EN" db-id="pestxpzfm95e2vezsznxpppipw5apasstvda" timestamp="1462975183"&gt;463&lt;/key&gt;&lt;/foreign-keys&gt;&lt;ref-type name="Journal Article"&gt;17&lt;/ref-type&gt;&lt;contributors&gt;&lt;authors&gt;&lt;author&gt;Fernández, K. P.&lt;/author&gt;&lt;author&gt;Ulloa, J. C.&lt;/author&gt;&lt;author&gt;Meneses, M.&lt;/author&gt;&lt;author&gt;Matiz, L. F.&lt;/author&gt;&lt;author&gt;Gutiérrez, M. F.&lt;/author&gt;&lt;/authors&gt;&lt;/contributors&gt;&lt;auth-address&gt;Laboratorio de Virología, Universidad Javeriana, Bogotá, Colombia&lt;/auth-address&gt;&lt;titles&gt;&lt;title&gt;Norovirus, the principal cause of viral diarrhea in two regions of Colombia&lt;/title&gt;&lt;secondary-title&gt;Universitas Scientiarum&lt;/secondary-title&gt;&lt;alt-title&gt;Univ. Sci.&lt;/alt-title&gt;&lt;/titles&gt;&lt;periodical&gt;&lt;full-title&gt;Universitas Scientiarum&lt;/full-title&gt;&lt;abbr-1&gt;Univ. Sci.&lt;/abbr-1&gt;&lt;/periodical&gt;&lt;alt-periodical&gt;&lt;full-title&gt;Universitas Scientiarum&lt;/full-title&gt;&lt;abbr-1&gt;Univ. Sci.&lt;/abbr-1&gt;&lt;/alt-periodical&gt;&lt;pages&gt;107-115&lt;/pages&gt;&lt;volume&gt;20&lt;/volume&gt;&lt;number&gt;1&lt;/number&gt;&lt;keywords&gt;&lt;keyword&gt;Chocó&lt;/keyword&gt;&lt;keyword&gt;Cundinamarca&lt;/keyword&gt;&lt;keyword&gt;Diarrhea&lt;/keyword&gt;&lt;keyword&gt;Norovirus&lt;/keyword&gt;&lt;keyword&gt;Rotavirus&lt;/keyword&gt;&lt;/keywords&gt;&lt;dates&gt;&lt;year&gt;2015&lt;/year&gt;&lt;/dates&gt;&lt;publisher&gt;Pontificia Universidad Javeriana&lt;/publisher&gt;&lt;isbn&gt;01227483 (ISSN)&lt;/isbn&gt;&lt;work-type&gt;Article&lt;/work-type&gt;&lt;urls&gt;&lt;related-urls&gt;&lt;url&gt;https://www.scopus.com/inward/record.uri?eid=2-s2.0-84930154282&amp;amp;partnerID=40&amp;amp;md5=776964610124029ca5e9b53c0f121232&lt;/url&gt;&lt;/related-urls&gt;&lt;/urls&gt;&lt;electronic-resource-num&gt;10.11144/Javeriana.SC20-1.npcv&lt;/electronic-resource-num&gt;&lt;remote-database-name&gt;Scopus&lt;/remote-database-name&gt;&lt;language&gt;English&lt;/language&gt;&lt;/record&gt;&lt;/Cite&gt;&lt;/EndNote&gt;</w:instrText>
      </w:r>
      <w:r w:rsidR="00E033F1">
        <w:fldChar w:fldCharType="separate"/>
      </w:r>
      <w:r w:rsidR="00320976">
        <w:rPr>
          <w:noProof/>
        </w:rPr>
        <w:t>[51]</w:t>
      </w:r>
      <w:r w:rsidR="00E033F1">
        <w:fldChar w:fldCharType="end"/>
      </w:r>
      <w:r w:rsidR="00E033F1">
        <w:t xml:space="preserve">. </w:t>
      </w:r>
      <w:r w:rsidR="0083436D">
        <w:t>A total of 20 papers were classed as active surveillance and 25 were classed as passive surveillance.</w:t>
      </w:r>
    </w:p>
    <w:p w14:paraId="612E6F0B" w14:textId="77777777" w:rsidR="00E713FE" w:rsidRDefault="00E713FE" w:rsidP="00E713FE">
      <w:pPr>
        <w:spacing w:after="0" w:line="480" w:lineRule="auto"/>
      </w:pPr>
    </w:p>
    <w:p w14:paraId="143428A3" w14:textId="60EFD204" w:rsidR="00F85B8B" w:rsidRDefault="003C24D5" w:rsidP="00E713FE">
      <w:pPr>
        <w:spacing w:after="0" w:line="480" w:lineRule="auto"/>
      </w:pPr>
      <w:r>
        <w:t>Cohort studies captured surveillance data on norovirus disease in children in general practice</w:t>
      </w:r>
      <w:r>
        <w:fldChar w:fldCharType="begin">
          <w:fldData xml:space="preserve">PEVuZE5vdGU+PENpdGU+PEF1dGhvcj5JdHVycml6YS1Hb21hcmE8L0F1dGhvcj48WWVhcj4yMDA5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</w:fldData>
        </w:fldChar>
      </w:r>
      <w:r w:rsidR="001A6DBC">
        <w:instrText xml:space="preserve"> ADDIN EN.CITE </w:instrText>
      </w:r>
      <w:r w:rsidR="001A6DBC">
        <w:fldChar w:fldCharType="begin">
          <w:fldData xml:space="preserve">PEVuZE5vdGU+PENpdGU+PEF1dGhvcj5JdHVycml6YS1Hb21hcmE8L0F1dGhvcj48WWVhcj4yMDA5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</w:fldData>
        </w:fldChar>
      </w:r>
      <w:r w:rsidR="001A6DBC">
        <w:instrText xml:space="preserve"> ADDIN EN.CITE.DATA </w:instrText>
      </w:r>
      <w:r w:rsidR="001A6DBC">
        <w:fldChar w:fldCharType="end"/>
      </w:r>
      <w:r>
        <w:fldChar w:fldCharType="separate"/>
      </w:r>
      <w:r w:rsidR="001A6DBC">
        <w:rPr>
          <w:noProof/>
        </w:rPr>
        <w:t>[21, 23, 25]</w:t>
      </w:r>
      <w:r>
        <w:fldChar w:fldCharType="end"/>
      </w:r>
      <w:r>
        <w:t>, in day care</w:t>
      </w:r>
      <w:r>
        <w:fldChar w:fldCharType="begin">
          <w:fldData xml:space="preserve">PEVuZE5vdGU+PENpdGU+PEF1dGhvcj5FbnNlcmluazwvQXV0aG9yPjxZZWFyPjIwMTU8L1llYXI+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</w:fldData>
        </w:fldChar>
      </w:r>
      <w:r w:rsidR="00320976">
        <w:instrText xml:space="preserve"> ADDIN EN.CITE </w:instrText>
      </w:r>
      <w:r w:rsidR="00320976">
        <w:fldChar w:fldCharType="begin">
          <w:fldData xml:space="preserve">PEVuZE5vdGU+PENpdGU+PEF1dGhvcj5FbnNlcmluazwvQXV0aG9yPjxZZWFyPjIwMTU8L1llYXI+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</w:fldData>
        </w:fldChar>
      </w:r>
      <w:r w:rsidR="00320976">
        <w:instrText xml:space="preserve"> ADDIN EN.CITE.DATA </w:instrText>
      </w:r>
      <w:r w:rsidR="00320976">
        <w:fldChar w:fldCharType="end"/>
      </w:r>
      <w:r>
        <w:fldChar w:fldCharType="separate"/>
      </w:r>
      <w:r w:rsidR="00320976">
        <w:rPr>
          <w:noProof/>
        </w:rPr>
        <w:t>[50]</w:t>
      </w:r>
      <w:r>
        <w:fldChar w:fldCharType="end"/>
      </w:r>
      <w:r>
        <w:t xml:space="preserve"> and in hospital</w:t>
      </w:r>
      <w:r>
        <w:fldChar w:fldCharType="begin">
          <w:fldData xml:space="preserve">PEVuZE5vdGU+PENpdGU+PEF1dGhvcj5CdWNhcmRvPC9BdXRob3I+PFllYXI+MjAwODwvWWVhcj48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</w:fldData>
        </w:fldChar>
      </w:r>
      <w:r w:rsidR="001A6DBC">
        <w:instrText xml:space="preserve"> ADDIN EN.CITE </w:instrText>
      </w:r>
      <w:r w:rsidR="001A6DBC">
        <w:fldChar w:fldCharType="begin">
          <w:fldData xml:space="preserve">PEVuZE5vdGU+PENpdGU+PEF1dGhvcj5CdWNhcmRvPC9BdXRob3I+PFllYXI+MjAwODwvWWVhcj48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</w:fldData>
        </w:fldChar>
      </w:r>
      <w:r w:rsidR="001A6DBC">
        <w:instrText xml:space="preserve"> ADDIN EN.CITE.DATA </w:instrText>
      </w:r>
      <w:r w:rsidR="001A6DBC">
        <w:fldChar w:fldCharType="end"/>
      </w:r>
      <w:r>
        <w:fldChar w:fldCharType="separate"/>
      </w:r>
      <w:r w:rsidR="001A6DBC">
        <w:rPr>
          <w:noProof/>
        </w:rPr>
        <w:t>[20, 22, 53]</w:t>
      </w:r>
      <w:r>
        <w:fldChar w:fldCharType="end"/>
      </w:r>
      <w:r>
        <w:t xml:space="preserve">. </w:t>
      </w:r>
      <w:r w:rsidR="00805775">
        <w:t xml:space="preserve"> </w:t>
      </w:r>
      <w:r>
        <w:t>Two birth cohort studies</w:t>
      </w:r>
      <w:r w:rsidR="00F1509D">
        <w:t>, one in Vietnam</w:t>
      </w:r>
      <w:r w:rsidR="00F1509D">
        <w:fldChar w:fldCharType="begin">
          <w:fldData xml:space="preserve">PEVuZE5vdGU+PENpdGU+PEF1dGhvcj5BbmRlcnM8L0F1dGhvcj48WWVhcj4yMDE1PC9ZZWFyPjxS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</w:fldData>
        </w:fldChar>
      </w:r>
      <w:r w:rsidR="00320976">
        <w:instrText xml:space="preserve"> ADDIN EN.CITE </w:instrText>
      </w:r>
      <w:r w:rsidR="00320976">
        <w:fldChar w:fldCharType="begin">
          <w:fldData xml:space="preserve">PEVuZE5vdGU+PENpdGU+PEF1dGhvcj5BbmRlcnM8L0F1dGhvcj48WWVhcj4yMDE1PC9ZZWFyPjxS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</w:fldData>
        </w:fldChar>
      </w:r>
      <w:r w:rsidR="00320976">
        <w:instrText xml:space="preserve"> ADDIN EN.CITE.DATA </w:instrText>
      </w:r>
      <w:r w:rsidR="00320976">
        <w:fldChar w:fldCharType="end"/>
      </w:r>
      <w:r w:rsidR="00F1509D">
        <w:fldChar w:fldCharType="separate"/>
      </w:r>
      <w:r w:rsidR="00320976">
        <w:rPr>
          <w:noProof/>
        </w:rPr>
        <w:t>[48]</w:t>
      </w:r>
      <w:r w:rsidR="00F1509D">
        <w:fldChar w:fldCharType="end"/>
      </w:r>
      <w:r w:rsidR="00F1509D">
        <w:t xml:space="preserve"> and one across eight sites in South America, Africa and Asia</w:t>
      </w:r>
      <w:r w:rsidR="00F1509D">
        <w:fldChar w:fldCharType="begin">
          <w:fldData xml:space="preserve">PEVuZE5vdGU+PENpdGU+PEF1dGhvcj5QbGF0dHMtTWlsbHM8L0F1dGhvcj48WWVhcj4yMDE1PC9Z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</w:fldData>
        </w:fldChar>
      </w:r>
      <w:r w:rsidR="00320976">
        <w:instrText xml:space="preserve"> ADDIN EN.CITE </w:instrText>
      </w:r>
      <w:r w:rsidR="00320976">
        <w:fldChar w:fldCharType="begin">
          <w:fldData xml:space="preserve">PEVuZE5vdGU+PENpdGU+PEF1dGhvcj5QbGF0dHMtTWlsbHM8L0F1dGhvcj48WWVhcj4yMDE1PC9Z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</w:fldData>
        </w:fldChar>
      </w:r>
      <w:r w:rsidR="00320976">
        <w:instrText xml:space="preserve"> ADDIN EN.CITE.DATA </w:instrText>
      </w:r>
      <w:r w:rsidR="00320976">
        <w:fldChar w:fldCharType="end"/>
      </w:r>
      <w:r w:rsidR="00F1509D">
        <w:fldChar w:fldCharType="separate"/>
      </w:r>
      <w:r w:rsidR="00320976">
        <w:rPr>
          <w:noProof/>
        </w:rPr>
        <w:t>[55]</w:t>
      </w:r>
      <w:r w:rsidR="00F1509D">
        <w:fldChar w:fldCharType="end"/>
      </w:r>
      <w:r w:rsidR="00F1509D">
        <w:t>. Four cohort studies captured surveillance data on norovirus disease</w:t>
      </w:r>
      <w:r w:rsidR="00D90FFF">
        <w:t xml:space="preserve"> in</w:t>
      </w:r>
      <w:r w:rsidR="00F1509D">
        <w:t xml:space="preserve"> all of those attending general practice</w:t>
      </w:r>
      <w:r w:rsidR="00F1509D">
        <w:fldChar w:fldCharType="begin">
          <w:fldData xml:space="preserve">PEVuZE5vdGU+PENpdGU+PEF1dGhvcj5XaGVlbGVyPC9BdXRob3I+PFllYXI+MTk5OTwvWWVhcj48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</w:fldData>
        </w:fldChar>
      </w:r>
      <w:r w:rsidR="00C6002C">
        <w:instrText xml:space="preserve"> ADDIN EN.CITE </w:instrText>
      </w:r>
      <w:r w:rsidR="00C6002C">
        <w:fldChar w:fldCharType="begin">
          <w:fldData xml:space="preserve">PEVuZE5vdGU+PENpdGU+PEF1dGhvcj5XaGVlbGVyPC9BdXRob3I+PFllYXI+MTk5OTwvWWVhcj48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</w:fldData>
        </w:fldChar>
      </w:r>
      <w:r w:rsidR="00C6002C">
        <w:instrText xml:space="preserve"> ADDIN EN.CITE.DATA </w:instrText>
      </w:r>
      <w:r w:rsidR="00C6002C">
        <w:fldChar w:fldCharType="end"/>
      </w:r>
      <w:r w:rsidR="00F1509D">
        <w:fldChar w:fldCharType="separate"/>
      </w:r>
      <w:r w:rsidR="00C6002C">
        <w:rPr>
          <w:noProof/>
        </w:rPr>
        <w:t>[11, 16, 19, 24]</w:t>
      </w:r>
      <w:r w:rsidR="00F1509D">
        <w:fldChar w:fldCharType="end"/>
      </w:r>
      <w:r w:rsidR="00F1509D">
        <w:t xml:space="preserve">; one cohort study was based in </w:t>
      </w:r>
      <w:r w:rsidR="00D90FFF">
        <w:t xml:space="preserve">16 </w:t>
      </w:r>
      <w:r w:rsidR="00F1509D">
        <w:t>care homes</w:t>
      </w:r>
      <w:r w:rsidR="00F1509D">
        <w:fldChar w:fldCharType="begin">
          <w:fldData xml:space="preserve">PEVuZE5vdGU+PENpdGU+PEF1dGhvcj5LaXJrPC9BdXRob3I+PFllYXI+MjAxMDwvWWVhcj48UmVj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==
</w:fldData>
        </w:fldChar>
      </w:r>
      <w:r w:rsidR="001A6DBC">
        <w:instrText xml:space="preserve"> ADDIN EN.CITE </w:instrText>
      </w:r>
      <w:r w:rsidR="001A6DBC">
        <w:fldChar w:fldCharType="begin">
          <w:fldData xml:space="preserve">PEVuZE5vdGU+PENpdGU+PEF1dGhvcj5LaXJrPC9BdXRob3I+PFllYXI+MjAxMDwvWWVhcj48UmVj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==
</w:fldData>
        </w:fldChar>
      </w:r>
      <w:r w:rsidR="001A6DBC">
        <w:instrText xml:space="preserve"> ADDIN EN.CITE.DATA </w:instrText>
      </w:r>
      <w:r w:rsidR="001A6DBC">
        <w:fldChar w:fldCharType="end"/>
      </w:r>
      <w:r w:rsidR="00F1509D">
        <w:fldChar w:fldCharType="separate"/>
      </w:r>
      <w:r w:rsidR="001A6DBC">
        <w:rPr>
          <w:noProof/>
        </w:rPr>
        <w:t>[28]</w:t>
      </w:r>
      <w:r w:rsidR="00F1509D">
        <w:fldChar w:fldCharType="end"/>
      </w:r>
      <w:r w:rsidR="00F1509D">
        <w:t xml:space="preserve"> and one </w:t>
      </w:r>
      <w:r w:rsidR="00E7122B">
        <w:t>a cohort study</w:t>
      </w:r>
      <w:r w:rsidR="00F1509D">
        <w:t xml:space="preserve"> of military personnel</w:t>
      </w:r>
      <w:r w:rsidR="00F1509D">
        <w:fldChar w:fldCharType="begin">
          <w:fldData xml:space="preserve">PEVuZE5vdGU+PENpdGU+PEF1dGhvcj5CYWxsYXJkPC9BdXRob3I+PFllYXI+MjAxNTwvWWVhcj48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</w:fldData>
        </w:fldChar>
      </w:r>
      <w:r w:rsidR="00320976">
        <w:instrText xml:space="preserve"> ADDIN EN.CITE </w:instrText>
      </w:r>
      <w:r w:rsidR="00320976">
        <w:fldChar w:fldCharType="begin">
          <w:fldData xml:space="preserve">PEVuZE5vdGU+PENpdGU+PEF1dGhvcj5CYWxsYXJkPC9BdXRob3I+PFllYXI+MjAxNTwvWWVhcj48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</w:fldData>
        </w:fldChar>
      </w:r>
      <w:r w:rsidR="00320976">
        <w:instrText xml:space="preserve"> ADDIN EN.CITE.DATA </w:instrText>
      </w:r>
      <w:r w:rsidR="00320976">
        <w:fldChar w:fldCharType="end"/>
      </w:r>
      <w:r w:rsidR="00F1509D">
        <w:fldChar w:fldCharType="separate"/>
      </w:r>
      <w:r w:rsidR="00320976">
        <w:rPr>
          <w:noProof/>
        </w:rPr>
        <w:t>[49]</w:t>
      </w:r>
      <w:r w:rsidR="00F1509D">
        <w:fldChar w:fldCharType="end"/>
      </w:r>
      <w:r w:rsidR="00F1509D">
        <w:t>.</w:t>
      </w:r>
      <w:r w:rsidR="006A679D">
        <w:t xml:space="preserve"> A number of cross-sectional studies from different countries</w:t>
      </w:r>
      <w:r w:rsidR="00B26DED">
        <w:t xml:space="preserve"> collected information on the general population</w:t>
      </w:r>
      <w:r w:rsidR="00B26DED">
        <w:fldChar w:fldCharType="begin">
          <w:fldData xml:space="preserve">PEVuZE5vdGU+PENpdGU+PEF1dGhvcj5HYXVjaTwvQXV0aG9yPjxZZWFyPjIwMTA8L1llYXI+PFJl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==
</w:fldData>
        </w:fldChar>
      </w:r>
      <w:r w:rsidR="001A6DBC">
        <w:instrText xml:space="preserve"> ADDIN EN.CITE </w:instrText>
      </w:r>
      <w:r w:rsidR="001A6DBC">
        <w:fldChar w:fldCharType="begin">
          <w:fldData xml:space="preserve">PEVuZE5vdGU+PENpdGU+PEF1dGhvcj5HYXVjaTwvQXV0aG9yPjxZZWFyPjIwMTA8L1llYXI+PFJl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==
</w:fldData>
        </w:fldChar>
      </w:r>
      <w:r w:rsidR="001A6DBC">
        <w:instrText xml:space="preserve"> ADDIN EN.CITE.DATA </w:instrText>
      </w:r>
      <w:r w:rsidR="001A6DBC">
        <w:fldChar w:fldCharType="end"/>
      </w:r>
      <w:r w:rsidR="00B26DED">
        <w:fldChar w:fldCharType="separate"/>
      </w:r>
      <w:r w:rsidR="001A6DBC">
        <w:rPr>
          <w:noProof/>
        </w:rPr>
        <w:t>[26, 33, 37, 39, 44]</w:t>
      </w:r>
      <w:r w:rsidR="00B26DED">
        <w:fldChar w:fldCharType="end"/>
      </w:r>
      <w:r w:rsidR="00E7122B">
        <w:t>.</w:t>
      </w:r>
      <w:r w:rsidR="00B26DED">
        <w:t xml:space="preserve"> </w:t>
      </w:r>
      <w:r w:rsidR="00E7122B">
        <w:t>O</w:t>
      </w:r>
      <w:r w:rsidR="00B26DED">
        <w:t xml:space="preserve">ne </w:t>
      </w:r>
      <w:r w:rsidR="00E7122B">
        <w:t xml:space="preserve">study was of </w:t>
      </w:r>
      <w:r w:rsidR="00B26DED">
        <w:t>hospitalised children</w:t>
      </w:r>
      <w:r w:rsidR="00B26DED">
        <w:fldChar w:fldCharType="begin">
          <w:fldData xml:space="preserve">PEVuZE5vdGU+PENpdGU+PEF1dGhvcj5Nb3lvPC9BdXRob3I+PFllYXI+MjAxMTwvWWVhcj48UmVj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</w:fldData>
        </w:fldChar>
      </w:r>
      <w:r w:rsidR="001A6DBC">
        <w:instrText xml:space="preserve"> ADDIN EN.CITE </w:instrText>
      </w:r>
      <w:r w:rsidR="001A6DBC">
        <w:fldChar w:fldCharType="begin">
          <w:fldData xml:space="preserve">PEVuZE5vdGU+PENpdGU+PEF1dGhvcj5Nb3lvPC9BdXRob3I+PFllYXI+MjAxMTwvWWVhcj48UmVj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</w:fldData>
        </w:fldChar>
      </w:r>
      <w:r w:rsidR="001A6DBC">
        <w:instrText xml:space="preserve"> ADDIN EN.CITE.DATA </w:instrText>
      </w:r>
      <w:r w:rsidR="001A6DBC">
        <w:fldChar w:fldCharType="end"/>
      </w:r>
      <w:r w:rsidR="00B26DED">
        <w:fldChar w:fldCharType="separate"/>
      </w:r>
      <w:r w:rsidR="001A6DBC">
        <w:rPr>
          <w:noProof/>
        </w:rPr>
        <w:t>[30]</w:t>
      </w:r>
      <w:r w:rsidR="00B26DED">
        <w:fldChar w:fldCharType="end"/>
      </w:r>
      <w:r w:rsidR="00B26DED">
        <w:t xml:space="preserve"> and another included hospital outpatients</w:t>
      </w:r>
      <w:r w:rsidR="00B26DED">
        <w:fldChar w:fldCharType="begin">
          <w:fldData xml:space="preserve">PEVuZE5vdGU+PENpdGU+PEF1dGhvcj5YdWU8L0F1dGhvcj48WWVhcj4yMDE1PC9ZZWFyPjxSZWNO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</w:fldData>
        </w:fldChar>
      </w:r>
      <w:r w:rsidR="00320976">
        <w:instrText xml:space="preserve"> ADDIN EN.CITE </w:instrText>
      </w:r>
      <w:r w:rsidR="00320976">
        <w:fldChar w:fldCharType="begin">
          <w:fldData xml:space="preserve">PEVuZE5vdGU+PENpdGU+PEF1dGhvcj5YdWU8L0F1dGhvcj48WWVhcj4yMDE1PC9ZZWFyPjxSZWNO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</w:fldData>
        </w:fldChar>
      </w:r>
      <w:r w:rsidR="00320976">
        <w:instrText xml:space="preserve"> ADDIN EN.CITE.DATA </w:instrText>
      </w:r>
      <w:r w:rsidR="00320976">
        <w:fldChar w:fldCharType="end"/>
      </w:r>
      <w:r w:rsidR="00B26DED">
        <w:fldChar w:fldCharType="separate"/>
      </w:r>
      <w:r w:rsidR="00320976">
        <w:rPr>
          <w:noProof/>
        </w:rPr>
        <w:t>[58]</w:t>
      </w:r>
      <w:r w:rsidR="00B26DED">
        <w:fldChar w:fldCharType="end"/>
      </w:r>
      <w:r w:rsidR="00B26DED">
        <w:t>.</w:t>
      </w:r>
    </w:p>
    <w:p w14:paraId="3AFB3CF6" w14:textId="77777777" w:rsidR="00E713FE" w:rsidRDefault="00E713FE" w:rsidP="00E713FE">
      <w:pPr>
        <w:spacing w:after="0" w:line="480" w:lineRule="auto"/>
      </w:pPr>
    </w:p>
    <w:p w14:paraId="3007BB6D" w14:textId="34845880" w:rsidR="00FA463F" w:rsidRDefault="00FA463F" w:rsidP="00E713FE">
      <w:pPr>
        <w:spacing w:after="0" w:line="480" w:lineRule="auto"/>
      </w:pPr>
      <w:r>
        <w:t xml:space="preserve">Of the 39 papers which covered the surveillance of individual cases, all but one used a laboratory test to confirm the presence of norovirus. </w:t>
      </w:r>
      <w:r w:rsidR="00DE473B">
        <w:t>Polymerase c</w:t>
      </w:r>
      <w:r w:rsidR="00DE473B" w:rsidRPr="00DE473B">
        <w:t xml:space="preserve">hain </w:t>
      </w:r>
      <w:r w:rsidR="00DE473B">
        <w:t>r</w:t>
      </w:r>
      <w:r w:rsidR="00DE473B" w:rsidRPr="00DE473B">
        <w:t>eaction</w:t>
      </w:r>
      <w:r w:rsidR="00DE473B">
        <w:t xml:space="preserve"> (</w:t>
      </w:r>
      <w:r w:rsidR="006A24BD">
        <w:t>PCR</w:t>
      </w:r>
      <w:r w:rsidR="00DE473B">
        <w:t>)</w:t>
      </w:r>
      <w:r w:rsidR="006A24BD">
        <w:t xml:space="preserve"> was used either alone or in combination with other methods by 29 of the reports; </w:t>
      </w:r>
      <w:r w:rsidR="00DE473B">
        <w:t>enzyme immunoassay (</w:t>
      </w:r>
      <w:r w:rsidR="006A24BD">
        <w:t>EIA</w:t>
      </w:r>
      <w:r w:rsidR="00DE473B">
        <w:t>)</w:t>
      </w:r>
      <w:r w:rsidR="006A24BD">
        <w:t xml:space="preserve"> was used as the only method in two studies and </w:t>
      </w:r>
      <w:r w:rsidR="00DE473B">
        <w:t>electron microscopy (</w:t>
      </w:r>
      <w:r w:rsidR="006A24BD">
        <w:t>EM</w:t>
      </w:r>
      <w:r w:rsidR="00DE473B">
        <w:t>)</w:t>
      </w:r>
      <w:r w:rsidR="006A24BD">
        <w:t xml:space="preserve"> as the only method in one study. The laboratory methods were either absent or unclearly defined in </w:t>
      </w:r>
      <w:r w:rsidR="00BE0128">
        <w:t>five</w:t>
      </w:r>
      <w:r w:rsidR="006A24BD">
        <w:t xml:space="preserve"> studies.</w:t>
      </w:r>
      <w:r w:rsidR="00024FCE">
        <w:t xml:space="preserve"> </w:t>
      </w:r>
      <w:r w:rsidR="00012D66">
        <w:t xml:space="preserve">The case definition was based on the WHO definition of diarrhoea in 22 of the 39 studies; another symptomatic definition was used in 13 of the studies, one study used a virological case definition and the case </w:t>
      </w:r>
      <w:r w:rsidR="00012D66">
        <w:lastRenderedPageBreak/>
        <w:t xml:space="preserve">definition was unclear in the remaining three studies. </w:t>
      </w:r>
      <w:r w:rsidR="00BE0174">
        <w:t xml:space="preserve">Regarding the surveillance of norovirus outbreaks, three of the six used the </w:t>
      </w:r>
      <w:r w:rsidR="00DE473B">
        <w:t>Centres for Disease Control and Prevention (</w:t>
      </w:r>
      <w:r w:rsidR="00BE0174">
        <w:t>CDC</w:t>
      </w:r>
      <w:r w:rsidR="00DE473B">
        <w:t>)</w:t>
      </w:r>
      <w:r w:rsidR="00BE0174">
        <w:t xml:space="preserve"> outbreak definition </w:t>
      </w:r>
      <w:r w:rsidR="00BE0174">
        <w:fldChar w:fldCharType="begin">
          <w:fldData xml:space="preserve">PEVuZE5vdGU+PENpdGU+PEF1dGhvcj5LaXJrPC9BdXRob3I+PFllYXI+MjAxMDwvWWVhcj48UmVj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</w:fldData>
        </w:fldChar>
      </w:r>
      <w:r w:rsidR="001A6DBC">
        <w:instrText xml:space="preserve"> ADDIN EN.CITE </w:instrText>
      </w:r>
      <w:r w:rsidR="001A6DBC">
        <w:fldChar w:fldCharType="begin">
          <w:fldData xml:space="preserve">PEVuZE5vdGU+PENpdGU+PEF1dGhvcj5LaXJrPC9BdXRob3I+PFllYXI+MjAxMDwvWWVhcj48UmVj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</w:fldData>
        </w:fldChar>
      </w:r>
      <w:r w:rsidR="001A6DBC">
        <w:instrText xml:space="preserve"> ADDIN EN.CITE.DATA </w:instrText>
      </w:r>
      <w:r w:rsidR="001A6DBC">
        <w:fldChar w:fldCharType="end"/>
      </w:r>
      <w:r w:rsidR="00BE0174">
        <w:fldChar w:fldCharType="separate"/>
      </w:r>
      <w:r w:rsidR="001A6DBC">
        <w:rPr>
          <w:noProof/>
        </w:rPr>
        <w:t>[27, 32, 38]</w:t>
      </w:r>
      <w:r w:rsidR="00BE0174">
        <w:fldChar w:fldCharType="end"/>
      </w:r>
      <w:r w:rsidR="00BE0174">
        <w:t xml:space="preserve">. Comparable definitions were used by the other three studies </w:t>
      </w:r>
      <w:r w:rsidR="00BE0174">
        <w:fldChar w:fldCharType="begin">
          <w:fldData xml:space="preserve">PEVuZE5vdGU+PENpdGU+PEF1dGhvcj5UaG91aWxsb3Q8L0F1dGhvcj48WWVhcj4yMDEyPC9ZZWFy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</w:fldData>
        </w:fldChar>
      </w:r>
      <w:r w:rsidR="001A6DBC">
        <w:instrText xml:space="preserve"> ADDIN EN.CITE </w:instrText>
      </w:r>
      <w:r w:rsidR="001A6DBC">
        <w:fldChar w:fldCharType="begin">
          <w:fldData xml:space="preserve">PEVuZE5vdGU+PENpdGU+PEF1dGhvcj5UaG91aWxsb3Q8L0F1dGhvcj48WWVhcj4yMDEyPC9ZZWFy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</w:fldData>
        </w:fldChar>
      </w:r>
      <w:r w:rsidR="001A6DBC">
        <w:instrText xml:space="preserve"> ADDIN EN.CITE.DATA </w:instrText>
      </w:r>
      <w:r w:rsidR="001A6DBC">
        <w:fldChar w:fldCharType="end"/>
      </w:r>
      <w:r w:rsidR="00BE0174">
        <w:fldChar w:fldCharType="separate"/>
      </w:r>
      <w:r w:rsidR="001A6DBC">
        <w:rPr>
          <w:noProof/>
        </w:rPr>
        <w:t>[36, 46, 52]</w:t>
      </w:r>
      <w:r w:rsidR="00BE0174">
        <w:fldChar w:fldCharType="end"/>
      </w:r>
      <w:r w:rsidR="00EE3E27">
        <w:t>.</w:t>
      </w:r>
      <w:r w:rsidR="00996E4B">
        <w:t xml:space="preserve"> All norovirus outbreak surveillance systems used some form of laboratory confirmation; PCR was used alone or in combination for </w:t>
      </w:r>
      <w:r w:rsidR="00BE0128">
        <w:t xml:space="preserve">five </w:t>
      </w:r>
      <w:r w:rsidR="00996E4B">
        <w:t>studies, the lab method wasn’t specified in the other study.</w:t>
      </w:r>
    </w:p>
    <w:p w14:paraId="07D68765" w14:textId="77777777" w:rsidR="00E713FE" w:rsidRDefault="00E713FE" w:rsidP="00E713FE">
      <w:pPr>
        <w:spacing w:after="0" w:line="480" w:lineRule="auto"/>
      </w:pPr>
    </w:p>
    <w:p w14:paraId="508721C0" w14:textId="77777777" w:rsidR="00115262" w:rsidRPr="00E033F1" w:rsidRDefault="00E033F1" w:rsidP="00E713FE">
      <w:pPr>
        <w:spacing w:after="0" w:line="480" w:lineRule="auto"/>
        <w:rPr>
          <w:i/>
        </w:rPr>
      </w:pPr>
      <w:r w:rsidRPr="00E033F1">
        <w:rPr>
          <w:i/>
        </w:rPr>
        <w:t>Estimates of the incidence rate of norovirus disease in each community</w:t>
      </w:r>
    </w:p>
    <w:p w14:paraId="6B269073" w14:textId="52453C14" w:rsidR="00E033F1" w:rsidRDefault="00691CAD" w:rsidP="00E713FE">
      <w:pPr>
        <w:spacing w:after="0" w:line="480" w:lineRule="auto"/>
      </w:pPr>
      <w:r>
        <w:t xml:space="preserve">Publications included in this review measured outcomes that can be classified into three groups; norovirus hospitalisation, norovirus disease and all gastroenteritis. </w:t>
      </w:r>
      <w:r w:rsidR="00743568">
        <w:t>A total of 19 papers included es</w:t>
      </w:r>
      <w:r w:rsidR="001C2160">
        <w:t>timates of incidence, of which seven</w:t>
      </w:r>
      <w:r w:rsidR="00743568">
        <w:t xml:space="preserve"> also published Confidence Intervals. Figure 3 depicts the estimated incidence rates by outcome and study age group.</w:t>
      </w:r>
      <w:r w:rsidR="0083436D">
        <w:t xml:space="preserve"> Of the 19 papers, 14 were classed as active surveillance and clearly enumerated the person-time at risk.</w:t>
      </w:r>
    </w:p>
    <w:p w14:paraId="10220FFB" w14:textId="77777777" w:rsidR="00E713FE" w:rsidRDefault="00E713FE" w:rsidP="00E713FE">
      <w:pPr>
        <w:spacing w:after="0" w:line="480" w:lineRule="auto"/>
      </w:pPr>
    </w:p>
    <w:p w14:paraId="4180737A" w14:textId="67DF83DF" w:rsidR="008639E0" w:rsidRDefault="00743568" w:rsidP="00E713FE">
      <w:pPr>
        <w:spacing w:after="0" w:line="480" w:lineRule="auto"/>
      </w:pPr>
      <w:r>
        <w:t>Two papers used norovirus hospitalisation as an outcome</w:t>
      </w:r>
      <w:r w:rsidR="00D713FB">
        <w:t>,</w:t>
      </w:r>
      <w:r w:rsidR="002E1FF4">
        <w:t xml:space="preserve"> both were based in those aged under </w:t>
      </w:r>
      <w:r w:rsidR="00BE0128">
        <w:t xml:space="preserve"> five</w:t>
      </w:r>
      <w:r w:rsidR="00D713FB">
        <w:t xml:space="preserve"> and reported similar estimates; 0.72</w:t>
      </w:r>
      <w:r w:rsidR="00D713FB">
        <w:fldChar w:fldCharType="begin">
          <w:fldData xml:space="preserve">PEVuZE5vdGU+PENpdGU+PEF1dGhvcj5QYXluZTwvQXV0aG9yPjxZZWFyPjIwMTM8L1llYXI+PFJl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</w:fldData>
        </w:fldChar>
      </w:r>
      <w:r w:rsidR="001A6DBC">
        <w:instrText xml:space="preserve"> ADDIN EN.CITE </w:instrText>
      </w:r>
      <w:r w:rsidR="001A6DBC">
        <w:fldChar w:fldCharType="begin">
          <w:fldData xml:space="preserve">PEVuZE5vdGU+PENpdGU+PEF1dGhvcj5QYXluZTwvQXV0aG9yPjxZZWFyPjIwMTM8L1llYXI+PFJl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</w:fldData>
        </w:fldChar>
      </w:r>
      <w:r w:rsidR="001A6DBC">
        <w:instrText xml:space="preserve"> ADDIN EN.CITE.DATA </w:instrText>
      </w:r>
      <w:r w:rsidR="001A6DBC">
        <w:fldChar w:fldCharType="end"/>
      </w:r>
      <w:r w:rsidR="00D713FB">
        <w:fldChar w:fldCharType="separate"/>
      </w:r>
      <w:r w:rsidR="001A6DBC">
        <w:rPr>
          <w:noProof/>
        </w:rPr>
        <w:t>[41]</w:t>
      </w:r>
      <w:r w:rsidR="00D713FB">
        <w:fldChar w:fldCharType="end"/>
      </w:r>
      <w:r w:rsidR="00D713FB">
        <w:t xml:space="preserve"> and 1.04</w:t>
      </w:r>
      <w:r w:rsidR="00D713FB">
        <w:fldChar w:fldCharType="begin">
          <w:fldData xml:space="preserve">PEVuZE5vdGU+PENpdGU+PEF1dGhvcj5MZXNoZW08L0F1dGhvcj48WWVhcj4yMDE1PC9ZZWFyPjxS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</w:fldData>
        </w:fldChar>
      </w:r>
      <w:r w:rsidR="00320976">
        <w:instrText xml:space="preserve"> ADDIN EN.CITE </w:instrText>
      </w:r>
      <w:r w:rsidR="00320976">
        <w:fldChar w:fldCharType="begin">
          <w:fldData xml:space="preserve">PEVuZE5vdGU+PENpdGU+PEF1dGhvcj5MZXNoZW08L0F1dGhvcj48WWVhcj4yMDE1PC9ZZWFyPjxS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</w:fldData>
        </w:fldChar>
      </w:r>
      <w:r w:rsidR="00320976">
        <w:instrText xml:space="preserve"> ADDIN EN.CITE.DATA </w:instrText>
      </w:r>
      <w:r w:rsidR="00320976">
        <w:fldChar w:fldCharType="end"/>
      </w:r>
      <w:r w:rsidR="00D713FB">
        <w:fldChar w:fldCharType="separate"/>
      </w:r>
      <w:r w:rsidR="00320976">
        <w:rPr>
          <w:noProof/>
        </w:rPr>
        <w:t>[54]</w:t>
      </w:r>
      <w:r w:rsidR="00D713FB">
        <w:fldChar w:fldCharType="end"/>
      </w:r>
      <w:r w:rsidR="00D713FB">
        <w:t xml:space="preserve"> </w:t>
      </w:r>
      <w:r w:rsidR="008639E0">
        <w:t xml:space="preserve">hospitalisations </w:t>
      </w:r>
      <w:r w:rsidR="00D713FB">
        <w:t xml:space="preserve">per 1000 person-years. Six papers provided estimates of norovirus disease incidence. </w:t>
      </w:r>
      <w:r w:rsidR="00A33BE5">
        <w:t>E</w:t>
      </w:r>
      <w:r w:rsidR="00D713FB">
        <w:t xml:space="preserve">stimates of norovirus disease ranged between </w:t>
      </w:r>
      <w:r w:rsidR="00A33BE5">
        <w:t>0.024 cases per 1000 person-years</w:t>
      </w:r>
      <w:r w:rsidR="00D713FB">
        <w:t xml:space="preserve"> and 60 </w:t>
      </w:r>
      <w:r w:rsidR="008639E0">
        <w:t xml:space="preserve">cases </w:t>
      </w:r>
      <w:r w:rsidR="00D713FB">
        <w:t>per 1000 person-years</w:t>
      </w:r>
      <w:r w:rsidR="00A33BE5">
        <w:t xml:space="preserve"> </w:t>
      </w:r>
      <w:r w:rsidR="00D713FB">
        <w:fldChar w:fldCharType="begin">
          <w:fldData xml:space="preserve">PEVuZE5vdGU+PENpdGU+PEF1dGhvcj5XaGVlbGVyPC9BdXRob3I+PFllYXI+MTk5OTwvWWVhcj48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</w:fldData>
        </w:fldChar>
      </w:r>
      <w:r w:rsidR="00C6002C">
        <w:instrText xml:space="preserve"> ADDIN EN.CITE </w:instrText>
      </w:r>
      <w:r w:rsidR="00C6002C">
        <w:fldChar w:fldCharType="begin">
          <w:fldData xml:space="preserve">PEVuZE5vdGU+PENpdGU+PEF1dGhvcj5XaGVlbGVyPC9BdXRob3I+PFllYXI+MTk5OTwvWWVhcj48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</w:fldData>
        </w:fldChar>
      </w:r>
      <w:r w:rsidR="00C6002C">
        <w:instrText xml:space="preserve"> ADDIN EN.CITE.DATA </w:instrText>
      </w:r>
      <w:r w:rsidR="00C6002C">
        <w:fldChar w:fldCharType="end"/>
      </w:r>
      <w:r w:rsidR="00D713FB">
        <w:fldChar w:fldCharType="separate"/>
      </w:r>
      <w:r w:rsidR="00C6002C">
        <w:rPr>
          <w:noProof/>
        </w:rPr>
        <w:t>[11, 15, 16, 44, 47, 49]</w:t>
      </w:r>
      <w:r w:rsidR="00D713FB">
        <w:fldChar w:fldCharType="end"/>
      </w:r>
      <w:r w:rsidR="00D713FB">
        <w:t>.</w:t>
      </w:r>
    </w:p>
    <w:p w14:paraId="0213BDB7" w14:textId="77777777" w:rsidR="00E713FE" w:rsidRDefault="00E713FE" w:rsidP="00E713FE">
      <w:pPr>
        <w:spacing w:after="0" w:line="480" w:lineRule="auto"/>
      </w:pPr>
    </w:p>
    <w:p w14:paraId="78729D58" w14:textId="1AF2E31D" w:rsidR="005E3F47" w:rsidRDefault="008639E0" w:rsidP="00E713FE">
      <w:pPr>
        <w:spacing w:after="0" w:line="480" w:lineRule="auto"/>
        <w:rPr>
          <w:b/>
        </w:rPr>
      </w:pPr>
      <w:r>
        <w:t>Incidence rates of all gastroenteritis were estimated by 14 papers. Estimates in children under</w:t>
      </w:r>
      <w:r w:rsidR="00BE0128">
        <w:t xml:space="preserve"> five</w:t>
      </w:r>
      <w:r>
        <w:t xml:space="preserve"> ranged between 29.5 and 389 cases per 1000 person-years</w:t>
      </w:r>
      <w:r>
        <w:fldChar w:fldCharType="begin">
          <w:fldData xml:space="preserve">PEVuZE5vdGU+PENpdGU+PEF1dGhvcj5BbmRlcnM8L0F1dGhvcj48WWVhcj4yMDE1PC9ZZWFyPjxS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</w:fldData>
        </w:fldChar>
      </w:r>
      <w:r w:rsidR="001A6DBC">
        <w:instrText xml:space="preserve"> ADDIN EN.CITE </w:instrText>
      </w:r>
      <w:r w:rsidR="001A6DBC">
        <w:fldChar w:fldCharType="begin">
          <w:fldData xml:space="preserve">PEVuZE5vdGU+PENpdGU+PEF1dGhvcj5BbmRlcnM8L0F1dGhvcj48WWVhcj4yMDE1PC9ZZWFyPjxS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</w:fldData>
        </w:fldChar>
      </w:r>
      <w:r w:rsidR="001A6DBC">
        <w:instrText xml:space="preserve"> ADDIN EN.CITE.DATA </w:instrText>
      </w:r>
      <w:r w:rsidR="001A6DBC">
        <w:fldChar w:fldCharType="end"/>
      </w:r>
      <w:r>
        <w:fldChar w:fldCharType="separate"/>
      </w:r>
      <w:r w:rsidR="001A6DBC">
        <w:rPr>
          <w:noProof/>
        </w:rPr>
        <w:t>[21, 25, 34, 48, 50]</w:t>
      </w:r>
      <w:r>
        <w:fldChar w:fldCharType="end"/>
      </w:r>
      <w:r>
        <w:t xml:space="preserve">. </w:t>
      </w:r>
      <w:r w:rsidR="0072733B">
        <w:t>Estimates in all ages ranged between 49 and 1100 cases per 1000 person-years</w:t>
      </w:r>
      <w:r w:rsidR="0072733B">
        <w:fldChar w:fldCharType="begin">
          <w:fldData xml:space="preserve">PEVuZE5vdGU+PENpdGU+PEF1dGhvcj5XaGVlbGVyPC9BdXRob3I+PFllYXI+MTk5OTwvWWVhcj48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</w:fldData>
        </w:fldChar>
      </w:r>
      <w:r w:rsidR="00C6002C">
        <w:instrText xml:space="preserve"> ADDIN EN.CITE </w:instrText>
      </w:r>
      <w:r w:rsidR="00C6002C">
        <w:fldChar w:fldCharType="begin">
          <w:fldData xml:space="preserve">PEVuZE5vdGU+PENpdGU+PEF1dGhvcj5XaGVlbGVyPC9BdXRob3I+PFllYXI+MTk5OTwvWWVhcj48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</w:fldData>
        </w:fldChar>
      </w:r>
      <w:r w:rsidR="00C6002C">
        <w:instrText xml:space="preserve"> ADDIN EN.CITE.DATA </w:instrText>
      </w:r>
      <w:r w:rsidR="00C6002C">
        <w:fldChar w:fldCharType="end"/>
      </w:r>
      <w:r w:rsidR="0072733B">
        <w:fldChar w:fldCharType="separate"/>
      </w:r>
      <w:r w:rsidR="00C6002C">
        <w:rPr>
          <w:noProof/>
        </w:rPr>
        <w:t>[11, 16, 24, 26, 33, 37, 39]</w:t>
      </w:r>
      <w:r w:rsidR="0072733B">
        <w:fldChar w:fldCharType="end"/>
      </w:r>
      <w:r w:rsidR="0072733B">
        <w:t>.</w:t>
      </w:r>
      <w:r w:rsidR="006F2F84">
        <w:t xml:space="preserve"> One paper estimated the incidence rate of all gastroenteritis in long</w:t>
      </w:r>
      <w:r w:rsidR="005E3F47">
        <w:t>-</w:t>
      </w:r>
      <w:r w:rsidR="006F2F84">
        <w:t>term care facility</w:t>
      </w:r>
      <w:r w:rsidR="005E3F47">
        <w:t xml:space="preserve"> (LTCF)</w:t>
      </w:r>
      <w:r w:rsidR="006F2F84">
        <w:t xml:space="preserve"> resident as 0.64 cases per 1000 bed-days</w:t>
      </w:r>
      <w:r w:rsidR="006F2F84">
        <w:fldChar w:fldCharType="begin">
          <w:fldData xml:space="preserve">PEVuZE5vdGU+PENpdGU+PEF1dGhvcj5LaXJrPC9BdXRob3I+PFllYXI+MjAxMDwvWWVhcj48UmVj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==
</w:fldData>
        </w:fldChar>
      </w:r>
      <w:r w:rsidR="001A6DBC">
        <w:instrText xml:space="preserve"> ADDIN EN.CITE </w:instrText>
      </w:r>
      <w:r w:rsidR="001A6DBC">
        <w:fldChar w:fldCharType="begin">
          <w:fldData xml:space="preserve">PEVuZE5vdGU+PENpdGU+PEF1dGhvcj5LaXJrPC9BdXRob3I+PFllYXI+MjAxMDwvWWVhcj48UmVj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==
</w:fldData>
        </w:fldChar>
      </w:r>
      <w:r w:rsidR="001A6DBC">
        <w:instrText xml:space="preserve"> ADDIN EN.CITE.DATA </w:instrText>
      </w:r>
      <w:r w:rsidR="001A6DBC">
        <w:fldChar w:fldCharType="end"/>
      </w:r>
      <w:r w:rsidR="006F2F84">
        <w:fldChar w:fldCharType="separate"/>
      </w:r>
      <w:r w:rsidR="001A6DBC">
        <w:rPr>
          <w:noProof/>
        </w:rPr>
        <w:t>[28]</w:t>
      </w:r>
      <w:r w:rsidR="006F2F84">
        <w:fldChar w:fldCharType="end"/>
      </w:r>
      <w:r w:rsidR="006F2F84">
        <w:t>. Another estimated the incidence rate of gastroenteritis outbreaks</w:t>
      </w:r>
      <w:r w:rsidR="005E3F47">
        <w:t xml:space="preserve"> in LTCFs as 16.8 per 100 LTCFs per year</w:t>
      </w:r>
      <w:r w:rsidR="005E3F47">
        <w:fldChar w:fldCharType="begin">
          <w:fldData xml:space="preserve">PEVuZE5vdGU+PENpdGU+PEF1dGhvcj5LaXJrPC9BdXRob3I+PFllYXI+MjAxMDwvWWVhcj48UmVj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</w:fldData>
        </w:fldChar>
      </w:r>
      <w:r w:rsidR="001A6DBC">
        <w:instrText xml:space="preserve"> ADDIN EN.CITE </w:instrText>
      </w:r>
      <w:r w:rsidR="001A6DBC">
        <w:fldChar w:fldCharType="begin">
          <w:fldData xml:space="preserve">PEVuZE5vdGU+PENpdGU+PEF1dGhvcj5LaXJrPC9BdXRob3I+PFllYXI+MjAxMDwvWWVhcj48UmVj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</w:fldData>
        </w:fldChar>
      </w:r>
      <w:r w:rsidR="001A6DBC">
        <w:instrText xml:space="preserve"> ADDIN EN.CITE.DATA </w:instrText>
      </w:r>
      <w:r w:rsidR="001A6DBC">
        <w:fldChar w:fldCharType="end"/>
      </w:r>
      <w:r w:rsidR="005E3F47">
        <w:fldChar w:fldCharType="separate"/>
      </w:r>
      <w:r w:rsidR="001A6DBC">
        <w:rPr>
          <w:noProof/>
        </w:rPr>
        <w:t>[27]</w:t>
      </w:r>
      <w:r w:rsidR="005E3F47">
        <w:fldChar w:fldCharType="end"/>
      </w:r>
      <w:r w:rsidR="00553E82">
        <w:t>.</w:t>
      </w:r>
    </w:p>
    <w:p w14:paraId="600B39B2" w14:textId="77777777" w:rsidR="00115262" w:rsidRPr="00115262" w:rsidRDefault="00115262" w:rsidP="00E713FE">
      <w:pPr>
        <w:spacing w:after="0" w:line="480" w:lineRule="auto"/>
        <w:rPr>
          <w:b/>
        </w:rPr>
      </w:pPr>
      <w:r w:rsidRPr="00115262">
        <w:rPr>
          <w:b/>
        </w:rPr>
        <w:t>Discussion</w:t>
      </w:r>
    </w:p>
    <w:p w14:paraId="29B13DE7" w14:textId="77777777" w:rsidR="00115262" w:rsidRDefault="007745AB" w:rsidP="00E713FE">
      <w:pPr>
        <w:spacing w:after="0" w:line="480" w:lineRule="auto"/>
      </w:pPr>
      <w:r>
        <w:t>Our systematic review</w:t>
      </w:r>
      <w:r w:rsidR="00A9205D">
        <w:t xml:space="preserve"> </w:t>
      </w:r>
      <w:r w:rsidR="0011748E">
        <w:t xml:space="preserve">has </w:t>
      </w:r>
      <w:r w:rsidR="00A9205D">
        <w:t xml:space="preserve">found </w:t>
      </w:r>
      <w:r w:rsidR="001068C0">
        <w:t>few</w:t>
      </w:r>
      <w:r w:rsidR="00A9205D">
        <w:t xml:space="preserve"> </w:t>
      </w:r>
      <w:r w:rsidR="001068C0">
        <w:t>papers describing</w:t>
      </w:r>
      <w:r w:rsidR="00A9205D">
        <w:t xml:space="preserve"> community-based surveillance for norovirus disease. We fo</w:t>
      </w:r>
      <w:r w:rsidR="002E7320">
        <w:t xml:space="preserve">und surveillance based on individual laboratory reports were reported from </w:t>
      </w:r>
      <w:r w:rsidR="00A420B0">
        <w:t>four</w:t>
      </w:r>
      <w:r w:rsidR="002E7320">
        <w:t xml:space="preserve"> countries; England and Wales, Germany</w:t>
      </w:r>
      <w:r w:rsidR="00A420B0">
        <w:t>, France</w:t>
      </w:r>
      <w:r w:rsidR="002E7320">
        <w:t xml:space="preserve"> an</w:t>
      </w:r>
      <w:r w:rsidR="00A420B0">
        <w:t xml:space="preserve">d the </w:t>
      </w:r>
      <w:r w:rsidR="001068C0">
        <w:t>USA</w:t>
      </w:r>
      <w:r w:rsidR="00A420B0">
        <w:t xml:space="preserve">. Surveillance of outbreaks in care homes was reported from France and Australia. We found a number of hospital-based surveillance reports capturing illness acquired in the community; these tended to </w:t>
      </w:r>
      <w:r w:rsidR="00A420B0">
        <w:lastRenderedPageBreak/>
        <w:t xml:space="preserve">be based in a single or small number of hospitals and many were </w:t>
      </w:r>
      <w:r w:rsidR="00FB2A31">
        <w:t>cross-sectional or cohort studies in a fixed time period</w:t>
      </w:r>
      <w:r w:rsidR="00A420B0">
        <w:t>.</w:t>
      </w:r>
      <w:r w:rsidR="003C3CA5">
        <w:t xml:space="preserve"> Several papers from the USA reported </w:t>
      </w:r>
      <w:r w:rsidR="00BF2F5B">
        <w:t>on the</w:t>
      </w:r>
      <w:r w:rsidR="003C3CA5">
        <w:t xml:space="preserve"> surveillance</w:t>
      </w:r>
      <w:r w:rsidR="00BF2F5B">
        <w:t xml:space="preserve"> of outbreaks associated with food. </w:t>
      </w:r>
    </w:p>
    <w:p w14:paraId="44104CBE" w14:textId="77777777" w:rsidR="00E713FE" w:rsidRDefault="00E713FE" w:rsidP="00E713FE">
      <w:pPr>
        <w:spacing w:after="0" w:line="480" w:lineRule="auto"/>
      </w:pPr>
    </w:p>
    <w:p w14:paraId="0FA09166" w14:textId="1B6F25D6" w:rsidR="00060373" w:rsidRDefault="00A81416" w:rsidP="00E713FE">
      <w:pPr>
        <w:spacing w:after="0" w:line="480" w:lineRule="auto"/>
      </w:pPr>
      <w:r>
        <w:t>The small number of national surveillance systems reporting norovirus di</w:t>
      </w:r>
      <w:r w:rsidR="006C7C81">
        <w:t xml:space="preserve">sease is </w:t>
      </w:r>
      <w:r w:rsidR="00665F56">
        <w:t>likely to be related to the knowledge that most people do not access health care for a diagnosis</w:t>
      </w:r>
      <w:r w:rsidR="00665F56">
        <w:fldChar w:fldCharType="begin">
          <w:fldData xml:space="preserve">PEVuZE5vdGU+PENpdGU+PEF1dGhvcj5UYW08L0F1dGhvcj48WWVhcj4yMDEyPC9ZZWFyPjxSZWNO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</w:fldData>
        </w:fldChar>
      </w:r>
      <w:r w:rsidR="00C6002C">
        <w:instrText xml:space="preserve"> ADDIN EN.CITE </w:instrText>
      </w:r>
      <w:r w:rsidR="00C6002C">
        <w:fldChar w:fldCharType="begin">
          <w:fldData xml:space="preserve">PEVuZE5vdGU+PENpdGU+PEF1dGhvcj5UYW08L0F1dGhvcj48WWVhcj4yMDEyPC9ZZWFyPjxSZWNO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</w:fldData>
        </w:fldChar>
      </w:r>
      <w:r w:rsidR="00C6002C">
        <w:instrText xml:space="preserve"> ADDIN EN.CITE.DATA </w:instrText>
      </w:r>
      <w:r w:rsidR="00C6002C">
        <w:fldChar w:fldCharType="end"/>
      </w:r>
      <w:r w:rsidR="00665F56">
        <w:fldChar w:fldCharType="separate"/>
      </w:r>
      <w:r w:rsidR="00C6002C">
        <w:rPr>
          <w:noProof/>
        </w:rPr>
        <w:t>[11]</w:t>
      </w:r>
      <w:r w:rsidR="00665F56">
        <w:fldChar w:fldCharType="end"/>
      </w:r>
      <w:r w:rsidR="00665F56">
        <w:t xml:space="preserve">. One explanation could be the lack of statutory basis for norovirus reporting. The European Surveillance System (TESSy) is a system used by </w:t>
      </w:r>
      <w:r w:rsidR="00F54CC7">
        <w:t>European Union (</w:t>
      </w:r>
      <w:r w:rsidR="00665F56">
        <w:t>EU</w:t>
      </w:r>
      <w:r w:rsidR="00F54CC7">
        <w:t>)</w:t>
      </w:r>
      <w:r w:rsidR="00665F56">
        <w:t xml:space="preserve"> Member States and </w:t>
      </w:r>
      <w:r w:rsidR="00F54CC7">
        <w:t>European Economic Area (</w:t>
      </w:r>
      <w:r w:rsidR="00665F56">
        <w:t>EEA</w:t>
      </w:r>
      <w:r w:rsidR="00F54CC7">
        <w:t>)</w:t>
      </w:r>
      <w:r w:rsidR="00665F56">
        <w:t xml:space="preserve"> countries for the collection, analysis and dissemination of data on communicable diseases. Norovirus disease is not one of the 52 communicable diseases covered by this surveillance system</w:t>
      </w:r>
      <w:r w:rsidR="00665F56">
        <w:fldChar w:fldCharType="begin"/>
      </w:r>
      <w:r w:rsidR="00320976">
        <w:instrText xml:space="preserve"> ADDIN EN.CITE &lt;EndNote&gt;&lt;Cite&gt;&lt;Author&gt;Ammon&lt;/Author&gt;&lt;Year&gt;2010&lt;/Year&gt;&lt;RecNum&gt;1067&lt;/RecNum&gt;&lt;DisplayText&gt;[59]&lt;/DisplayText&gt;&lt;record&gt;&lt;rec-number&gt;1067&lt;/rec-number&gt;&lt;foreign-keys&gt;&lt;key app="EN" db-id="pestxpzfm95e2vezsznxpppipw5apasstvda" timestamp="1478105368"&gt;1067&lt;/key&gt;&lt;/foreign-keys&gt;&lt;ref-type name="Journal Article"&gt;17&lt;/ref-type&gt;&lt;contributors&gt;&lt;authors&gt;&lt;author&gt;Ammon, Andrea&lt;/author&gt;&lt;author&gt;Makela, Pia&lt;/author&gt;&lt;/authors&gt;&lt;/contributors&gt;&lt;titles&gt;&lt;title&gt;Integrated data collection on zoonoses in the European Union, from animals to humans, and the analyses of the data&lt;/title&gt;&lt;secondary-title&gt;International Journal of Food Microbiology&lt;/secondary-title&gt;&lt;/titles&gt;&lt;periodical&gt;&lt;full-title&gt;International Journal of Food Microbiology&lt;/full-title&gt;&lt;/periodical&gt;&lt;pages&gt;S43-S47&lt;/pages&gt;&lt;volume&gt;139, Supplement&lt;/volume&gt;&lt;keywords&gt;&lt;keyword&gt;Zoonoses&lt;/keyword&gt;&lt;keyword&gt;Integrated data collection&lt;/keyword&gt;&lt;keyword&gt;EFSA&lt;/keyword&gt;&lt;keyword&gt;ECDC&lt;/keyword&gt;&lt;keyword&gt;Food-borne outbreaks&lt;/keyword&gt;&lt;/keywords&gt;&lt;dates&gt;&lt;year&gt;2010&lt;/year&gt;&lt;pub-dates&gt;&lt;date&gt;5/30/&lt;/date&gt;&lt;/pub-dates&gt;&lt;/dates&gt;&lt;isbn&gt;0168-1605&lt;/isbn&gt;&lt;urls&gt;&lt;related-urls&gt;&lt;url&gt;http://www.sciencedirect.com/science/article/pii/S0168160510001145&lt;/url&gt;&lt;/related-urls&gt;&lt;/urls&gt;&lt;electronic-resource-num&gt;http://dx.doi.org/10.1016/j.ijfoodmicro.2010.03.002&lt;/electronic-resource-num&gt;&lt;/record&gt;&lt;/Cite&gt;&lt;/EndNote&gt;</w:instrText>
      </w:r>
      <w:r w:rsidR="00665F56">
        <w:fldChar w:fldCharType="separate"/>
      </w:r>
      <w:r w:rsidR="00320976">
        <w:rPr>
          <w:noProof/>
        </w:rPr>
        <w:t>[59]</w:t>
      </w:r>
      <w:r w:rsidR="00665F56">
        <w:fldChar w:fldCharType="end"/>
      </w:r>
      <w:r w:rsidR="00665F56">
        <w:t xml:space="preserve">. Another reason could be the </w:t>
      </w:r>
      <w:r w:rsidR="00CF129F">
        <w:t>low priority of testing for norovirus with limited</w:t>
      </w:r>
      <w:r w:rsidR="00665F56">
        <w:t xml:space="preserve"> healthcare or laboratory </w:t>
      </w:r>
      <w:r w:rsidR="00CF129F">
        <w:t>resources</w:t>
      </w:r>
      <w:r w:rsidR="00665F56">
        <w:t>. Due to the usually mild self-limiting nature of the disease, testing for norovirus may not be prioritised by healthcare providers</w:t>
      </w:r>
      <w:r w:rsidR="009410C3">
        <w:t xml:space="preserve">. This is an issue in high-resource countries, but is </w:t>
      </w:r>
      <w:r w:rsidR="008901F9">
        <w:t>particularly</w:t>
      </w:r>
      <w:r w:rsidR="009410C3">
        <w:t xml:space="preserve"> relevant</w:t>
      </w:r>
      <w:r w:rsidR="00665F56">
        <w:t xml:space="preserve"> in low-resource settings. </w:t>
      </w:r>
      <w:r w:rsidR="006E6D32">
        <w:t>This under-representation of developing countries may be partially address</w:t>
      </w:r>
      <w:r w:rsidR="00BE0128">
        <w:t>ed</w:t>
      </w:r>
      <w:r w:rsidR="006E6D32">
        <w:t xml:space="preserve"> by </w:t>
      </w:r>
      <w:r w:rsidR="00F46336">
        <w:t xml:space="preserve">plans for </w:t>
      </w:r>
      <w:r w:rsidR="006E6D32">
        <w:t xml:space="preserve">the inclusion of norovirus in the </w:t>
      </w:r>
      <w:r w:rsidR="002C4F5F">
        <w:t>World Health Organisation (</w:t>
      </w:r>
      <w:r w:rsidR="00045ED6">
        <w:t>WHO</w:t>
      </w:r>
      <w:r w:rsidR="002C4F5F">
        <w:t>)</w:t>
      </w:r>
      <w:r w:rsidR="00045ED6">
        <w:t xml:space="preserve"> global rotavirus surveillance network</w:t>
      </w:r>
      <w:r w:rsidR="00045ED6">
        <w:fldChar w:fldCharType="begin"/>
      </w:r>
      <w:r w:rsidR="00320976">
        <w:instrText xml:space="preserve"> ADDIN EN.CITE &lt;EndNote&gt;&lt;Cite&gt;&lt;Author&gt;Agócs&lt;/Author&gt;&lt;Year&gt;2014&lt;/Year&gt;&lt;RecNum&gt;1072&lt;/RecNum&gt;&lt;DisplayText&gt;[60]&lt;/DisplayText&gt;&lt;record&gt;&lt;rec-number&gt;1072&lt;/rec-number&gt;&lt;foreign-keys&gt;&lt;key app="EN" db-id="pestxpzfm95e2vezsznxpppipw5apasstvda" timestamp="1483547281"&gt;1072&lt;/key&gt;&lt;/foreign-keys&gt;&lt;ref-type name="Journal Article"&gt;17&lt;/ref-type&gt;&lt;contributors&gt;&lt;authors&gt;&lt;author&gt;Agócs, Mary M&lt;/author&gt;&lt;author&gt;Serhan, Fatima&lt;/author&gt;&lt;author&gt;Yen, Catherine&lt;/author&gt;&lt;author&gt;Mwenda, Jason M&lt;/author&gt;&lt;author&gt;de Oliveira, Lúcia H&lt;/author&gt;&lt;author&gt;Teleb, Nadia&lt;/author&gt;&lt;author&gt;Wasley, Annemarie&lt;/author&gt;&lt;author&gt;Wijesinghe, Pushpa R&lt;/author&gt;&lt;author&gt;Fox, Kimberley&lt;/author&gt;&lt;author&gt;Tate, Jacqueline E&lt;/author&gt;&lt;/authors&gt;&lt;/contributors&gt;&lt;titles&gt;&lt;title&gt;WHO global rotavirus surveillance network: a strategic review of the first 5 years, 2008-2012&lt;/title&gt;&lt;secondary-title&gt;MMWR Morb Mortal Wkly Rep&lt;/secondary-title&gt;&lt;/titles&gt;&lt;periodical&gt;&lt;full-title&gt;MMWR Morb Mortal Wkly Rep&lt;/full-title&gt;&lt;/periodical&gt;&lt;pages&gt;634-7&lt;/pages&gt;&lt;volume&gt;63&lt;/volume&gt;&lt;number&gt;29&lt;/number&gt;&lt;dates&gt;&lt;year&gt;2014&lt;/year&gt;&lt;/dates&gt;&lt;urls&gt;&lt;/urls&gt;&lt;/record&gt;&lt;/Cite&gt;&lt;/EndNote&gt;</w:instrText>
      </w:r>
      <w:r w:rsidR="00045ED6">
        <w:fldChar w:fldCharType="separate"/>
      </w:r>
      <w:r w:rsidR="00320976">
        <w:rPr>
          <w:noProof/>
        </w:rPr>
        <w:t>[60]</w:t>
      </w:r>
      <w:r w:rsidR="00045ED6">
        <w:fldChar w:fldCharType="end"/>
      </w:r>
      <w:r w:rsidR="00045ED6">
        <w:t>, which includes a number of developing countries.</w:t>
      </w:r>
      <w:r w:rsidR="006E6D32">
        <w:t xml:space="preserve"> </w:t>
      </w:r>
      <w:r w:rsidR="00665F56">
        <w:t>The change in the number of papers published, whereby we observed that the majority have been published since 2010, is likely to be related to</w:t>
      </w:r>
      <w:r w:rsidR="006C7C81">
        <w:t xml:space="preserve"> the change in testing from electron microscopy to </w:t>
      </w:r>
      <w:r w:rsidR="00665F56">
        <w:t>more rapid</w:t>
      </w:r>
      <w:r w:rsidR="006C7C81">
        <w:t xml:space="preserve"> and more sensitive</w:t>
      </w:r>
      <w:r w:rsidR="00665F56">
        <w:t xml:space="preserve"> techniques such as</w:t>
      </w:r>
      <w:r w:rsidR="006C7C81">
        <w:t xml:space="preserve"> real-time polymerase chain reaction (RT-PCR)</w:t>
      </w:r>
      <w:r w:rsidR="00665F56">
        <w:t xml:space="preserve"> and EIA</w:t>
      </w:r>
      <w:r w:rsidR="007F1640">
        <w:fldChar w:fldCharType="begin"/>
      </w:r>
      <w:r w:rsidR="00320976">
        <w:instrText xml:space="preserve"> ADDIN EN.CITE &lt;EndNote&gt;&lt;Cite&gt;&lt;Author&gt;Marshall&lt;/Author&gt;&lt;Year&gt;2006&lt;/Year&gt;&lt;RecNum&gt;1066&lt;/RecNum&gt;&lt;DisplayText&gt;[61]&lt;/DisplayText&gt;&lt;record&gt;&lt;rec-number&gt;1066&lt;/rec-number&gt;&lt;foreign-keys&gt;&lt;key app="EN" db-id="pestxpzfm95e2vezsznxpppipw5apasstvda" timestamp="1478103180"&gt;1066&lt;/key&gt;&lt;/foreign-keys&gt;&lt;ref-type name="Journal Article"&gt;17&lt;/ref-type&gt;&lt;contributors&gt;&lt;authors&gt;&lt;author&gt;Marshall, J. A.&lt;/author&gt;&lt;author&gt;Bruggink, L. D.&lt;/author&gt;&lt;/authors&gt;&lt;/contributors&gt;&lt;auth-address&gt;Victorian Infectious Diseases Reference Laboratory, Melbourne, Australia. john.marshall@mh.org.au&lt;/auth-address&gt;&lt;titles&gt;&lt;title&gt;Laboratory diagnosis of norovirus&lt;/title&gt;&lt;secondary-title&gt;Clinical laboratory&lt;/secondary-title&gt;&lt;alt-title&gt;Clin Lab&lt;/alt-title&gt;&lt;/titles&gt;&lt;periodical&gt;&lt;full-title&gt;Clinical Laboratory&lt;/full-title&gt;&lt;/periodical&gt;&lt;pages&gt;571-581&lt;/pages&gt;&lt;volume&gt;52&lt;/volume&gt;&lt;number&gt;11-12&lt;/number&gt;&lt;keywords&gt;&lt;keyword&gt;Norovirus&lt;/keyword&gt;&lt;/keywords&gt;&lt;dates&gt;&lt;year&gt;2006&lt;/year&gt;&lt;pub-dates&gt;&lt;date&gt;2006&lt;/date&gt;&lt;/pub-dates&gt;&lt;/dates&gt;&lt;isbn&gt;1433-6510&lt;/isbn&gt;&lt;accession-num&gt;17175887&lt;/accession-num&gt;&lt;urls&gt;&lt;related-urls&gt;&lt;url&gt;http://europepmc.org/abstract/MED/17175887&lt;/url&gt;&lt;/related-urls&gt;&lt;/urls&gt;&lt;remote-database-name&gt;PubMed&lt;/remote-database-name&gt;&lt;language&gt;eng&lt;/language&gt;&lt;/record&gt;&lt;/Cite&gt;&lt;/EndNote&gt;</w:instrText>
      </w:r>
      <w:r w:rsidR="007F1640">
        <w:fldChar w:fldCharType="separate"/>
      </w:r>
      <w:r w:rsidR="00320976">
        <w:rPr>
          <w:noProof/>
        </w:rPr>
        <w:t>[61]</w:t>
      </w:r>
      <w:r w:rsidR="007F1640">
        <w:fldChar w:fldCharType="end"/>
      </w:r>
      <w:r w:rsidR="006C7C81">
        <w:t xml:space="preserve">. </w:t>
      </w:r>
    </w:p>
    <w:p w14:paraId="03436248" w14:textId="77777777" w:rsidR="00E713FE" w:rsidRDefault="00E713FE" w:rsidP="00E713FE">
      <w:pPr>
        <w:spacing w:after="0" w:line="480" w:lineRule="auto"/>
      </w:pPr>
    </w:p>
    <w:p w14:paraId="1DF6BEAA" w14:textId="35A8D001" w:rsidR="007F1640" w:rsidRDefault="00957606" w:rsidP="00E713FE">
      <w:pPr>
        <w:spacing w:after="0" w:line="480" w:lineRule="auto"/>
      </w:pPr>
      <w:r>
        <w:t xml:space="preserve">We found that </w:t>
      </w:r>
      <w:r w:rsidRPr="00957606">
        <w:t>estimate</w:t>
      </w:r>
      <w:r>
        <w:t>s</w:t>
      </w:r>
      <w:r w:rsidRPr="00957606">
        <w:t xml:space="preserve"> </w:t>
      </w:r>
      <w:r>
        <w:t xml:space="preserve">of </w:t>
      </w:r>
      <w:r w:rsidRPr="00957606">
        <w:t>the incidence r</w:t>
      </w:r>
      <w:r>
        <w:t>ate of community-based norovirus disease had three outcome measures; norovirus hospitalisation, norovirus disease and all gastroenteritis</w:t>
      </w:r>
      <w:r w:rsidR="00892273">
        <w:t xml:space="preserve">. The two estimates of norovirus hospitalisation in children were both similar, around one case per 1000 person-years. Of the estimates of norovirus disease, one estimate was far lower </w:t>
      </w:r>
      <w:r w:rsidR="006A432C">
        <w:t>(</w:t>
      </w:r>
      <w:r w:rsidR="006A432C" w:rsidRPr="006A432C">
        <w:t>0.024</w:t>
      </w:r>
      <w:r w:rsidR="006A432C">
        <w:t xml:space="preserve"> cases per 1000 person-years) than the others</w:t>
      </w:r>
      <w:r w:rsidR="00C21362">
        <w:t xml:space="preserve"> </w:t>
      </w:r>
      <w:r w:rsidR="006A432C">
        <w:fldChar w:fldCharType="begin">
          <w:fldData xml:space="preserve">PEVuZE5vdGU+PENpdGU+PEF1dGhvcj5EZWRtYW48L0F1dGhvcj48WWVhcj4xOTk4PC9ZZWFyPjxS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</w:fldData>
        </w:fldChar>
      </w:r>
      <w:r w:rsidR="001A6DBC">
        <w:instrText xml:space="preserve"> ADDIN EN.CITE </w:instrText>
      </w:r>
      <w:r w:rsidR="001A6DBC">
        <w:fldChar w:fldCharType="begin">
          <w:fldData xml:space="preserve">PEVuZE5vdGU+PENpdGU+PEF1dGhvcj5EZWRtYW48L0F1dGhvcj48WWVhcj4xOTk4PC9ZZWFyPjxS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</w:fldData>
        </w:fldChar>
      </w:r>
      <w:r w:rsidR="001A6DBC">
        <w:instrText xml:space="preserve"> ADDIN EN.CITE.DATA </w:instrText>
      </w:r>
      <w:r w:rsidR="001A6DBC">
        <w:fldChar w:fldCharType="end"/>
      </w:r>
      <w:r w:rsidR="006A432C">
        <w:fldChar w:fldCharType="separate"/>
      </w:r>
      <w:r w:rsidR="001A6DBC">
        <w:rPr>
          <w:noProof/>
        </w:rPr>
        <w:t>[15]</w:t>
      </w:r>
      <w:r w:rsidR="006A432C">
        <w:fldChar w:fldCharType="end"/>
      </w:r>
      <w:r w:rsidR="006A432C">
        <w:t>. This</w:t>
      </w:r>
      <w:r w:rsidR="00665F56">
        <w:t xml:space="preserve"> much lower estimate is possibly</w:t>
      </w:r>
      <w:r w:rsidR="006A432C">
        <w:t xml:space="preserve"> due to the different diagnostic methods used; this is the earliest published study included in the review and</w:t>
      </w:r>
      <w:r w:rsidR="00C21362">
        <w:t xml:space="preserve"> at that time</w:t>
      </w:r>
      <w:r w:rsidR="006A432C">
        <w:t xml:space="preserve"> </w:t>
      </w:r>
      <w:r w:rsidR="00C21362">
        <w:t>diagnosis of norovirus was by</w:t>
      </w:r>
      <w:r w:rsidR="006A432C">
        <w:t xml:space="preserve"> electron microscopy which is far less sensitive for detecting norovirus. </w:t>
      </w:r>
      <w:r w:rsidR="006E6D32">
        <w:t xml:space="preserve">This may also reflect changes in the criteria for testing for norovirus; as cheaper PCR tests have become more widespread, this may have led laboratories to widen the criteria for testing stool specimens for norovirus. </w:t>
      </w:r>
      <w:r w:rsidR="006A432C">
        <w:t xml:space="preserve">The wide range of other estimates for norovirus disease (12.5 – 60 cases per 1000 person-years) and all gastroenteritis (29.5 – 1100 cases per 1000 person-years) probably reflects the different populations and age groups </w:t>
      </w:r>
      <w:r w:rsidR="00A137E4">
        <w:t xml:space="preserve">included. </w:t>
      </w:r>
      <w:r w:rsidR="00A137E4">
        <w:lastRenderedPageBreak/>
        <w:t>Unfortunately</w:t>
      </w:r>
      <w:r w:rsidR="00FA177C">
        <w:t xml:space="preserve"> 12 of the publications included a point estimate, but did not include any estimate interval. Therefore, caution must be used when drawing conclusions from the differing estimates.</w:t>
      </w:r>
    </w:p>
    <w:p w14:paraId="4CAAB0E7" w14:textId="77777777" w:rsidR="00A137E4" w:rsidRDefault="00A137E4" w:rsidP="00E713FE">
      <w:pPr>
        <w:spacing w:after="0" w:line="480" w:lineRule="auto"/>
      </w:pPr>
    </w:p>
    <w:p w14:paraId="7A939680" w14:textId="0287DCA8" w:rsidR="00A137E4" w:rsidRDefault="00A137E4" w:rsidP="00E713FE">
      <w:pPr>
        <w:spacing w:after="0" w:line="480" w:lineRule="auto"/>
      </w:pPr>
      <w:r>
        <w:t xml:space="preserve">Subsequent to the period of this literature search, a report has been published on an enhanced surveillance system for norovirus in an area of China </w:t>
      </w:r>
      <w:r>
        <w:fldChar w:fldCharType="begin"/>
      </w:r>
      <w:r w:rsidR="00320976">
        <w:instrText xml:space="preserve"> ADDIN EN.CITE &lt;EndNote&gt;&lt;Cite&gt;&lt;Author&gt;Yu&lt;/Author&gt;&lt;Year&gt;2017&lt;/Year&gt;&lt;RecNum&gt;1100&lt;/RecNum&gt;&lt;DisplayText&gt;[62]&lt;/DisplayText&gt;&lt;record&gt;&lt;rec-number&gt;1100&lt;/rec-number&gt;&lt;foreign-keys&gt;&lt;key app="EN" db-id="pestxpzfm95e2vezsznxpppipw5apasstvda" timestamp="1492696704"&gt;1100&lt;/key&gt;&lt;/foreign-keys&gt;&lt;ref-type name="Journal Article"&gt;17&lt;/ref-type&gt;&lt;contributors&gt;&lt;authors&gt;&lt;author&gt;Yu, Jianxing&lt;/author&gt;&lt;author&gt;Ye, Chuchu&lt;/author&gt;&lt;author&gt;Lai, Shengjie&lt;/author&gt;&lt;author&gt;Zhu, Weiping&lt;/author&gt;&lt;author&gt;Zhang, Zike&lt;/author&gt;&lt;author&gt;Geng, Qibin&lt;/author&gt;&lt;author&gt;Xue, Caoyi&lt;/author&gt;&lt;author&gt;Yang, Weizhong&lt;/author&gt;&lt;author&gt;Wu, Shuyu&lt;/author&gt;&lt;author&gt;Hall, Aron J.&lt;/author&gt;&lt;author&gt;Sun, Qiao&lt;/author&gt;&lt;author&gt;Li, Zhongjie&lt;/author&gt;&lt;/authors&gt;&lt;/contributors&gt;&lt;titles&gt;&lt;title&gt;Incidence of Norovirus-Associated Diarrhea, Shanghai, China, 2012–2013&lt;/title&gt;&lt;secondary-title&gt;Emerging Infectious Diseases&lt;/secondary-title&gt;&lt;/titles&gt;&lt;periodical&gt;&lt;full-title&gt;Emerging Infectious Diseases&lt;/full-title&gt;&lt;/periodical&gt;&lt;pages&gt;312-315&lt;/pages&gt;&lt;volume&gt;23&lt;/volume&gt;&lt;number&gt;2&lt;/number&gt;&lt;dates&gt;&lt;year&gt;2017&lt;/year&gt;&lt;/dates&gt;&lt;publisher&gt;Centers for Disease Control and Prevention&lt;/publisher&gt;&lt;isbn&gt;1080-6040&amp;#xD;1080-6059&lt;/isbn&gt;&lt;accession-num&gt;PMC5324797&lt;/accession-num&gt;&lt;urls&gt;&lt;related-urls&gt;&lt;url&gt;http://www.ncbi.nlm.nih.gov/pmc/articles/PMC5324797/&lt;/url&gt;&lt;/related-urls&gt;&lt;/urls&gt;&lt;electronic-resource-num&gt;10.3201/eid2302.161153&lt;/electronic-resource-num&gt;&lt;remote-database-name&gt;PMC&lt;/remote-database-name&gt;&lt;/record&gt;&lt;/Cite&gt;&lt;/EndNote&gt;</w:instrText>
      </w:r>
      <w:r>
        <w:fldChar w:fldCharType="separate"/>
      </w:r>
      <w:r w:rsidR="00320976">
        <w:rPr>
          <w:noProof/>
        </w:rPr>
        <w:t>[62]</w:t>
      </w:r>
      <w:r>
        <w:fldChar w:fldCharType="end"/>
      </w:r>
      <w:r>
        <w:t xml:space="preserve">. </w:t>
      </w:r>
      <w:r w:rsidR="00B00B9D">
        <w:t xml:space="preserve">The </w:t>
      </w:r>
      <w:r>
        <w:t>rate of norovirus-associated diarrhoea that they observed was 89 cases per 1000 person-years (95% CI 82–97)</w:t>
      </w:r>
      <w:r w:rsidR="00B00B9D">
        <w:t xml:space="preserve">; this is higher than any of the estimates captured in this review, the next highest being 60 cases per 1000 person-years from a study in South America </w:t>
      </w:r>
      <w:r w:rsidR="00B00B9D">
        <w:fldChar w:fldCharType="begin">
          <w:fldData xml:space="preserve">PEVuZE5vdGU+PENpdGU+PEF1dGhvcj5CYWxsYXJkPC9BdXRob3I+PFllYXI+MjAxNTwvWWVhcj48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</w:fldData>
        </w:fldChar>
      </w:r>
      <w:r w:rsidR="00320976">
        <w:instrText xml:space="preserve"> ADDIN EN.CITE </w:instrText>
      </w:r>
      <w:r w:rsidR="00320976">
        <w:fldChar w:fldCharType="begin">
          <w:fldData xml:space="preserve">PEVuZE5vdGU+PENpdGU+PEF1dGhvcj5CYWxsYXJkPC9BdXRob3I+PFllYXI+MjAxNTwvWWVhcj48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</w:fldData>
        </w:fldChar>
      </w:r>
      <w:r w:rsidR="00320976">
        <w:instrText xml:space="preserve"> ADDIN EN.CITE.DATA </w:instrText>
      </w:r>
      <w:r w:rsidR="00320976">
        <w:fldChar w:fldCharType="end"/>
      </w:r>
      <w:r w:rsidR="00B00B9D">
        <w:fldChar w:fldCharType="separate"/>
      </w:r>
      <w:r w:rsidR="00320976">
        <w:rPr>
          <w:noProof/>
        </w:rPr>
        <w:t>[49]</w:t>
      </w:r>
      <w:r w:rsidR="00B00B9D">
        <w:fldChar w:fldCharType="end"/>
      </w:r>
      <w:r w:rsidR="00B00B9D">
        <w:t>. This higher rate in China may represent an increased incidence in this population, or could be a product of the extrapolations used to produce the estimate from the surveillance data.</w:t>
      </w:r>
    </w:p>
    <w:p w14:paraId="51BC0742" w14:textId="0B0199D3" w:rsidR="00E713FE" w:rsidRDefault="00A137E4" w:rsidP="00E713FE">
      <w:pPr>
        <w:spacing w:after="0" w:line="480" w:lineRule="auto"/>
      </w:pPr>
      <w:r>
        <w:t xml:space="preserve"> </w:t>
      </w:r>
    </w:p>
    <w:p w14:paraId="1DFD339C" w14:textId="2F3CE3DC" w:rsidR="00775663" w:rsidRDefault="002466AA" w:rsidP="00E713FE">
      <w:pPr>
        <w:spacing w:after="0" w:line="480" w:lineRule="auto"/>
      </w:pPr>
      <w:r>
        <w:t xml:space="preserve">In this review we were only able to include papers written in </w:t>
      </w:r>
      <w:r w:rsidR="00AD79FC">
        <w:t>English</w:t>
      </w:r>
      <w:r>
        <w:t xml:space="preserve"> due to resource limitations</w:t>
      </w:r>
      <w:r w:rsidR="00775663">
        <w:t>. As a consequence of not including those publications not in English, it is likely that we have under-represented the findings of countries where English is not widely spoken. In addition, some reports or descriptions of surveillance systems may be published on institute websites rather than indexed journals. This type of “</w:t>
      </w:r>
      <w:r w:rsidR="00AD79FC">
        <w:t>grey literature</w:t>
      </w:r>
      <w:r w:rsidR="00775663">
        <w:t xml:space="preserve">” is difficult to search and capture in a systematic way, so is therefore excluded from this review, possibly </w:t>
      </w:r>
      <w:r w:rsidR="00C3279F">
        <w:t>affecting</w:t>
      </w:r>
      <w:r w:rsidR="00775663">
        <w:t xml:space="preserve"> the representativeness of our findings.</w:t>
      </w:r>
      <w:r w:rsidR="00DD4DF0" w:rsidRPr="00DD4DF0">
        <w:t xml:space="preserve"> </w:t>
      </w:r>
      <w:r w:rsidR="00DD4DF0">
        <w:t>We were not able to undertake a meta-analysis of the norovirus incidence rates due to the extensive heterogeneity in study designs, laboratory methods, outcome measures and study populations. A meta-analysis to estimate the prevalence of norovirus in persons with acute gastroenteritis has previously been conducted</w:t>
      </w:r>
      <w:r w:rsidR="00DD4DF0">
        <w:fldChar w:fldCharType="begin"/>
      </w:r>
      <w:r w:rsidR="001A6DBC">
        <w:instrText xml:space="preserve"> ADDIN EN.CITE &lt;EndNote&gt;&lt;Cite&gt;&lt;Author&gt;Ahmed&lt;/Author&gt;&lt;Year&gt;2014&lt;/Year&gt;&lt;RecNum&gt;1062&lt;/RecNum&gt;&lt;DisplayText&gt;[3]&lt;/DisplayText&gt;&lt;record&gt;&lt;rec-number&gt;1062&lt;/rec-number&gt;&lt;foreign-keys&gt;&lt;key app="EN" db-id="pestxpzfm95e2vezsznxpppipw5apasstvda" timestamp="1478086167"&gt;1062&lt;/key&gt;&lt;/foreign-keys&gt;&lt;ref-type name="Journal Article"&gt;17&lt;/ref-type&gt;&lt;contributors&gt;&lt;authors&gt;&lt;author&gt;Ahmed, Sharia M.&lt;/author&gt;&lt;author&gt;Hall, Aron J.&lt;/author&gt;&lt;author&gt;Robinson, Anne E.&lt;/author&gt;&lt;author&gt;Verhoef, Linda&lt;/author&gt;&lt;author&gt;Premkumar, Prasanna&lt;/author&gt;&lt;author&gt;Parashar, Umesh D.&lt;/author&gt;&lt;author&gt;Koopmans, Marion&lt;/author&gt;&lt;author&gt;Lopman, Benjamin A.&lt;/author&gt;&lt;/authors&gt;&lt;/contributors&gt;&lt;titles&gt;&lt;title&gt;Global prevalence of norovirus in cases of gastroenteritis: a systematic review and meta-analysis&lt;/title&gt;&lt;secondary-title&gt;The Lancet Infectious Diseases&lt;/secondary-title&gt;&lt;/titles&gt;&lt;periodical&gt;&lt;full-title&gt;The Lancet Infectious Diseases&lt;/full-title&gt;&lt;/periodical&gt;&lt;pages&gt;725-730&lt;/pages&gt;&lt;volume&gt;14&lt;/volume&gt;&lt;number&gt;8&lt;/number&gt;&lt;dates&gt;&lt;year&gt;2014&lt;/year&gt;&lt;pub-dates&gt;&lt;date&gt;8//&lt;/date&gt;&lt;/pub-dates&gt;&lt;/dates&gt;&lt;isbn&gt;1473-3099&lt;/isbn&gt;&lt;urls&gt;&lt;related-urls&gt;&lt;url&gt;http://www.sciencedirect.com/science/article/pii/S1473309914707674&lt;/url&gt;&lt;url&gt;http://ac.els-cdn.com/S1473309914707674/1-s2.0-S1473309914707674-main.pdf?_tid=975f308e-a698-11e6-b40e-00000aacb361&amp;amp;acdnat=1478708678_406a00f25a6c8c1c6717dcd5b71d4f6e&lt;/url&gt;&lt;/related-urls&gt;&lt;/urls&gt;&lt;electronic-resource-num&gt;http://dx.doi.org/10.1016/S1473-3099(14)70767-4&lt;/electronic-resource-num&gt;&lt;/record&gt;&lt;/Cite&gt;&lt;/EndNote&gt;</w:instrText>
      </w:r>
      <w:r w:rsidR="00DD4DF0">
        <w:fldChar w:fldCharType="separate"/>
      </w:r>
      <w:r w:rsidR="001A6DBC">
        <w:rPr>
          <w:noProof/>
        </w:rPr>
        <w:t>[3]</w:t>
      </w:r>
      <w:r w:rsidR="00DD4DF0">
        <w:fldChar w:fldCharType="end"/>
      </w:r>
      <w:r w:rsidR="00DD4DF0">
        <w:t>.</w:t>
      </w:r>
    </w:p>
    <w:p w14:paraId="53FD1927" w14:textId="77777777" w:rsidR="00E713FE" w:rsidRDefault="00E713FE" w:rsidP="00E713FE">
      <w:pPr>
        <w:spacing w:after="0" w:line="480" w:lineRule="auto"/>
      </w:pPr>
    </w:p>
    <w:p w14:paraId="15B1B5D3" w14:textId="7EECC3D1" w:rsidR="00C3279F" w:rsidRDefault="00C3279F" w:rsidP="00E713FE">
      <w:pPr>
        <w:spacing w:after="0" w:line="480" w:lineRule="auto"/>
      </w:pPr>
      <w:r>
        <w:t xml:space="preserve">Of the 45 publications included in this review, incidence estimates were only available for 19. Excluding those publications reporting on the surveillance of outbreaks, 20 publications did not include an estimate of incidence. </w:t>
      </w:r>
      <w:r w:rsidR="001629E1">
        <w:t>Of the 19 papers reporting incidence estimates, 14 were classed as active surveillance as they clearly enumerated the person-time at risk in the population. The five papers classed as passive surveillance used population denominators which assume that all persons would have been captured in the surveillance system had they become a case. It has been shown that a large proportion of norovirus cases are not captured in national surveillance systems</w:t>
      </w:r>
      <w:r w:rsidR="001629E1">
        <w:fldChar w:fldCharType="begin">
          <w:fldData xml:space="preserve">PEVuZE5vdGU+PENpdGU+PEF1dGhvcj5UYW08L0F1dGhvcj48WWVhcj4yMDEyPC9ZZWFyPjxSZWNO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</w:fldData>
        </w:fldChar>
      </w:r>
      <w:r w:rsidR="00C6002C">
        <w:instrText xml:space="preserve"> ADDIN EN.CITE </w:instrText>
      </w:r>
      <w:r w:rsidR="00C6002C">
        <w:fldChar w:fldCharType="begin">
          <w:fldData xml:space="preserve">PEVuZE5vdGU+PENpdGU+PEF1dGhvcj5UYW08L0F1dGhvcj48WWVhcj4yMDEyPC9ZZWFyPjxSZWNO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</w:fldData>
        </w:fldChar>
      </w:r>
      <w:r w:rsidR="00C6002C">
        <w:instrText xml:space="preserve"> ADDIN EN.CITE.DATA </w:instrText>
      </w:r>
      <w:r w:rsidR="00C6002C">
        <w:fldChar w:fldCharType="end"/>
      </w:r>
      <w:r w:rsidR="001629E1">
        <w:fldChar w:fldCharType="separate"/>
      </w:r>
      <w:r w:rsidR="00C6002C">
        <w:rPr>
          <w:noProof/>
        </w:rPr>
        <w:t>[11]</w:t>
      </w:r>
      <w:r w:rsidR="001629E1">
        <w:fldChar w:fldCharType="end"/>
      </w:r>
      <w:r w:rsidR="001629E1">
        <w:t xml:space="preserve">, so estimates from these passive systems have to be interpreted in this light. </w:t>
      </w:r>
      <w:r>
        <w:t>A number of the surveillance publications, particularly those based in hospitals, did not report or estimate a den</w:t>
      </w:r>
      <w:r w:rsidR="00C21362">
        <w:t>ominator population. Without a</w:t>
      </w:r>
      <w:r>
        <w:t xml:space="preserve"> population denominator, it is not possible to calculate incidence rates. We would recommend that future publications of this </w:t>
      </w:r>
      <w:r>
        <w:lastRenderedPageBreak/>
        <w:t>kind include an estimate of the population denominator as good epidemiological practice, and to facilitate further research of this kind.</w:t>
      </w:r>
    </w:p>
    <w:p w14:paraId="6FADFE3F" w14:textId="77777777" w:rsidR="00E713FE" w:rsidRDefault="00E713FE" w:rsidP="00E713FE">
      <w:pPr>
        <w:spacing w:after="0" w:line="480" w:lineRule="auto"/>
      </w:pPr>
    </w:p>
    <w:p w14:paraId="5EBEAA34" w14:textId="1C88B25A" w:rsidR="00317538" w:rsidRPr="00DD4DF0" w:rsidRDefault="00DD4DF0" w:rsidP="00E713FE">
      <w:pPr>
        <w:spacing w:after="0" w:line="480" w:lineRule="auto"/>
        <w:rPr>
          <w:b/>
        </w:rPr>
      </w:pPr>
      <w:r w:rsidRPr="00DD4DF0">
        <w:rPr>
          <w:b/>
        </w:rPr>
        <w:t>Conclusions</w:t>
      </w:r>
    </w:p>
    <w:p w14:paraId="5D99246F" w14:textId="372854DB" w:rsidR="00BD77B2" w:rsidRDefault="00F173F9" w:rsidP="00E713FE">
      <w:pPr>
        <w:spacing w:after="0" w:line="480" w:lineRule="auto"/>
      </w:pPr>
      <w:r>
        <w:t xml:space="preserve">In this systematic review, we found </w:t>
      </w:r>
      <w:r w:rsidR="0041144B">
        <w:t>that</w:t>
      </w:r>
      <w:r w:rsidR="009B6B07">
        <w:t xml:space="preserve"> despite </w:t>
      </w:r>
      <w:r w:rsidR="00D913B0">
        <w:t>norovirus being an important cause of acute gastroenteritis,</w:t>
      </w:r>
      <w:r w:rsidR="0041144B">
        <w:t xml:space="preserve"> in terms of number of cases that occur, </w:t>
      </w:r>
      <w:r>
        <w:t>few papers describ</w:t>
      </w:r>
      <w:r w:rsidR="00D913B0">
        <w:t>e</w:t>
      </w:r>
      <w:r>
        <w:t xml:space="preserve"> community-based surveillance </w:t>
      </w:r>
      <w:r w:rsidR="00D913B0">
        <w:t>for it</w:t>
      </w:r>
      <w:r>
        <w:t>, and a small number report a</w:t>
      </w:r>
      <w:r w:rsidR="00D913B0">
        <w:t xml:space="preserve">ny </w:t>
      </w:r>
      <w:r>
        <w:t xml:space="preserve">measure of </w:t>
      </w:r>
      <w:r w:rsidR="00D913B0">
        <w:t xml:space="preserve">norovirus </w:t>
      </w:r>
      <w:r>
        <w:t xml:space="preserve">incidence. </w:t>
      </w:r>
      <w:r w:rsidR="00024D1A">
        <w:t>S</w:t>
      </w:r>
      <w:r w:rsidR="0011748E">
        <w:t xml:space="preserve">tandardised </w:t>
      </w:r>
      <w:r>
        <w:t xml:space="preserve">age-specific </w:t>
      </w:r>
      <w:r w:rsidR="0011748E">
        <w:t>estimates of norov</w:t>
      </w:r>
      <w:r w:rsidR="00024D1A">
        <w:t>irus incidence would be</w:t>
      </w:r>
      <w:r w:rsidR="0011748E">
        <w:t xml:space="preserve"> valuable for calculating the true global burden of norovirus disease</w:t>
      </w:r>
      <w:r w:rsidR="00024D1A">
        <w:t>; robust community surveillance systems would be able to produce this information</w:t>
      </w:r>
      <w:r w:rsidR="00E713FE">
        <w:t>.</w:t>
      </w:r>
    </w:p>
    <w:p w14:paraId="28CBD08C" w14:textId="77777777" w:rsidR="00DE473B" w:rsidRDefault="00DE473B" w:rsidP="00E713FE">
      <w:pPr>
        <w:spacing w:after="0" w:line="480" w:lineRule="auto"/>
      </w:pPr>
    </w:p>
    <w:p w14:paraId="3B69F864" w14:textId="630C8706" w:rsidR="00DE473B" w:rsidRPr="00DE473B" w:rsidRDefault="00DE473B" w:rsidP="00E713FE">
      <w:pPr>
        <w:spacing w:after="0" w:line="480" w:lineRule="auto"/>
        <w:rPr>
          <w:b/>
        </w:rPr>
      </w:pPr>
      <w:r w:rsidRPr="00DE473B">
        <w:rPr>
          <w:b/>
        </w:rPr>
        <w:t>List of abbreviations</w:t>
      </w:r>
    </w:p>
    <w:p w14:paraId="6B6ED78F" w14:textId="7FCC2324" w:rsidR="00DE473B" w:rsidRDefault="00DE473B" w:rsidP="00E713FE">
      <w:pPr>
        <w:spacing w:after="0" w:line="480" w:lineRule="auto"/>
      </w:pPr>
      <w:r>
        <w:t>CDC</w:t>
      </w:r>
      <w:r>
        <w:tab/>
      </w:r>
      <w:r w:rsidR="00C93538">
        <w:tab/>
      </w:r>
      <w:r>
        <w:t>Centres for Disease Control and Prevention</w:t>
      </w:r>
    </w:p>
    <w:p w14:paraId="2BB08C5D" w14:textId="5A54EFE1" w:rsidR="00F54CC7" w:rsidRDefault="00F54CC7" w:rsidP="00E713FE">
      <w:pPr>
        <w:spacing w:after="0" w:line="480" w:lineRule="auto"/>
      </w:pPr>
      <w:r>
        <w:t>EEA</w:t>
      </w:r>
      <w:r>
        <w:tab/>
      </w:r>
      <w:r w:rsidR="00C93538">
        <w:tab/>
      </w:r>
      <w:r>
        <w:t>European Economic Area</w:t>
      </w:r>
    </w:p>
    <w:p w14:paraId="2A9C28E7" w14:textId="78D170B7" w:rsidR="00E713FE" w:rsidRDefault="00DE473B" w:rsidP="00E713FE">
      <w:pPr>
        <w:spacing w:after="0" w:line="480" w:lineRule="auto"/>
      </w:pPr>
      <w:r>
        <w:t>EIA</w:t>
      </w:r>
      <w:r>
        <w:tab/>
      </w:r>
      <w:r w:rsidR="00C93538">
        <w:tab/>
      </w:r>
      <w:r w:rsidRPr="00DE473B">
        <w:t>enzyme immunoassay</w:t>
      </w:r>
    </w:p>
    <w:p w14:paraId="2D2C547B" w14:textId="05E659AD" w:rsidR="00DE473B" w:rsidRDefault="00DE473B" w:rsidP="00E713FE">
      <w:pPr>
        <w:spacing w:after="0" w:line="480" w:lineRule="auto"/>
      </w:pPr>
      <w:r>
        <w:t>EM</w:t>
      </w:r>
      <w:r>
        <w:tab/>
      </w:r>
      <w:r w:rsidR="00C93538">
        <w:tab/>
      </w:r>
      <w:r>
        <w:t>electron microscopy</w:t>
      </w:r>
    </w:p>
    <w:p w14:paraId="672DEAB4" w14:textId="6B276993" w:rsidR="00F54CC7" w:rsidRDefault="00F54CC7" w:rsidP="00E713FE">
      <w:pPr>
        <w:spacing w:after="0" w:line="480" w:lineRule="auto"/>
      </w:pPr>
      <w:r>
        <w:t>EU</w:t>
      </w:r>
      <w:r>
        <w:tab/>
      </w:r>
      <w:r w:rsidR="00C93538">
        <w:tab/>
      </w:r>
      <w:r>
        <w:t>European Union</w:t>
      </w:r>
    </w:p>
    <w:p w14:paraId="35B5A6E4" w14:textId="4FBF27CC" w:rsidR="00161F5E" w:rsidRDefault="00161F5E" w:rsidP="00E713FE">
      <w:pPr>
        <w:spacing w:after="0" w:line="480" w:lineRule="auto"/>
      </w:pPr>
      <w:r>
        <w:t>LTCF</w:t>
      </w:r>
      <w:r>
        <w:tab/>
      </w:r>
      <w:r w:rsidR="00C93538">
        <w:tab/>
      </w:r>
      <w:r w:rsidRPr="00161F5E">
        <w:t>long-term care</w:t>
      </w:r>
      <w:r>
        <w:t xml:space="preserve"> facility</w:t>
      </w:r>
    </w:p>
    <w:p w14:paraId="35C57035" w14:textId="6835AB23" w:rsidR="00DE473B" w:rsidRDefault="00DE473B" w:rsidP="00E713FE">
      <w:pPr>
        <w:spacing w:after="0" w:line="480" w:lineRule="auto"/>
      </w:pPr>
      <w:r>
        <w:t>PCR</w:t>
      </w:r>
      <w:r>
        <w:tab/>
      </w:r>
      <w:r w:rsidR="00C93538">
        <w:tab/>
      </w:r>
      <w:r>
        <w:t>polymerase chain reaction</w:t>
      </w:r>
    </w:p>
    <w:p w14:paraId="37AA10A7" w14:textId="7BC9AB77" w:rsidR="00C93538" w:rsidRDefault="00C93538" w:rsidP="00E713FE">
      <w:pPr>
        <w:spacing w:after="0" w:line="480" w:lineRule="auto"/>
      </w:pPr>
      <w:r>
        <w:t>PRISMA</w:t>
      </w:r>
      <w:r>
        <w:tab/>
      </w:r>
      <w:r>
        <w:tab/>
      </w:r>
      <w:r>
        <w:rPr>
          <w:rStyle w:val="st"/>
        </w:rPr>
        <w:t>Preferred Reporting Items for Systematic Reviews and Meta-Analyses</w:t>
      </w:r>
    </w:p>
    <w:p w14:paraId="333786F1" w14:textId="72E86B33" w:rsidR="00251528" w:rsidRDefault="00251528" w:rsidP="00E713FE">
      <w:pPr>
        <w:spacing w:after="0" w:line="480" w:lineRule="auto"/>
      </w:pPr>
      <w:r>
        <w:t>RT-PCR</w:t>
      </w:r>
      <w:r>
        <w:tab/>
      </w:r>
      <w:r w:rsidR="00C93538">
        <w:tab/>
      </w:r>
      <w:r>
        <w:t>real-time polymerase chain reaction</w:t>
      </w:r>
    </w:p>
    <w:p w14:paraId="6A7F2356" w14:textId="29A696E6" w:rsidR="00DE473B" w:rsidRDefault="00F63CEE" w:rsidP="00E713FE">
      <w:pPr>
        <w:spacing w:after="0" w:line="480" w:lineRule="auto"/>
      </w:pPr>
      <w:r>
        <w:t>TESSy</w:t>
      </w:r>
      <w:r>
        <w:tab/>
      </w:r>
      <w:r w:rsidR="00C93538">
        <w:tab/>
      </w:r>
      <w:r w:rsidRPr="00F63CEE">
        <w:t>The Euro</w:t>
      </w:r>
      <w:r>
        <w:t>pean Surveillance System</w:t>
      </w:r>
    </w:p>
    <w:p w14:paraId="449D1B53" w14:textId="41099DCB" w:rsidR="00F54CC7" w:rsidRDefault="002C4F5F" w:rsidP="00E713FE">
      <w:pPr>
        <w:spacing w:after="0" w:line="480" w:lineRule="auto"/>
      </w:pPr>
      <w:r>
        <w:t>WHO</w:t>
      </w:r>
      <w:r>
        <w:tab/>
      </w:r>
      <w:r w:rsidR="00C93538">
        <w:tab/>
      </w:r>
      <w:r>
        <w:t>World Health Organisation</w:t>
      </w:r>
    </w:p>
    <w:p w14:paraId="6D2FC7EB" w14:textId="77777777" w:rsidR="002C4F5F" w:rsidRDefault="002C4F5F" w:rsidP="00E713FE">
      <w:pPr>
        <w:spacing w:after="0" w:line="480" w:lineRule="auto"/>
      </w:pPr>
    </w:p>
    <w:p w14:paraId="5717ACC9" w14:textId="404DD91E" w:rsidR="003C3CA5" w:rsidRPr="004818F2" w:rsidRDefault="00BF1E4C" w:rsidP="00E713FE">
      <w:pPr>
        <w:spacing w:after="0" w:line="480" w:lineRule="auto"/>
        <w:rPr>
          <w:b/>
        </w:rPr>
      </w:pPr>
      <w:r w:rsidRPr="004818F2">
        <w:rPr>
          <w:b/>
        </w:rPr>
        <w:t>Declarations</w:t>
      </w:r>
    </w:p>
    <w:p w14:paraId="06CB4CCC" w14:textId="0BF06C99" w:rsidR="00BF1E4C" w:rsidRPr="004818F2" w:rsidRDefault="00BF1E4C" w:rsidP="00E713FE">
      <w:pPr>
        <w:spacing w:after="0" w:line="480" w:lineRule="auto"/>
        <w:rPr>
          <w:b/>
        </w:rPr>
      </w:pPr>
      <w:r w:rsidRPr="004818F2">
        <w:rPr>
          <w:b/>
        </w:rPr>
        <w:t>Ethics approval and consent to participate</w:t>
      </w:r>
    </w:p>
    <w:p w14:paraId="166DC377" w14:textId="3492782F" w:rsidR="00BF1E4C" w:rsidRDefault="00BF1E4C" w:rsidP="00E713FE">
      <w:pPr>
        <w:spacing w:after="0" w:line="480" w:lineRule="auto"/>
      </w:pPr>
      <w:r>
        <w:t>Not applicable</w:t>
      </w:r>
    </w:p>
    <w:p w14:paraId="2182DE2F" w14:textId="5344F7EF" w:rsidR="00BF1E4C" w:rsidRPr="004818F2" w:rsidRDefault="00BF1E4C" w:rsidP="00E713FE">
      <w:pPr>
        <w:spacing w:after="0" w:line="480" w:lineRule="auto"/>
        <w:rPr>
          <w:b/>
        </w:rPr>
      </w:pPr>
      <w:r w:rsidRPr="004818F2">
        <w:rPr>
          <w:b/>
        </w:rPr>
        <w:t>Consent for publication</w:t>
      </w:r>
    </w:p>
    <w:p w14:paraId="72196502" w14:textId="4B0C6B5C" w:rsidR="00BF1E4C" w:rsidRDefault="00BF1E4C" w:rsidP="00E713FE">
      <w:pPr>
        <w:spacing w:after="0" w:line="480" w:lineRule="auto"/>
      </w:pPr>
      <w:r>
        <w:t>Not applicable</w:t>
      </w:r>
    </w:p>
    <w:p w14:paraId="17E86F8E" w14:textId="42716B0A" w:rsidR="00BF1E4C" w:rsidRPr="004818F2" w:rsidRDefault="00BF1E4C" w:rsidP="00E713FE">
      <w:pPr>
        <w:spacing w:after="0" w:line="480" w:lineRule="auto"/>
        <w:rPr>
          <w:b/>
        </w:rPr>
      </w:pPr>
      <w:r w:rsidRPr="004818F2">
        <w:rPr>
          <w:b/>
        </w:rPr>
        <w:lastRenderedPageBreak/>
        <w:t>Availability of data and materials</w:t>
      </w:r>
    </w:p>
    <w:p w14:paraId="0B25C133" w14:textId="4A752433" w:rsidR="00BF1E4C" w:rsidRDefault="00BF1E4C" w:rsidP="00E713FE">
      <w:pPr>
        <w:spacing w:after="0" w:line="480" w:lineRule="auto"/>
      </w:pPr>
      <w:r>
        <w:t>Not applicable</w:t>
      </w:r>
    </w:p>
    <w:p w14:paraId="4F618E52" w14:textId="3609744E" w:rsidR="007833D8" w:rsidRPr="007833D8" w:rsidRDefault="007833D8" w:rsidP="00E713FE">
      <w:pPr>
        <w:spacing w:after="0" w:line="480" w:lineRule="auto"/>
        <w:rPr>
          <w:b/>
        </w:rPr>
      </w:pPr>
      <w:r w:rsidRPr="007833D8">
        <w:rPr>
          <w:b/>
        </w:rPr>
        <w:t>Competing interests</w:t>
      </w:r>
    </w:p>
    <w:p w14:paraId="2BC8163A" w14:textId="2308D15D" w:rsidR="007833D8" w:rsidRDefault="007833D8" w:rsidP="00E713FE">
      <w:pPr>
        <w:spacing w:after="0" w:line="480" w:lineRule="auto"/>
      </w:pPr>
      <w:r w:rsidRPr="007833D8">
        <w:t>The authors declare that they have no competing interests</w:t>
      </w:r>
    </w:p>
    <w:p w14:paraId="424C7B87" w14:textId="66E54553" w:rsidR="00115262" w:rsidRPr="00115262" w:rsidRDefault="00115262" w:rsidP="00E713FE">
      <w:pPr>
        <w:spacing w:after="0" w:line="480" w:lineRule="auto"/>
        <w:rPr>
          <w:b/>
        </w:rPr>
      </w:pPr>
      <w:r w:rsidRPr="00115262">
        <w:rPr>
          <w:b/>
        </w:rPr>
        <w:t>Funding</w:t>
      </w:r>
    </w:p>
    <w:p w14:paraId="0B2BC216" w14:textId="77777777" w:rsidR="00B74DEE" w:rsidRDefault="0037351D" w:rsidP="00E713FE">
      <w:pPr>
        <w:spacing w:after="0" w:line="480" w:lineRule="auto"/>
      </w:pPr>
      <w:r w:rsidRPr="0037351D">
        <w:t>The research was funded by the National Institute for Health Research Health Protection Research Unit (NIHR HPRU) in Gastrointestinal Infections at the University of Liverpool in partnership with Public Health England (PHE), University of East Anglia, University of Oxford and the Institute of Food Research. The views expressed are those of the author(s) and not necessarily those of the NHS, the NIHR, the Department of Health or Public Health England.</w:t>
      </w:r>
      <w:r w:rsidR="00B74DEE">
        <w:t xml:space="preserve"> </w:t>
      </w:r>
    </w:p>
    <w:p w14:paraId="28C189E1" w14:textId="4008BB7A" w:rsidR="003168A4" w:rsidRPr="007833D8" w:rsidRDefault="007833D8" w:rsidP="00E713FE">
      <w:pPr>
        <w:spacing w:after="0" w:line="480" w:lineRule="auto"/>
        <w:rPr>
          <w:b/>
        </w:rPr>
      </w:pPr>
      <w:r w:rsidRPr="007833D8">
        <w:rPr>
          <w:b/>
        </w:rPr>
        <w:t>Authors’ contributions</w:t>
      </w:r>
    </w:p>
    <w:p w14:paraId="7A80F375" w14:textId="185DE773" w:rsidR="007833D8" w:rsidRDefault="00472361" w:rsidP="00E713FE">
      <w:pPr>
        <w:spacing w:after="0" w:line="480" w:lineRule="auto"/>
      </w:pPr>
      <w:r>
        <w:t>TI, JH, RV, MIG and SOB</w:t>
      </w:r>
      <w:r w:rsidRPr="00472361">
        <w:t xml:space="preserve"> all contributed to the study design. </w:t>
      </w:r>
      <w:r>
        <w:t xml:space="preserve">TI and JH undertook the search, selection and analysis, and </w:t>
      </w:r>
      <w:r w:rsidRPr="00472361">
        <w:t>wrote the first draft. All authors read and approved the final manuscript.</w:t>
      </w:r>
    </w:p>
    <w:p w14:paraId="464A997A" w14:textId="13E417CE" w:rsidR="00472361" w:rsidRPr="00472361" w:rsidRDefault="00472361" w:rsidP="00E713FE">
      <w:pPr>
        <w:spacing w:after="0" w:line="480" w:lineRule="auto"/>
        <w:rPr>
          <w:b/>
        </w:rPr>
      </w:pPr>
      <w:r w:rsidRPr="00472361">
        <w:rPr>
          <w:b/>
        </w:rPr>
        <w:t>Acknowledgements</w:t>
      </w:r>
    </w:p>
    <w:p w14:paraId="1F978C0A" w14:textId="02E28F42" w:rsidR="00472361" w:rsidRDefault="00472361" w:rsidP="00E713FE">
      <w:pPr>
        <w:spacing w:after="0" w:line="480" w:lineRule="auto"/>
      </w:pPr>
      <w:r>
        <w:t>Not applicable</w:t>
      </w:r>
    </w:p>
    <w:p w14:paraId="20710EE2" w14:textId="77777777" w:rsidR="007833D8" w:rsidRDefault="007833D8" w:rsidP="00E713FE">
      <w:pPr>
        <w:spacing w:after="0" w:line="480" w:lineRule="auto"/>
      </w:pPr>
    </w:p>
    <w:p w14:paraId="23D345F2" w14:textId="77777777" w:rsidR="003168A4" w:rsidRPr="003168A4" w:rsidRDefault="003168A4" w:rsidP="00E713FE">
      <w:pPr>
        <w:spacing w:after="0" w:line="480" w:lineRule="auto"/>
        <w:rPr>
          <w:b/>
        </w:rPr>
      </w:pPr>
      <w:r w:rsidRPr="003168A4">
        <w:rPr>
          <w:b/>
        </w:rPr>
        <w:t>References</w:t>
      </w:r>
    </w:p>
    <w:p w14:paraId="69C62739" w14:textId="77777777" w:rsidR="00C6002C" w:rsidRPr="00C6002C" w:rsidRDefault="009225F8" w:rsidP="00C6002C">
      <w:pPr>
        <w:pStyle w:val="EndNoteBibliography"/>
        <w:spacing w:after="0"/>
        <w:ind w:left="720" w:hanging="720"/>
      </w:pPr>
      <w:r>
        <w:fldChar w:fldCharType="begin"/>
      </w:r>
      <w:r>
        <w:instrText xml:space="preserve"> ADDIN EN.REFLIST </w:instrText>
      </w:r>
      <w:r>
        <w:fldChar w:fldCharType="separate"/>
      </w:r>
      <w:r w:rsidR="00C6002C" w:rsidRPr="00C6002C">
        <w:t>1.</w:t>
      </w:r>
      <w:r w:rsidR="00C6002C" w:rsidRPr="00C6002C">
        <w:tab/>
        <w:t xml:space="preserve">Atmar RL, Estes MK: </w:t>
      </w:r>
      <w:r w:rsidR="00C6002C" w:rsidRPr="00C6002C">
        <w:rPr>
          <w:b/>
        </w:rPr>
        <w:t>The Epidemiologic and Clinical Importance of Norovirus Infection</w:t>
      </w:r>
      <w:r w:rsidR="00C6002C" w:rsidRPr="00C6002C">
        <w:t xml:space="preserve">. </w:t>
      </w:r>
      <w:r w:rsidR="00C6002C" w:rsidRPr="00C6002C">
        <w:rPr>
          <w:i/>
        </w:rPr>
        <w:t xml:space="preserve">Gastroenterology Clinics of North America </w:t>
      </w:r>
      <w:r w:rsidR="00C6002C" w:rsidRPr="00C6002C">
        <w:t xml:space="preserve">2006, </w:t>
      </w:r>
      <w:r w:rsidR="00C6002C" w:rsidRPr="00C6002C">
        <w:rPr>
          <w:b/>
        </w:rPr>
        <w:t>35</w:t>
      </w:r>
      <w:r w:rsidR="00C6002C" w:rsidRPr="00C6002C">
        <w:t>(2):275-290.</w:t>
      </w:r>
    </w:p>
    <w:p w14:paraId="4E5521E0" w14:textId="77777777" w:rsidR="00C6002C" w:rsidRPr="00C6002C" w:rsidRDefault="00C6002C" w:rsidP="00C6002C">
      <w:pPr>
        <w:pStyle w:val="EndNoteBibliography"/>
        <w:spacing w:after="0"/>
        <w:ind w:left="720" w:hanging="720"/>
      </w:pPr>
      <w:r w:rsidRPr="00C6002C">
        <w:t>2.</w:t>
      </w:r>
      <w:r w:rsidRPr="00C6002C">
        <w:tab/>
        <w:t xml:space="preserve">Patel MM, Hall AJ, Vinjé J, Parashar UD: </w:t>
      </w:r>
      <w:r w:rsidRPr="00C6002C">
        <w:rPr>
          <w:b/>
        </w:rPr>
        <w:t>Noroviruses: A comprehensive review</w:t>
      </w:r>
      <w:r w:rsidRPr="00C6002C">
        <w:t xml:space="preserve">. </w:t>
      </w:r>
      <w:r w:rsidRPr="00C6002C">
        <w:rPr>
          <w:i/>
        </w:rPr>
        <w:t xml:space="preserve">Journal of Clinical Virology </w:t>
      </w:r>
      <w:r w:rsidRPr="00C6002C">
        <w:t xml:space="preserve">2009, </w:t>
      </w:r>
      <w:r w:rsidRPr="00C6002C">
        <w:rPr>
          <w:b/>
        </w:rPr>
        <w:t>44</w:t>
      </w:r>
      <w:r w:rsidRPr="00C6002C">
        <w:t>(1):1-8.</w:t>
      </w:r>
    </w:p>
    <w:p w14:paraId="10AF1F23" w14:textId="77777777" w:rsidR="00C6002C" w:rsidRPr="00C6002C" w:rsidRDefault="00C6002C" w:rsidP="00C6002C">
      <w:pPr>
        <w:pStyle w:val="EndNoteBibliography"/>
        <w:spacing w:after="0"/>
        <w:ind w:left="720" w:hanging="720"/>
      </w:pPr>
      <w:r w:rsidRPr="00C6002C">
        <w:t>3.</w:t>
      </w:r>
      <w:r w:rsidRPr="00C6002C">
        <w:tab/>
        <w:t xml:space="preserve">Ahmed SM, Hall AJ, Robinson AE, Verhoef L, Premkumar P, Parashar UD, Koopmans M, Lopman BA: </w:t>
      </w:r>
      <w:r w:rsidRPr="00C6002C">
        <w:rPr>
          <w:b/>
        </w:rPr>
        <w:t>Global prevalence of norovirus in cases of gastroenteritis: a systematic review and meta-analysis</w:t>
      </w:r>
      <w:r w:rsidRPr="00C6002C">
        <w:t xml:space="preserve">. </w:t>
      </w:r>
      <w:r w:rsidRPr="00C6002C">
        <w:rPr>
          <w:i/>
        </w:rPr>
        <w:t xml:space="preserve">The Lancet Infectious Diseases </w:t>
      </w:r>
      <w:r w:rsidRPr="00C6002C">
        <w:t xml:space="preserve">2014, </w:t>
      </w:r>
      <w:r w:rsidRPr="00C6002C">
        <w:rPr>
          <w:b/>
        </w:rPr>
        <w:t>14</w:t>
      </w:r>
      <w:r w:rsidRPr="00C6002C">
        <w:t>(8):725-730.</w:t>
      </w:r>
    </w:p>
    <w:p w14:paraId="21D88897" w14:textId="77777777" w:rsidR="00C6002C" w:rsidRPr="00C6002C" w:rsidRDefault="00C6002C" w:rsidP="00C6002C">
      <w:pPr>
        <w:pStyle w:val="EndNoteBibliography"/>
        <w:spacing w:after="0"/>
        <w:ind w:left="720" w:hanging="720"/>
      </w:pPr>
      <w:r w:rsidRPr="00C6002C">
        <w:t>4.</w:t>
      </w:r>
      <w:r w:rsidRPr="00C6002C">
        <w:tab/>
        <w:t xml:space="preserve">Meakins SM, Adak GK, Lopman BA, O'Brien SJ: </w:t>
      </w:r>
      <w:r w:rsidRPr="00C6002C">
        <w:rPr>
          <w:b/>
        </w:rPr>
        <w:t>General outbreaks of infectious intestinal disease (IID) in hospitals, England and Wales, 1992-2000</w:t>
      </w:r>
      <w:r w:rsidRPr="00C6002C">
        <w:t xml:space="preserve">. </w:t>
      </w:r>
      <w:r w:rsidRPr="00C6002C">
        <w:rPr>
          <w:i/>
        </w:rPr>
        <w:t xml:space="preserve">Journal of Hospital Infection </w:t>
      </w:r>
      <w:r w:rsidRPr="00C6002C">
        <w:t xml:space="preserve">2003, </w:t>
      </w:r>
      <w:r w:rsidRPr="00C6002C">
        <w:rPr>
          <w:b/>
        </w:rPr>
        <w:t>53</w:t>
      </w:r>
      <w:r w:rsidRPr="00C6002C">
        <w:t>(1):1-5.</w:t>
      </w:r>
    </w:p>
    <w:p w14:paraId="508CDD61" w14:textId="77777777" w:rsidR="00C6002C" w:rsidRPr="00C6002C" w:rsidRDefault="00C6002C" w:rsidP="00C6002C">
      <w:pPr>
        <w:pStyle w:val="EndNoteBibliography"/>
        <w:spacing w:after="0"/>
        <w:ind w:left="720" w:hanging="720"/>
      </w:pPr>
      <w:r w:rsidRPr="00C6002C">
        <w:t>5.</w:t>
      </w:r>
      <w:r w:rsidRPr="00C6002C">
        <w:tab/>
        <w:t xml:space="preserve">Harris JP: </w:t>
      </w:r>
      <w:r w:rsidRPr="00C6002C">
        <w:rPr>
          <w:b/>
        </w:rPr>
        <w:t>Norovirus Surveillance: An Epidemiological Perspective</w:t>
      </w:r>
      <w:r w:rsidRPr="00C6002C">
        <w:t xml:space="preserve">. </w:t>
      </w:r>
      <w:r w:rsidRPr="00C6002C">
        <w:rPr>
          <w:i/>
        </w:rPr>
        <w:t xml:space="preserve">Journal of Infectious Diseases </w:t>
      </w:r>
      <w:r w:rsidRPr="00C6002C">
        <w:t xml:space="preserve">2016, </w:t>
      </w:r>
      <w:r w:rsidRPr="00C6002C">
        <w:rPr>
          <w:b/>
        </w:rPr>
        <w:t>213</w:t>
      </w:r>
      <w:r w:rsidRPr="00C6002C">
        <w:t>(suppl 1):S8-S11.</w:t>
      </w:r>
    </w:p>
    <w:p w14:paraId="66FBA347" w14:textId="77777777" w:rsidR="00C6002C" w:rsidRPr="00C6002C" w:rsidRDefault="00C6002C" w:rsidP="00C6002C">
      <w:pPr>
        <w:pStyle w:val="EndNoteBibliography"/>
        <w:spacing w:after="0"/>
        <w:ind w:left="720" w:hanging="720"/>
      </w:pPr>
      <w:r w:rsidRPr="00C6002C">
        <w:t>6.</w:t>
      </w:r>
      <w:r w:rsidRPr="00C6002C">
        <w:tab/>
        <w:t xml:space="preserve">Harris JP, Lopman BA, O'Brien SJ: </w:t>
      </w:r>
      <w:r w:rsidRPr="00C6002C">
        <w:rPr>
          <w:b/>
        </w:rPr>
        <w:t>Infection control measures for norovirus: a systematic review of outbreaks in semi-enclosed settings</w:t>
      </w:r>
      <w:r w:rsidRPr="00C6002C">
        <w:t xml:space="preserve">. </w:t>
      </w:r>
      <w:r w:rsidRPr="00C6002C">
        <w:rPr>
          <w:i/>
        </w:rPr>
        <w:t xml:space="preserve">Journal of Hospital Infection </w:t>
      </w:r>
      <w:r w:rsidRPr="00C6002C">
        <w:t xml:space="preserve">2010, </w:t>
      </w:r>
      <w:r w:rsidRPr="00C6002C">
        <w:rPr>
          <w:b/>
        </w:rPr>
        <w:t>74</w:t>
      </w:r>
      <w:r w:rsidRPr="00C6002C">
        <w:t>(1):1-9.</w:t>
      </w:r>
    </w:p>
    <w:p w14:paraId="7735B68A" w14:textId="77777777" w:rsidR="00C6002C" w:rsidRPr="00C6002C" w:rsidRDefault="00C6002C" w:rsidP="00C6002C">
      <w:pPr>
        <w:pStyle w:val="EndNoteBibliography"/>
        <w:spacing w:after="0"/>
        <w:ind w:left="720" w:hanging="720"/>
      </w:pPr>
      <w:r w:rsidRPr="00C6002C">
        <w:t>7.</w:t>
      </w:r>
      <w:r w:rsidRPr="00C6002C">
        <w:tab/>
        <w:t xml:space="preserve">Lopman BA, Andrews N, Sarangi J, Vipond IB, Brown DWG, Reacher MH: </w:t>
      </w:r>
      <w:r w:rsidRPr="00C6002C">
        <w:rPr>
          <w:b/>
        </w:rPr>
        <w:t>Institutional risk factors for outbreaks of nosocomial gastroenteritis: Survival analysis of a cohort of hospital units in South-west England, 2002-2003</w:t>
      </w:r>
      <w:r w:rsidRPr="00C6002C">
        <w:t xml:space="preserve">. </w:t>
      </w:r>
      <w:r w:rsidRPr="00C6002C">
        <w:rPr>
          <w:i/>
        </w:rPr>
        <w:t xml:space="preserve">Journal of Hospital Infection </w:t>
      </w:r>
      <w:r w:rsidRPr="00C6002C">
        <w:t xml:space="preserve">2005, </w:t>
      </w:r>
      <w:r w:rsidRPr="00C6002C">
        <w:rPr>
          <w:b/>
        </w:rPr>
        <w:t>60</w:t>
      </w:r>
      <w:r w:rsidRPr="00C6002C">
        <w:t>(2):135-143.</w:t>
      </w:r>
    </w:p>
    <w:p w14:paraId="012F6B82" w14:textId="77777777" w:rsidR="00C6002C" w:rsidRPr="00C6002C" w:rsidRDefault="00C6002C" w:rsidP="00C6002C">
      <w:pPr>
        <w:pStyle w:val="EndNoteBibliography"/>
        <w:spacing w:after="0"/>
        <w:ind w:left="720" w:hanging="720"/>
      </w:pPr>
      <w:r w:rsidRPr="00C6002C">
        <w:t>8.</w:t>
      </w:r>
      <w:r w:rsidRPr="00C6002C">
        <w:tab/>
        <w:t xml:space="preserve">Harris JP, Edmunds WJ, Pebody RG, Brown DW, Lopman B: </w:t>
      </w:r>
      <w:r w:rsidRPr="00C6002C">
        <w:rPr>
          <w:b/>
        </w:rPr>
        <w:t>Deaths from Norovirus among the Elderly, England and Wales</w:t>
      </w:r>
      <w:r w:rsidRPr="00C6002C">
        <w:t xml:space="preserve">. </w:t>
      </w:r>
      <w:r w:rsidRPr="00C6002C">
        <w:rPr>
          <w:i/>
        </w:rPr>
        <w:t xml:space="preserve">Emerging Infectious Disease journal </w:t>
      </w:r>
      <w:r w:rsidRPr="00C6002C">
        <w:t xml:space="preserve">2008, </w:t>
      </w:r>
      <w:r w:rsidRPr="00C6002C">
        <w:rPr>
          <w:b/>
        </w:rPr>
        <w:t>14</w:t>
      </w:r>
      <w:r w:rsidRPr="00C6002C">
        <w:t>(10):1546.</w:t>
      </w:r>
    </w:p>
    <w:p w14:paraId="7FB693AE" w14:textId="77777777" w:rsidR="00C6002C" w:rsidRPr="00C6002C" w:rsidRDefault="00C6002C" w:rsidP="00C6002C">
      <w:pPr>
        <w:pStyle w:val="EndNoteBibliography"/>
        <w:spacing w:after="0"/>
        <w:ind w:left="720" w:hanging="720"/>
      </w:pPr>
      <w:r w:rsidRPr="00C6002C">
        <w:t>9.</w:t>
      </w:r>
      <w:r w:rsidRPr="00C6002C">
        <w:tab/>
        <w:t xml:space="preserve">M'ikanatha NM, Lynfield R, Van Beneden CA, de Valk H: </w:t>
      </w:r>
      <w:r w:rsidRPr="00C6002C">
        <w:rPr>
          <w:b/>
        </w:rPr>
        <w:t>Infectious Disease Surveillance</w:t>
      </w:r>
      <w:r w:rsidRPr="00C6002C">
        <w:t>, 2nd edn: Wiley-Blackwell; 2013.</w:t>
      </w:r>
    </w:p>
    <w:p w14:paraId="018435D1" w14:textId="77777777" w:rsidR="00C6002C" w:rsidRPr="00C6002C" w:rsidRDefault="00C6002C" w:rsidP="00C6002C">
      <w:pPr>
        <w:pStyle w:val="EndNoteBibliography"/>
        <w:spacing w:after="0"/>
        <w:ind w:left="720" w:hanging="720"/>
      </w:pPr>
      <w:r w:rsidRPr="00C6002C">
        <w:t>10.</w:t>
      </w:r>
      <w:r w:rsidRPr="00C6002C">
        <w:tab/>
        <w:t xml:space="preserve">Rabenau HF, Stürmer M, Buxbaum S, Walczok A, Preiser W, Doerr HW: </w:t>
      </w:r>
      <w:r w:rsidRPr="00C6002C">
        <w:rPr>
          <w:b/>
        </w:rPr>
        <w:t>Laboratory Diagnosis of Norovirus: Which Method Is the Best?</w:t>
      </w:r>
      <w:r w:rsidRPr="00C6002C">
        <w:t xml:space="preserve"> </w:t>
      </w:r>
      <w:r w:rsidRPr="00C6002C">
        <w:rPr>
          <w:i/>
        </w:rPr>
        <w:t xml:space="preserve">Intervirology </w:t>
      </w:r>
      <w:r w:rsidRPr="00C6002C">
        <w:t xml:space="preserve">2003, </w:t>
      </w:r>
      <w:r w:rsidRPr="00C6002C">
        <w:rPr>
          <w:b/>
        </w:rPr>
        <w:t>46</w:t>
      </w:r>
      <w:r w:rsidRPr="00C6002C">
        <w:t>(4):232-238.</w:t>
      </w:r>
    </w:p>
    <w:p w14:paraId="09781627" w14:textId="77777777" w:rsidR="00C6002C" w:rsidRPr="00C6002C" w:rsidRDefault="00C6002C" w:rsidP="00C6002C">
      <w:pPr>
        <w:pStyle w:val="EndNoteBibliography"/>
        <w:spacing w:after="0"/>
        <w:ind w:left="720" w:hanging="720"/>
      </w:pPr>
      <w:r w:rsidRPr="00C6002C">
        <w:lastRenderedPageBreak/>
        <w:t>11.</w:t>
      </w:r>
      <w:r w:rsidRPr="00C6002C">
        <w:tab/>
        <w:t>Tam CC, Rodrigues LC, Viviani L, Dodds JP, Evans MR, Hunter PR, Gray JJ, Letley LH, Rait G, Tompkins DS</w:t>
      </w:r>
      <w:r w:rsidRPr="00C6002C">
        <w:rPr>
          <w:i/>
        </w:rPr>
        <w:t xml:space="preserve"> et al</w:t>
      </w:r>
      <w:r w:rsidRPr="00C6002C">
        <w:t xml:space="preserve">: </w:t>
      </w:r>
      <w:r w:rsidRPr="00C6002C">
        <w:rPr>
          <w:b/>
        </w:rPr>
        <w:t>Longitudinal study of infectious intestinal disease in the UK (IID2 study): Incidence in the community and presenting to general practice</w:t>
      </w:r>
      <w:r w:rsidRPr="00C6002C">
        <w:t xml:space="preserve">. </w:t>
      </w:r>
      <w:r w:rsidRPr="00C6002C">
        <w:rPr>
          <w:i/>
        </w:rPr>
        <w:t xml:space="preserve">Gut </w:t>
      </w:r>
      <w:r w:rsidRPr="00C6002C">
        <w:t xml:space="preserve">2012, </w:t>
      </w:r>
      <w:r w:rsidRPr="00C6002C">
        <w:rPr>
          <w:b/>
        </w:rPr>
        <w:t>61</w:t>
      </w:r>
      <w:r w:rsidRPr="00C6002C">
        <w:t>(1):69-77.</w:t>
      </w:r>
    </w:p>
    <w:p w14:paraId="322B1AB4" w14:textId="77777777" w:rsidR="00C6002C" w:rsidRPr="00C6002C" w:rsidRDefault="00C6002C" w:rsidP="00C6002C">
      <w:pPr>
        <w:pStyle w:val="EndNoteBibliography"/>
        <w:spacing w:after="0"/>
        <w:ind w:left="720" w:hanging="720"/>
      </w:pPr>
      <w:r w:rsidRPr="00C6002C">
        <w:t>12.</w:t>
      </w:r>
      <w:r w:rsidRPr="00C6002C">
        <w:tab/>
        <w:t xml:space="preserve">Harris JP, Adams NL, Lopman BA, Allen DJ, Adak GK: </w:t>
      </w:r>
      <w:r w:rsidRPr="00C6002C">
        <w:rPr>
          <w:b/>
        </w:rPr>
        <w:t>The development of web-based surveillance provides new insights into the burden of norovirus outbreaks in hospitals in England</w:t>
      </w:r>
      <w:r w:rsidRPr="00C6002C">
        <w:t xml:space="preserve">. </w:t>
      </w:r>
      <w:r w:rsidRPr="00C6002C">
        <w:rPr>
          <w:i/>
        </w:rPr>
        <w:t xml:space="preserve">Epidemiology and Infection </w:t>
      </w:r>
      <w:r w:rsidRPr="00C6002C">
        <w:t xml:space="preserve">2014, </w:t>
      </w:r>
      <w:r w:rsidRPr="00C6002C">
        <w:rPr>
          <w:b/>
        </w:rPr>
        <w:t>142</w:t>
      </w:r>
      <w:r w:rsidRPr="00C6002C">
        <w:t>(8):1590-1598.</w:t>
      </w:r>
    </w:p>
    <w:p w14:paraId="38AC2C22" w14:textId="77777777" w:rsidR="00C6002C" w:rsidRPr="00C6002C" w:rsidRDefault="00C6002C" w:rsidP="00C6002C">
      <w:pPr>
        <w:pStyle w:val="EndNoteBibliography"/>
        <w:spacing w:after="0"/>
        <w:ind w:left="720" w:hanging="720"/>
      </w:pPr>
      <w:r w:rsidRPr="00C6002C">
        <w:t>13.</w:t>
      </w:r>
      <w:r w:rsidRPr="00C6002C">
        <w:tab/>
        <w:t xml:space="preserve">Liberati A, Altman DG, Tetzlaff J, Mulrow C, Gøtzsche PC, Ioannidis JPA, Clarke M, Devereaux PJ, Kleijnen J, Moher D: </w:t>
      </w:r>
      <w:r w:rsidRPr="00C6002C">
        <w:rPr>
          <w:b/>
        </w:rPr>
        <w:t>The PRISMA statement for reporting systematic reviews and meta-analyses of studies that evaluate healthcare interventions: explanation and elaboration</w:t>
      </w:r>
      <w:r w:rsidRPr="00C6002C">
        <w:t xml:space="preserve">. </w:t>
      </w:r>
      <w:r w:rsidRPr="00C6002C">
        <w:rPr>
          <w:i/>
        </w:rPr>
        <w:t xml:space="preserve">BMJ </w:t>
      </w:r>
      <w:r w:rsidRPr="00C6002C">
        <w:t xml:space="preserve">2009, </w:t>
      </w:r>
      <w:r w:rsidRPr="00C6002C">
        <w:rPr>
          <w:b/>
        </w:rPr>
        <w:t>339</w:t>
      </w:r>
      <w:r w:rsidRPr="00C6002C">
        <w:t>.</w:t>
      </w:r>
    </w:p>
    <w:p w14:paraId="07A31CD5" w14:textId="77777777" w:rsidR="00C6002C" w:rsidRPr="00C6002C" w:rsidRDefault="00C6002C" w:rsidP="00C6002C">
      <w:pPr>
        <w:pStyle w:val="EndNoteBibliography"/>
        <w:spacing w:after="0"/>
        <w:ind w:left="720" w:hanging="720"/>
      </w:pPr>
      <w:r w:rsidRPr="00C6002C">
        <w:t>14.</w:t>
      </w:r>
      <w:r w:rsidRPr="00C6002C">
        <w:tab/>
        <w:t xml:space="preserve">Inns T, Harris J, Vivancos R, Ituriza-Gomara M, O'Brien SJ: </w:t>
      </w:r>
      <w:r w:rsidRPr="00C6002C">
        <w:rPr>
          <w:b/>
        </w:rPr>
        <w:t>Community-based surveillance of norovirus disease: a systematic review</w:t>
      </w:r>
      <w:r w:rsidRPr="00C6002C">
        <w:t xml:space="preserve">. </w:t>
      </w:r>
      <w:r w:rsidRPr="00C6002C">
        <w:rPr>
          <w:i/>
        </w:rPr>
        <w:t xml:space="preserve">PROSPERO </w:t>
      </w:r>
      <w:r w:rsidRPr="00C6002C">
        <w:t>2016:CRD42016048659.</w:t>
      </w:r>
    </w:p>
    <w:p w14:paraId="582282F0" w14:textId="77777777" w:rsidR="00C6002C" w:rsidRPr="00C6002C" w:rsidRDefault="00C6002C" w:rsidP="00C6002C">
      <w:pPr>
        <w:pStyle w:val="EndNoteBibliography"/>
        <w:spacing w:after="0"/>
        <w:ind w:left="720" w:hanging="720"/>
      </w:pPr>
      <w:r w:rsidRPr="00C6002C">
        <w:t>15.</w:t>
      </w:r>
      <w:r w:rsidRPr="00C6002C">
        <w:tab/>
        <w:t xml:space="preserve">Dedman D, Laurichesse H, Caul EO, Wall PG: </w:t>
      </w:r>
      <w:r w:rsidRPr="00C6002C">
        <w:rPr>
          <w:b/>
        </w:rPr>
        <w:t>Surveillance of small round structured virus (SRSV) infection in England and Wales, 1990-5</w:t>
      </w:r>
      <w:r w:rsidRPr="00C6002C">
        <w:t xml:space="preserve">. </w:t>
      </w:r>
      <w:r w:rsidRPr="00C6002C">
        <w:rPr>
          <w:i/>
        </w:rPr>
        <w:t xml:space="preserve">Epidemiology and Infection </w:t>
      </w:r>
      <w:r w:rsidRPr="00C6002C">
        <w:t xml:space="preserve">1998, </w:t>
      </w:r>
      <w:r w:rsidRPr="00C6002C">
        <w:rPr>
          <w:b/>
        </w:rPr>
        <w:t>121</w:t>
      </w:r>
      <w:r w:rsidRPr="00C6002C">
        <w:t>(1):139-149.</w:t>
      </w:r>
    </w:p>
    <w:p w14:paraId="342780E2" w14:textId="77777777" w:rsidR="00C6002C" w:rsidRPr="00C6002C" w:rsidRDefault="00C6002C" w:rsidP="00C6002C">
      <w:pPr>
        <w:pStyle w:val="EndNoteBibliography"/>
        <w:spacing w:after="0"/>
        <w:ind w:left="720" w:hanging="720"/>
      </w:pPr>
      <w:r w:rsidRPr="00C6002C">
        <w:t>16.</w:t>
      </w:r>
      <w:r w:rsidRPr="00C6002C">
        <w:tab/>
        <w:t xml:space="preserve">Wheeler JG, Sethi D, Cowden JM, Wall PG, Rodrigues LC, Tompkins DS, Hudson MJ, Roderick PJ: </w:t>
      </w:r>
      <w:r w:rsidRPr="00C6002C">
        <w:rPr>
          <w:b/>
        </w:rPr>
        <w:t>Study of infectious intestinal disease in England: Rates in the community, presenting to general practice, and reported to national surveillance</w:t>
      </w:r>
      <w:r w:rsidRPr="00C6002C">
        <w:t xml:space="preserve">. </w:t>
      </w:r>
      <w:r w:rsidRPr="00C6002C">
        <w:rPr>
          <w:i/>
        </w:rPr>
        <w:t xml:space="preserve">Br Med J </w:t>
      </w:r>
      <w:r w:rsidRPr="00C6002C">
        <w:t xml:space="preserve">1999, </w:t>
      </w:r>
      <w:r w:rsidRPr="00C6002C">
        <w:rPr>
          <w:b/>
        </w:rPr>
        <w:t>318</w:t>
      </w:r>
      <w:r w:rsidRPr="00C6002C">
        <w:t>(7190):1046-1050.</w:t>
      </w:r>
    </w:p>
    <w:p w14:paraId="5EDA938A" w14:textId="77777777" w:rsidR="00C6002C" w:rsidRPr="00C6002C" w:rsidRDefault="00C6002C" w:rsidP="00C6002C">
      <w:pPr>
        <w:pStyle w:val="EndNoteBibliography"/>
        <w:spacing w:after="0"/>
        <w:ind w:left="720" w:hanging="720"/>
      </w:pPr>
      <w:r w:rsidRPr="00C6002C">
        <w:t>17.</w:t>
      </w:r>
      <w:r w:rsidRPr="00C6002C">
        <w:tab/>
        <w:t xml:space="preserve">Lopman BA, Adak GK, Reacher MH, Brown DWG: </w:t>
      </w:r>
      <w:r w:rsidRPr="00C6002C">
        <w:rPr>
          <w:b/>
        </w:rPr>
        <w:t>Two epidemiologic patterns of Norovirus outbreaks: Surveillance in England and Wales, 1992-2000</w:t>
      </w:r>
      <w:r w:rsidRPr="00C6002C">
        <w:t xml:space="preserve">. </w:t>
      </w:r>
      <w:r w:rsidRPr="00C6002C">
        <w:rPr>
          <w:i/>
        </w:rPr>
        <w:t xml:space="preserve">Emerging Infectious Diseases </w:t>
      </w:r>
      <w:r w:rsidRPr="00C6002C">
        <w:t xml:space="preserve">2003, </w:t>
      </w:r>
      <w:r w:rsidRPr="00C6002C">
        <w:rPr>
          <w:b/>
        </w:rPr>
        <w:t>9</w:t>
      </w:r>
      <w:r w:rsidRPr="00C6002C">
        <w:t>(1):71-77.</w:t>
      </w:r>
    </w:p>
    <w:p w14:paraId="4117219B" w14:textId="77777777" w:rsidR="00C6002C" w:rsidRPr="00C6002C" w:rsidRDefault="00C6002C" w:rsidP="00C6002C">
      <w:pPr>
        <w:pStyle w:val="EndNoteBibliography"/>
        <w:spacing w:after="0"/>
        <w:ind w:left="720" w:hanging="720"/>
      </w:pPr>
      <w:r w:rsidRPr="00C6002C">
        <w:t>18.</w:t>
      </w:r>
      <w:r w:rsidRPr="00C6002C">
        <w:tab/>
        <w:t xml:space="preserve">Froggatt PC, Vipond IB, Ashley CR, Lambden PR, Clarke IN, Caul EO: </w:t>
      </w:r>
      <w:r w:rsidRPr="00C6002C">
        <w:rPr>
          <w:b/>
        </w:rPr>
        <w:t>Surveillance of Norovirus Infection in a Study of Sporadic Childhood Gastroenteritis in South West England and South Wales, during One Winter Season (1999-2000)</w:t>
      </w:r>
      <w:r w:rsidRPr="00C6002C">
        <w:t xml:space="preserve">. </w:t>
      </w:r>
      <w:r w:rsidRPr="00C6002C">
        <w:rPr>
          <w:i/>
        </w:rPr>
        <w:t xml:space="preserve">Journal of Medical Virology </w:t>
      </w:r>
      <w:r w:rsidRPr="00C6002C">
        <w:t xml:space="preserve">2004, </w:t>
      </w:r>
      <w:r w:rsidRPr="00C6002C">
        <w:rPr>
          <w:b/>
        </w:rPr>
        <w:t>72</w:t>
      </w:r>
      <w:r w:rsidRPr="00C6002C">
        <w:t>(2):307-311.</w:t>
      </w:r>
    </w:p>
    <w:p w14:paraId="5A0DF82B" w14:textId="77777777" w:rsidR="00C6002C" w:rsidRPr="00C6002C" w:rsidRDefault="00C6002C" w:rsidP="00C6002C">
      <w:pPr>
        <w:pStyle w:val="EndNoteBibliography"/>
        <w:spacing w:after="0"/>
        <w:ind w:left="720" w:hanging="720"/>
      </w:pPr>
      <w:r w:rsidRPr="00C6002C">
        <w:t>19.</w:t>
      </w:r>
      <w:r w:rsidRPr="00C6002C">
        <w:tab/>
        <w:t xml:space="preserve">Sinclair MI, Hellard ME, Wolfe R, Mitakakis TZ, Leder K, Fairley CK: </w:t>
      </w:r>
      <w:r w:rsidRPr="00C6002C">
        <w:rPr>
          <w:b/>
        </w:rPr>
        <w:t>Pathogens causing community gastroenteritis in Australia</w:t>
      </w:r>
      <w:r w:rsidRPr="00C6002C">
        <w:t xml:space="preserve">. </w:t>
      </w:r>
      <w:r w:rsidRPr="00C6002C">
        <w:rPr>
          <w:i/>
        </w:rPr>
        <w:t xml:space="preserve">Journal of Gastroenterology and Hepatology (Australia) </w:t>
      </w:r>
      <w:r w:rsidRPr="00C6002C">
        <w:t xml:space="preserve">2005, </w:t>
      </w:r>
      <w:r w:rsidRPr="00C6002C">
        <w:rPr>
          <w:b/>
        </w:rPr>
        <w:t>20</w:t>
      </w:r>
      <w:r w:rsidRPr="00C6002C">
        <w:t>(11):1685-1690.</w:t>
      </w:r>
    </w:p>
    <w:p w14:paraId="2EC97DD4" w14:textId="77777777" w:rsidR="00C6002C" w:rsidRPr="00C6002C" w:rsidRDefault="00C6002C" w:rsidP="00C6002C">
      <w:pPr>
        <w:pStyle w:val="EndNoteBibliography"/>
        <w:spacing w:after="0"/>
        <w:ind w:left="720" w:hanging="720"/>
      </w:pPr>
      <w:r w:rsidRPr="00C6002C">
        <w:t>20.</w:t>
      </w:r>
      <w:r w:rsidRPr="00C6002C">
        <w:tab/>
        <w:t>Medici MC, Martinelli M, Abelli LA, Ruggeri FM, Di Bartolo I, Arcangeletti MC, Pinardi F, De Conto F, Izzi G, Bernasconi S</w:t>
      </w:r>
      <w:r w:rsidRPr="00C6002C">
        <w:rPr>
          <w:i/>
        </w:rPr>
        <w:t xml:space="preserve"> et al</w:t>
      </w:r>
      <w:r w:rsidRPr="00C6002C">
        <w:t xml:space="preserve">: </w:t>
      </w:r>
      <w:r w:rsidRPr="00C6002C">
        <w:rPr>
          <w:b/>
        </w:rPr>
        <w:t>Molecular epidemiology of norovirus infections in sporadic cases of viral gastroenteritis among children in Northern Italy</w:t>
      </w:r>
      <w:r w:rsidRPr="00C6002C">
        <w:t xml:space="preserve">. </w:t>
      </w:r>
      <w:r w:rsidRPr="00C6002C">
        <w:rPr>
          <w:i/>
        </w:rPr>
        <w:t xml:space="preserve">Journal of Medical Virology </w:t>
      </w:r>
      <w:r w:rsidRPr="00C6002C">
        <w:t xml:space="preserve">2006, </w:t>
      </w:r>
      <w:r w:rsidRPr="00C6002C">
        <w:rPr>
          <w:b/>
        </w:rPr>
        <w:t>78</w:t>
      </w:r>
      <w:r w:rsidRPr="00C6002C">
        <w:t>(11):1486-1492.</w:t>
      </w:r>
    </w:p>
    <w:p w14:paraId="33036240" w14:textId="77777777" w:rsidR="00C6002C" w:rsidRPr="00C6002C" w:rsidRDefault="00C6002C" w:rsidP="00C6002C">
      <w:pPr>
        <w:pStyle w:val="EndNoteBibliography"/>
        <w:spacing w:after="0"/>
        <w:ind w:left="720" w:hanging="720"/>
      </w:pPr>
      <w:r w:rsidRPr="00C6002C">
        <w:t>21.</w:t>
      </w:r>
      <w:r w:rsidRPr="00C6002C">
        <w:tab/>
        <w:t xml:space="preserve">Vernacchio L, Vezina RM, Mitchell AA, Lesko SM, Plaut AG, Acheson DWK: </w:t>
      </w:r>
      <w:r w:rsidRPr="00C6002C">
        <w:rPr>
          <w:b/>
        </w:rPr>
        <w:t>Characteristics of persistent diarrhea in a community-based cohort of young US children</w:t>
      </w:r>
      <w:r w:rsidRPr="00C6002C">
        <w:t xml:space="preserve">. </w:t>
      </w:r>
      <w:r w:rsidRPr="00C6002C">
        <w:rPr>
          <w:i/>
        </w:rPr>
        <w:t xml:space="preserve">J Pediatr Gastroenterol Nutr </w:t>
      </w:r>
      <w:r w:rsidRPr="00C6002C">
        <w:t xml:space="preserve">2006, </w:t>
      </w:r>
      <w:r w:rsidRPr="00C6002C">
        <w:rPr>
          <w:b/>
        </w:rPr>
        <w:t>43</w:t>
      </w:r>
      <w:r w:rsidRPr="00C6002C">
        <w:t>(1):52-58.</w:t>
      </w:r>
    </w:p>
    <w:p w14:paraId="336F5D80" w14:textId="77777777" w:rsidR="00C6002C" w:rsidRPr="00C6002C" w:rsidRDefault="00C6002C" w:rsidP="00C6002C">
      <w:pPr>
        <w:pStyle w:val="EndNoteBibliography"/>
        <w:spacing w:after="0"/>
        <w:ind w:left="720" w:hanging="720"/>
      </w:pPr>
      <w:r w:rsidRPr="00C6002C">
        <w:t>22.</w:t>
      </w:r>
      <w:r w:rsidRPr="00C6002C">
        <w:tab/>
        <w:t xml:space="preserve">Bucardo F, Nordgren J, Carlsson B, Paniagua M, Lindgren PE, Espinoza F, Svensson L: </w:t>
      </w:r>
      <w:r w:rsidRPr="00C6002C">
        <w:rPr>
          <w:b/>
        </w:rPr>
        <w:t>Pediatric norovirus diarrhea in Nicaragua</w:t>
      </w:r>
      <w:r w:rsidRPr="00C6002C">
        <w:t xml:space="preserve">. </w:t>
      </w:r>
      <w:r w:rsidRPr="00C6002C">
        <w:rPr>
          <w:i/>
        </w:rPr>
        <w:t xml:space="preserve">Journal of Clinical Microbiology </w:t>
      </w:r>
      <w:r w:rsidRPr="00C6002C">
        <w:t xml:space="preserve">2008, </w:t>
      </w:r>
      <w:r w:rsidRPr="00C6002C">
        <w:rPr>
          <w:b/>
        </w:rPr>
        <w:t>46</w:t>
      </w:r>
      <w:r w:rsidRPr="00C6002C">
        <w:t>(8):2573-2580.</w:t>
      </w:r>
    </w:p>
    <w:p w14:paraId="6F364CD3" w14:textId="77777777" w:rsidR="00C6002C" w:rsidRPr="00C6002C" w:rsidRDefault="00C6002C" w:rsidP="00C6002C">
      <w:pPr>
        <w:pStyle w:val="EndNoteBibliography"/>
        <w:spacing w:after="0"/>
        <w:ind w:left="720" w:hanging="720"/>
      </w:pPr>
      <w:r w:rsidRPr="00C6002C">
        <w:t>23.</w:t>
      </w:r>
      <w:r w:rsidRPr="00C6002C">
        <w:tab/>
        <w:t>Gomara MI, Simpson R, Perault AM, Redpath C, Lorgelly P, Joshi D, Mugford M, Hughes CA, Dalrymple J, Desselberger U</w:t>
      </w:r>
      <w:r w:rsidRPr="00C6002C">
        <w:rPr>
          <w:i/>
        </w:rPr>
        <w:t xml:space="preserve"> et al</w:t>
      </w:r>
      <w:r w:rsidRPr="00C6002C">
        <w:t xml:space="preserve">: </w:t>
      </w:r>
      <w:r w:rsidRPr="00C6002C">
        <w:rPr>
          <w:b/>
        </w:rPr>
        <w:t>Structured surveillance of infantile gastroenteritis in East Anglia, UK: Incidence of infection with common viral gastroenteric pathogens</w:t>
      </w:r>
      <w:r w:rsidRPr="00C6002C">
        <w:t xml:space="preserve">. </w:t>
      </w:r>
      <w:r w:rsidRPr="00C6002C">
        <w:rPr>
          <w:i/>
        </w:rPr>
        <w:t xml:space="preserve">Epidemiology and Infection </w:t>
      </w:r>
      <w:r w:rsidRPr="00C6002C">
        <w:t xml:space="preserve">2008, </w:t>
      </w:r>
      <w:r w:rsidRPr="00C6002C">
        <w:rPr>
          <w:b/>
        </w:rPr>
        <w:t>136</w:t>
      </w:r>
      <w:r w:rsidRPr="00C6002C">
        <w:t>(1):23-33.</w:t>
      </w:r>
    </w:p>
    <w:p w14:paraId="628232CA" w14:textId="77777777" w:rsidR="00C6002C" w:rsidRPr="00C6002C" w:rsidRDefault="00C6002C" w:rsidP="00C6002C">
      <w:pPr>
        <w:pStyle w:val="EndNoteBibliography"/>
        <w:spacing w:after="0"/>
        <w:ind w:left="720" w:hanging="720"/>
      </w:pPr>
      <w:r w:rsidRPr="00C6002C">
        <w:t>24.</w:t>
      </w:r>
      <w:r w:rsidRPr="00C6002C">
        <w:tab/>
        <w:t xml:space="preserve">Huhulescu S, Kiss R, Brettlecker M, Cerny RJ, Hess C, Wewalka G, Allerberger F: </w:t>
      </w:r>
      <w:r w:rsidRPr="00C6002C">
        <w:rPr>
          <w:b/>
        </w:rPr>
        <w:t>Etiology of acute gastroenteritis in three sentinel general practices, Austria 2007</w:t>
      </w:r>
      <w:r w:rsidRPr="00C6002C">
        <w:t xml:space="preserve">. </w:t>
      </w:r>
      <w:r w:rsidRPr="00C6002C">
        <w:rPr>
          <w:i/>
        </w:rPr>
        <w:t xml:space="preserve">Infection </w:t>
      </w:r>
      <w:r w:rsidRPr="00C6002C">
        <w:t xml:space="preserve">2009, </w:t>
      </w:r>
      <w:r w:rsidRPr="00C6002C">
        <w:rPr>
          <w:b/>
        </w:rPr>
        <w:t>37</w:t>
      </w:r>
      <w:r w:rsidRPr="00C6002C">
        <w:t>(2):103-108.</w:t>
      </w:r>
    </w:p>
    <w:p w14:paraId="25C79E05" w14:textId="77777777" w:rsidR="00C6002C" w:rsidRPr="00C6002C" w:rsidRDefault="00C6002C" w:rsidP="00C6002C">
      <w:pPr>
        <w:pStyle w:val="EndNoteBibliography"/>
        <w:spacing w:after="0"/>
        <w:ind w:left="720" w:hanging="720"/>
      </w:pPr>
      <w:r w:rsidRPr="00C6002C">
        <w:t>25.</w:t>
      </w:r>
      <w:r w:rsidRPr="00C6002C">
        <w:tab/>
        <w:t xml:space="preserve">Iturriza-Gomara M, Elliot AJ, Dockery C, Fleming DM, Gray JJ: </w:t>
      </w:r>
      <w:r w:rsidRPr="00C6002C">
        <w:rPr>
          <w:b/>
        </w:rPr>
        <w:t>Structured surveillance of infectious intestinal disease in pre-school children in the community: "The Nappy Study"</w:t>
      </w:r>
      <w:r w:rsidRPr="00C6002C">
        <w:t xml:space="preserve">. </w:t>
      </w:r>
      <w:r w:rsidRPr="00C6002C">
        <w:rPr>
          <w:i/>
        </w:rPr>
        <w:t xml:space="preserve">Epidemiology and Infection </w:t>
      </w:r>
      <w:r w:rsidRPr="00C6002C">
        <w:t xml:space="preserve">2009, </w:t>
      </w:r>
      <w:r w:rsidRPr="00C6002C">
        <w:rPr>
          <w:b/>
        </w:rPr>
        <w:t>137</w:t>
      </w:r>
      <w:r w:rsidRPr="00C6002C">
        <w:t>(7):922-931.</w:t>
      </w:r>
    </w:p>
    <w:p w14:paraId="7B4EE4F9" w14:textId="77777777" w:rsidR="00C6002C" w:rsidRPr="00C6002C" w:rsidRDefault="00C6002C" w:rsidP="00C6002C">
      <w:pPr>
        <w:pStyle w:val="EndNoteBibliography"/>
        <w:spacing w:after="0"/>
        <w:ind w:left="720" w:hanging="720"/>
      </w:pPr>
      <w:r w:rsidRPr="00C6002C">
        <w:t>26.</w:t>
      </w:r>
      <w:r w:rsidRPr="00C6002C">
        <w:tab/>
        <w:t xml:space="preserve">Gauci C, Gilles H, Mamo J, Ruggieri FM, di Bartolo I, Barbara C, Cuschieri L: </w:t>
      </w:r>
      <w:r w:rsidRPr="00C6002C">
        <w:rPr>
          <w:b/>
        </w:rPr>
        <w:t>The aetiology of infectious intestinal disease in the community in Malta</w:t>
      </w:r>
      <w:r w:rsidRPr="00C6002C">
        <w:t xml:space="preserve">. </w:t>
      </w:r>
      <w:r w:rsidRPr="00C6002C">
        <w:rPr>
          <w:i/>
        </w:rPr>
        <w:t xml:space="preserve">Malta Medical Journal </w:t>
      </w:r>
      <w:r w:rsidRPr="00C6002C">
        <w:t xml:space="preserve">2010, </w:t>
      </w:r>
      <w:r w:rsidRPr="00C6002C">
        <w:rPr>
          <w:b/>
        </w:rPr>
        <w:t>22</w:t>
      </w:r>
      <w:r w:rsidRPr="00C6002C">
        <w:t>(4):6-12.</w:t>
      </w:r>
    </w:p>
    <w:p w14:paraId="76E3B63A" w14:textId="77777777" w:rsidR="00C6002C" w:rsidRPr="00C6002C" w:rsidRDefault="00C6002C" w:rsidP="00C6002C">
      <w:pPr>
        <w:pStyle w:val="EndNoteBibliography"/>
        <w:spacing w:after="0"/>
        <w:ind w:left="720" w:hanging="720"/>
      </w:pPr>
      <w:r w:rsidRPr="00C6002C">
        <w:t>27.</w:t>
      </w:r>
      <w:r w:rsidRPr="00C6002C">
        <w:tab/>
        <w:t xml:space="preserve">Kirk MD, Fullerton KE, Hall GV, Gregory J, Stafford R, Veitch MG, Becker N: </w:t>
      </w:r>
      <w:r w:rsidRPr="00C6002C">
        <w:rPr>
          <w:b/>
        </w:rPr>
        <w:t>Surveillance for outbreaks of gastroenteritis in long-term care facilities, Australia, 2002-2008</w:t>
      </w:r>
      <w:r w:rsidRPr="00C6002C">
        <w:t xml:space="preserve">. </w:t>
      </w:r>
      <w:r w:rsidRPr="00C6002C">
        <w:rPr>
          <w:i/>
        </w:rPr>
        <w:t xml:space="preserve">Clinical Infectious Diseases </w:t>
      </w:r>
      <w:r w:rsidRPr="00C6002C">
        <w:t xml:space="preserve">2010, </w:t>
      </w:r>
      <w:r w:rsidRPr="00C6002C">
        <w:rPr>
          <w:b/>
        </w:rPr>
        <w:t>51</w:t>
      </w:r>
      <w:r w:rsidRPr="00C6002C">
        <w:t>(8):907-914.</w:t>
      </w:r>
    </w:p>
    <w:p w14:paraId="3EDA874B" w14:textId="77777777" w:rsidR="00C6002C" w:rsidRPr="00C6002C" w:rsidRDefault="00C6002C" w:rsidP="00C6002C">
      <w:pPr>
        <w:pStyle w:val="EndNoteBibliography"/>
        <w:spacing w:after="0"/>
        <w:ind w:left="720" w:hanging="720"/>
      </w:pPr>
      <w:r w:rsidRPr="00C6002C">
        <w:t>28.</w:t>
      </w:r>
      <w:r w:rsidRPr="00C6002C">
        <w:tab/>
        <w:t xml:space="preserve">Kirk MD, Moffatt CRM, Hall GV, Becker N, Booy R, Heron L, MacIntyre R, Dwyer DE, Lindley R: </w:t>
      </w:r>
      <w:r w:rsidRPr="00C6002C">
        <w:rPr>
          <w:b/>
        </w:rPr>
        <w:t>The burden of infectious gastroenteritis in elderly residents and staff of long-term care facilities, Australia</w:t>
      </w:r>
      <w:r w:rsidRPr="00C6002C">
        <w:t xml:space="preserve">. </w:t>
      </w:r>
      <w:r w:rsidRPr="00C6002C">
        <w:rPr>
          <w:i/>
        </w:rPr>
        <w:t xml:space="preserve">Infection Control and Hospital Epidemiology </w:t>
      </w:r>
      <w:r w:rsidRPr="00C6002C">
        <w:t xml:space="preserve">2010, </w:t>
      </w:r>
      <w:r w:rsidRPr="00C6002C">
        <w:rPr>
          <w:b/>
        </w:rPr>
        <w:t>31</w:t>
      </w:r>
      <w:r w:rsidRPr="00C6002C">
        <w:t>(8):860-863.</w:t>
      </w:r>
    </w:p>
    <w:p w14:paraId="4309AA15" w14:textId="77777777" w:rsidR="00C6002C" w:rsidRPr="00C6002C" w:rsidRDefault="00C6002C" w:rsidP="00C6002C">
      <w:pPr>
        <w:pStyle w:val="EndNoteBibliography"/>
        <w:spacing w:after="0"/>
        <w:ind w:left="720" w:hanging="720"/>
      </w:pPr>
      <w:r w:rsidRPr="00C6002C">
        <w:t>29.</w:t>
      </w:r>
      <w:r w:rsidRPr="00C6002C">
        <w:tab/>
        <w:t xml:space="preserve">Liu LJ, Liu W, Liu YX, Xiao HJ, Jia N, Liu G, Tong YG, Cao WC: </w:t>
      </w:r>
      <w:r w:rsidRPr="00C6002C">
        <w:rPr>
          <w:b/>
        </w:rPr>
        <w:t>Identification of Norovirus as the Top Enteric Viruses Detected in Adult Cases with Acute Gastroenteritis</w:t>
      </w:r>
      <w:r w:rsidRPr="00C6002C">
        <w:t xml:space="preserve">. </w:t>
      </w:r>
      <w:r w:rsidRPr="00C6002C">
        <w:rPr>
          <w:i/>
        </w:rPr>
        <w:t xml:space="preserve">American Journal of Tropical Medicine and Hygiene </w:t>
      </w:r>
      <w:r w:rsidRPr="00C6002C">
        <w:t xml:space="preserve">2010, </w:t>
      </w:r>
      <w:r w:rsidRPr="00C6002C">
        <w:rPr>
          <w:b/>
        </w:rPr>
        <w:t>82</w:t>
      </w:r>
      <w:r w:rsidRPr="00C6002C">
        <w:t>(4):717-722.</w:t>
      </w:r>
    </w:p>
    <w:p w14:paraId="7E7DACA1" w14:textId="77777777" w:rsidR="00C6002C" w:rsidRPr="00C6002C" w:rsidRDefault="00C6002C" w:rsidP="00C6002C">
      <w:pPr>
        <w:pStyle w:val="EndNoteBibliography"/>
        <w:spacing w:after="0"/>
        <w:ind w:left="720" w:hanging="720"/>
      </w:pPr>
      <w:r w:rsidRPr="00C6002C">
        <w:t>30.</w:t>
      </w:r>
      <w:r w:rsidRPr="00C6002C">
        <w:tab/>
        <w:t xml:space="preserve">Moyo SJ, Gro N, Matee MI, Kitundu J, Myrmel H, Mylvaganam H, Maselle SY, Langeland N: </w:t>
      </w:r>
      <w:r w:rsidRPr="00C6002C">
        <w:rPr>
          <w:b/>
        </w:rPr>
        <w:t>Age specific aetiological agents of diarrhoea in hospitalized children aged less than five years in Dar es Salaam, Tanzania</w:t>
      </w:r>
      <w:r w:rsidRPr="00C6002C">
        <w:t xml:space="preserve">. </w:t>
      </w:r>
      <w:r w:rsidRPr="00C6002C">
        <w:rPr>
          <w:i/>
        </w:rPr>
        <w:t xml:space="preserve">BMC Pediatrics </w:t>
      </w:r>
      <w:r w:rsidRPr="00C6002C">
        <w:t xml:space="preserve">2011, </w:t>
      </w:r>
      <w:r w:rsidRPr="00C6002C">
        <w:rPr>
          <w:b/>
        </w:rPr>
        <w:t>11</w:t>
      </w:r>
      <w:r w:rsidRPr="00C6002C">
        <w:t>.</w:t>
      </w:r>
    </w:p>
    <w:p w14:paraId="43CD0035" w14:textId="77777777" w:rsidR="00C6002C" w:rsidRPr="00C6002C" w:rsidRDefault="00C6002C" w:rsidP="00C6002C">
      <w:pPr>
        <w:pStyle w:val="EndNoteBibliography"/>
        <w:spacing w:after="0"/>
        <w:ind w:left="720" w:hanging="720"/>
      </w:pPr>
      <w:r w:rsidRPr="00C6002C">
        <w:t>31.</w:t>
      </w:r>
      <w:r w:rsidRPr="00C6002C">
        <w:tab/>
        <w:t xml:space="preserve">Scallan E, Hoekstra RM, Angulo FJ, Tauxe RV, Widdowson MA, Roy SL, Jones JL, Griffin PM: </w:t>
      </w:r>
      <w:r w:rsidRPr="00C6002C">
        <w:rPr>
          <w:b/>
        </w:rPr>
        <w:t>Foodborne illness acquired in the United States-Major pathogens</w:t>
      </w:r>
      <w:r w:rsidRPr="00C6002C">
        <w:t xml:space="preserve">. </w:t>
      </w:r>
      <w:r w:rsidRPr="00C6002C">
        <w:rPr>
          <w:i/>
        </w:rPr>
        <w:t xml:space="preserve">Emerging Infectious Diseases </w:t>
      </w:r>
      <w:r w:rsidRPr="00C6002C">
        <w:t xml:space="preserve">2011, </w:t>
      </w:r>
      <w:r w:rsidRPr="00C6002C">
        <w:rPr>
          <w:b/>
        </w:rPr>
        <w:t>17</w:t>
      </w:r>
      <w:r w:rsidRPr="00C6002C">
        <w:t>(1):7-15.</w:t>
      </w:r>
    </w:p>
    <w:p w14:paraId="51A6932E" w14:textId="77777777" w:rsidR="00C6002C" w:rsidRPr="00C6002C" w:rsidRDefault="00C6002C" w:rsidP="00C6002C">
      <w:pPr>
        <w:pStyle w:val="EndNoteBibliography"/>
        <w:spacing w:after="0"/>
        <w:ind w:left="720" w:hanging="720"/>
      </w:pPr>
      <w:r w:rsidRPr="00C6002C">
        <w:lastRenderedPageBreak/>
        <w:t>32.</w:t>
      </w:r>
      <w:r w:rsidRPr="00C6002C">
        <w:tab/>
        <w:t xml:space="preserve">Vega E, Barclay L, Gregoricus N, Williams K, Lee D, Vinje J: </w:t>
      </w:r>
      <w:r w:rsidRPr="00C6002C">
        <w:rPr>
          <w:b/>
        </w:rPr>
        <w:t>Novel surveillance network for norovirus gastroenteritis outbreaks, United States</w:t>
      </w:r>
      <w:r w:rsidRPr="00C6002C">
        <w:t xml:space="preserve">. </w:t>
      </w:r>
      <w:r w:rsidRPr="00C6002C">
        <w:rPr>
          <w:i/>
        </w:rPr>
        <w:t xml:space="preserve">Emerging Infectious Diseases </w:t>
      </w:r>
      <w:r w:rsidRPr="00C6002C">
        <w:t xml:space="preserve">2011, </w:t>
      </w:r>
      <w:r w:rsidRPr="00C6002C">
        <w:rPr>
          <w:b/>
        </w:rPr>
        <w:t>17</w:t>
      </w:r>
      <w:r w:rsidRPr="00C6002C">
        <w:t>(8):1389-1395.</w:t>
      </w:r>
    </w:p>
    <w:p w14:paraId="488CCEF7" w14:textId="77777777" w:rsidR="00C6002C" w:rsidRPr="00C6002C" w:rsidRDefault="00C6002C" w:rsidP="00C6002C">
      <w:pPr>
        <w:pStyle w:val="EndNoteBibliography"/>
        <w:spacing w:after="0"/>
        <w:ind w:left="720" w:hanging="720"/>
      </w:pPr>
      <w:r w:rsidRPr="00C6002C">
        <w:t>33.</w:t>
      </w:r>
      <w:r w:rsidRPr="00C6002C">
        <w:tab/>
        <w:t xml:space="preserve">Baumann-Popczyk A, Sadkowska-Todys M, Rogalska J, Stefanoff P: </w:t>
      </w:r>
      <w:r w:rsidRPr="00C6002C">
        <w:rPr>
          <w:b/>
        </w:rPr>
        <w:t>Incidence of self-reported acute gastrointestinal infections in the community in Poland: A population-based study</w:t>
      </w:r>
      <w:r w:rsidRPr="00C6002C">
        <w:t xml:space="preserve">. </w:t>
      </w:r>
      <w:r w:rsidRPr="00C6002C">
        <w:rPr>
          <w:i/>
        </w:rPr>
        <w:t xml:space="preserve">Epidemiology and Infection </w:t>
      </w:r>
      <w:r w:rsidRPr="00C6002C">
        <w:t xml:space="preserve">2012, </w:t>
      </w:r>
      <w:r w:rsidRPr="00C6002C">
        <w:rPr>
          <w:b/>
        </w:rPr>
        <w:t>140</w:t>
      </w:r>
      <w:r w:rsidRPr="00C6002C">
        <w:t>(7):1173-1184.</w:t>
      </w:r>
    </w:p>
    <w:p w14:paraId="01D9B9C6" w14:textId="77777777" w:rsidR="00C6002C" w:rsidRPr="00C6002C" w:rsidRDefault="00C6002C" w:rsidP="00C6002C">
      <w:pPr>
        <w:pStyle w:val="EndNoteBibliography"/>
        <w:spacing w:after="0"/>
        <w:ind w:left="720" w:hanging="720"/>
      </w:pPr>
      <w:r w:rsidRPr="00C6002C">
        <w:t>34.</w:t>
      </w:r>
      <w:r w:rsidRPr="00C6002C">
        <w:tab/>
        <w:t xml:space="preserve">Oldak E, Sulik A, Rozkiewicz D, Liwoch-Nienartowicz N: </w:t>
      </w:r>
      <w:r w:rsidRPr="00C6002C">
        <w:rPr>
          <w:b/>
        </w:rPr>
        <w:t>Norovirus infections in children under 5 years of age hospitalized due to the acute viral gastroenteritis in northeastern Poland</w:t>
      </w:r>
      <w:r w:rsidRPr="00C6002C">
        <w:t xml:space="preserve">. </w:t>
      </w:r>
      <w:r w:rsidRPr="00C6002C">
        <w:rPr>
          <w:i/>
        </w:rPr>
        <w:t xml:space="preserve">European Journal of Clinical Microbiology and Infectious Diseases </w:t>
      </w:r>
      <w:r w:rsidRPr="00C6002C">
        <w:t xml:space="preserve">2012, </w:t>
      </w:r>
      <w:r w:rsidRPr="00C6002C">
        <w:rPr>
          <w:b/>
        </w:rPr>
        <w:t>31</w:t>
      </w:r>
      <w:r w:rsidRPr="00C6002C">
        <w:t>(4):417-422.</w:t>
      </w:r>
    </w:p>
    <w:p w14:paraId="13016A98" w14:textId="77777777" w:rsidR="00C6002C" w:rsidRPr="00C6002C" w:rsidRDefault="00C6002C" w:rsidP="00C6002C">
      <w:pPr>
        <w:pStyle w:val="EndNoteBibliography"/>
        <w:spacing w:after="0"/>
        <w:ind w:left="720" w:hanging="720"/>
      </w:pPr>
      <w:r w:rsidRPr="00C6002C">
        <w:t>35.</w:t>
      </w:r>
      <w:r w:rsidRPr="00C6002C">
        <w:tab/>
        <w:t>Ouyang Y, Ma H, Jin M, Wang X, Wang J, Xu L, Lin S, Shen Z, Chen Z, Qiu Z</w:t>
      </w:r>
      <w:r w:rsidRPr="00C6002C">
        <w:rPr>
          <w:i/>
        </w:rPr>
        <w:t xml:space="preserve"> et al</w:t>
      </w:r>
      <w:r w:rsidRPr="00C6002C">
        <w:t xml:space="preserve">: </w:t>
      </w:r>
      <w:r w:rsidRPr="00C6002C">
        <w:rPr>
          <w:b/>
        </w:rPr>
        <w:t>Etiology and epidemiology of viral diarrhea in children under the age of five hospitalized in Tianjin, China</w:t>
      </w:r>
      <w:r w:rsidRPr="00C6002C">
        <w:t xml:space="preserve">. </w:t>
      </w:r>
      <w:r w:rsidRPr="00C6002C">
        <w:rPr>
          <w:i/>
        </w:rPr>
        <w:t xml:space="preserve">Archives of Virology </w:t>
      </w:r>
      <w:r w:rsidRPr="00C6002C">
        <w:t xml:space="preserve">2012, </w:t>
      </w:r>
      <w:r w:rsidRPr="00C6002C">
        <w:rPr>
          <w:b/>
        </w:rPr>
        <w:t>157</w:t>
      </w:r>
      <w:r w:rsidRPr="00C6002C">
        <w:t>(5):881-887.</w:t>
      </w:r>
    </w:p>
    <w:p w14:paraId="6A1D2221" w14:textId="77777777" w:rsidR="00C6002C" w:rsidRPr="00C6002C" w:rsidRDefault="00C6002C" w:rsidP="00C6002C">
      <w:pPr>
        <w:pStyle w:val="EndNoteBibliography"/>
        <w:spacing w:after="0"/>
        <w:ind w:left="720" w:hanging="720"/>
      </w:pPr>
      <w:r w:rsidRPr="00C6002C">
        <w:t>36.</w:t>
      </w:r>
      <w:r w:rsidRPr="00C6002C">
        <w:tab/>
        <w:t xml:space="preserve">Thouillot F, Delhostal C, Edel C, Bettinger A, Pothier P, Ambert-Balay K, Meffre C, Alsibai S: </w:t>
      </w:r>
      <w:r w:rsidRPr="00C6002C">
        <w:rPr>
          <w:b/>
        </w:rPr>
        <w:t>Gastroenteritis outbreaks in elderly homes in the East of France during winter 2009/10: Aetiology research for a series of 37 outbreaks</w:t>
      </w:r>
      <w:r w:rsidRPr="00C6002C">
        <w:t xml:space="preserve">. </w:t>
      </w:r>
      <w:r w:rsidRPr="00C6002C">
        <w:rPr>
          <w:i/>
        </w:rPr>
        <w:t xml:space="preserve">Eurosurveillance </w:t>
      </w:r>
      <w:r w:rsidRPr="00C6002C">
        <w:t xml:space="preserve">2012, </w:t>
      </w:r>
      <w:r w:rsidRPr="00C6002C">
        <w:rPr>
          <w:b/>
        </w:rPr>
        <w:t>17</w:t>
      </w:r>
      <w:r w:rsidRPr="00C6002C">
        <w:t>(9).</w:t>
      </w:r>
    </w:p>
    <w:p w14:paraId="47F54E36" w14:textId="77777777" w:rsidR="00C6002C" w:rsidRPr="00C6002C" w:rsidRDefault="00C6002C" w:rsidP="00C6002C">
      <w:pPr>
        <w:pStyle w:val="EndNoteBibliography"/>
        <w:spacing w:after="0"/>
        <w:ind w:left="720" w:hanging="720"/>
      </w:pPr>
      <w:r w:rsidRPr="00C6002C">
        <w:t>37.</w:t>
      </w:r>
      <w:r w:rsidRPr="00C6002C">
        <w:tab/>
        <w:t xml:space="preserve">Ahmed S, Ricketts P, Bergeron M, Jones W, Indar L: </w:t>
      </w:r>
      <w:r w:rsidRPr="00C6002C">
        <w:rPr>
          <w:b/>
        </w:rPr>
        <w:t>Distribution, burden, and impact of acute gastroenteritis in Dominica, 2009-2010</w:t>
      </w:r>
      <w:r w:rsidRPr="00C6002C">
        <w:t xml:space="preserve">. </w:t>
      </w:r>
      <w:r w:rsidRPr="00C6002C">
        <w:rPr>
          <w:i/>
        </w:rPr>
        <w:t xml:space="preserve">Journal of Health, Population and Nutrition </w:t>
      </w:r>
      <w:r w:rsidRPr="00C6002C">
        <w:t xml:space="preserve">2013, </w:t>
      </w:r>
      <w:r w:rsidRPr="00C6002C">
        <w:rPr>
          <w:b/>
        </w:rPr>
        <w:t>31</w:t>
      </w:r>
      <w:r w:rsidRPr="00C6002C">
        <w:t>(4 SUPPL.1):S43-S56.</w:t>
      </w:r>
    </w:p>
    <w:p w14:paraId="6D5AA25B" w14:textId="77777777" w:rsidR="00C6002C" w:rsidRPr="00C6002C" w:rsidRDefault="00C6002C" w:rsidP="00C6002C">
      <w:pPr>
        <w:pStyle w:val="EndNoteBibliography"/>
        <w:spacing w:after="0"/>
        <w:ind w:left="720" w:hanging="720"/>
      </w:pPr>
      <w:r w:rsidRPr="00C6002C">
        <w:t>38.</w:t>
      </w:r>
      <w:r w:rsidRPr="00C6002C">
        <w:tab/>
        <w:t xml:space="preserve">Gould LH, Walsh KA, Vieira AR, Herman K, Williams IT, Hall AJ, Cole D: </w:t>
      </w:r>
      <w:r w:rsidRPr="00C6002C">
        <w:rPr>
          <w:b/>
        </w:rPr>
        <w:t>Surveillance for foodborne disease outbreaks - United States, 1998-2008</w:t>
      </w:r>
      <w:r w:rsidRPr="00C6002C">
        <w:t xml:space="preserve">. </w:t>
      </w:r>
      <w:r w:rsidRPr="00C6002C">
        <w:rPr>
          <w:i/>
        </w:rPr>
        <w:t xml:space="preserve">MMWR Surveill Summ </w:t>
      </w:r>
      <w:r w:rsidRPr="00C6002C">
        <w:t xml:space="preserve">2013, </w:t>
      </w:r>
      <w:r w:rsidRPr="00C6002C">
        <w:rPr>
          <w:b/>
        </w:rPr>
        <w:t>62</w:t>
      </w:r>
      <w:r w:rsidRPr="00C6002C">
        <w:t>(1).</w:t>
      </w:r>
    </w:p>
    <w:p w14:paraId="1CC5088F" w14:textId="77777777" w:rsidR="00C6002C" w:rsidRPr="00C6002C" w:rsidRDefault="00C6002C" w:rsidP="00C6002C">
      <w:pPr>
        <w:pStyle w:val="EndNoteBibliography"/>
        <w:spacing w:after="0"/>
        <w:ind w:left="720" w:hanging="720"/>
      </w:pPr>
      <w:r w:rsidRPr="00C6002C">
        <w:t>39.</w:t>
      </w:r>
      <w:r w:rsidRPr="00C6002C">
        <w:tab/>
        <w:t xml:space="preserve">Ingram M, St. John J, Applewhaite T, Gaskin P, Springer K, Indar L: </w:t>
      </w:r>
      <w:r w:rsidRPr="00C6002C">
        <w:rPr>
          <w:b/>
        </w:rPr>
        <w:t>Population-based estimates of acute gastrointestinal and foodborne illness in Barbados: A retrospective cross-sectional Study</w:t>
      </w:r>
      <w:r w:rsidRPr="00C6002C">
        <w:t xml:space="preserve">. </w:t>
      </w:r>
      <w:r w:rsidRPr="00C6002C">
        <w:rPr>
          <w:i/>
        </w:rPr>
        <w:t xml:space="preserve">Journal of Health, Population and Nutrition </w:t>
      </w:r>
      <w:r w:rsidRPr="00C6002C">
        <w:t xml:space="preserve">2013, </w:t>
      </w:r>
      <w:r w:rsidRPr="00C6002C">
        <w:rPr>
          <w:b/>
        </w:rPr>
        <w:t>31</w:t>
      </w:r>
      <w:r w:rsidRPr="00C6002C">
        <w:t>(4 SUPPL.1):S81-S97.</w:t>
      </w:r>
    </w:p>
    <w:p w14:paraId="01C66ECD" w14:textId="77777777" w:rsidR="00C6002C" w:rsidRPr="00C6002C" w:rsidRDefault="00C6002C" w:rsidP="00C6002C">
      <w:pPr>
        <w:pStyle w:val="EndNoteBibliography"/>
        <w:spacing w:after="0"/>
        <w:ind w:left="720" w:hanging="720"/>
      </w:pPr>
      <w:r w:rsidRPr="00C6002C">
        <w:t>40.</w:t>
      </w:r>
      <w:r w:rsidRPr="00C6002C">
        <w:tab/>
        <w:t>Nahar S, Afrad MH, Begum N, Al-Mamun F, Sarker AK, Das SK, Faruque ASG, Pourkarim MR, Choudhuri MSK, Azim T</w:t>
      </w:r>
      <w:r w:rsidRPr="00C6002C">
        <w:rPr>
          <w:i/>
        </w:rPr>
        <w:t xml:space="preserve"> et al</w:t>
      </w:r>
      <w:r w:rsidRPr="00C6002C">
        <w:t xml:space="preserve">: </w:t>
      </w:r>
      <w:r w:rsidRPr="00C6002C">
        <w:rPr>
          <w:b/>
        </w:rPr>
        <w:t>High prevalence of noroviruses among hospitalized diarrheal patients in Bangladesh, 2011</w:t>
      </w:r>
      <w:r w:rsidRPr="00C6002C">
        <w:t xml:space="preserve">. </w:t>
      </w:r>
      <w:r w:rsidRPr="00C6002C">
        <w:rPr>
          <w:i/>
        </w:rPr>
        <w:t xml:space="preserve">Journal of Infection in Developing Countries </w:t>
      </w:r>
      <w:r w:rsidRPr="00C6002C">
        <w:t xml:space="preserve">2013, </w:t>
      </w:r>
      <w:r w:rsidRPr="00C6002C">
        <w:rPr>
          <w:b/>
        </w:rPr>
        <w:t>7</w:t>
      </w:r>
      <w:r w:rsidRPr="00C6002C">
        <w:t>(11):892-896.</w:t>
      </w:r>
    </w:p>
    <w:p w14:paraId="1829A959" w14:textId="77777777" w:rsidR="00C6002C" w:rsidRPr="00C6002C" w:rsidRDefault="00C6002C" w:rsidP="00C6002C">
      <w:pPr>
        <w:pStyle w:val="EndNoteBibliography"/>
        <w:spacing w:after="0"/>
        <w:ind w:left="720" w:hanging="720"/>
      </w:pPr>
      <w:r w:rsidRPr="00C6002C">
        <w:t>41.</w:t>
      </w:r>
      <w:r w:rsidRPr="00C6002C">
        <w:tab/>
        <w:t>Payne DC, Vinjé J, Szilagyi PG, Edwards KM, Staat MA, Weinberg GA, Hall CB, Chappell J, Bernstein DI, Curns AT</w:t>
      </w:r>
      <w:r w:rsidRPr="00C6002C">
        <w:rPr>
          <w:i/>
        </w:rPr>
        <w:t xml:space="preserve"> et al</w:t>
      </w:r>
      <w:r w:rsidRPr="00C6002C">
        <w:t xml:space="preserve">: </w:t>
      </w:r>
      <w:r w:rsidRPr="00C6002C">
        <w:rPr>
          <w:b/>
        </w:rPr>
        <w:t>Norovirus and medically attended gastroenteritis in U.S. children</w:t>
      </w:r>
      <w:r w:rsidRPr="00C6002C">
        <w:t xml:space="preserve">. </w:t>
      </w:r>
      <w:r w:rsidRPr="00C6002C">
        <w:rPr>
          <w:i/>
        </w:rPr>
        <w:t xml:space="preserve">New England Journal of Medicine </w:t>
      </w:r>
      <w:r w:rsidRPr="00C6002C">
        <w:t xml:space="preserve">2013, </w:t>
      </w:r>
      <w:r w:rsidRPr="00C6002C">
        <w:rPr>
          <w:b/>
        </w:rPr>
        <w:t>368</w:t>
      </w:r>
      <w:r w:rsidRPr="00C6002C">
        <w:t>(12):1121-1130.</w:t>
      </w:r>
    </w:p>
    <w:p w14:paraId="6D07C7F3" w14:textId="77777777" w:rsidR="00C6002C" w:rsidRPr="00C6002C" w:rsidRDefault="00C6002C" w:rsidP="00C6002C">
      <w:pPr>
        <w:pStyle w:val="EndNoteBibliography"/>
        <w:spacing w:after="0"/>
        <w:ind w:left="720" w:hanging="720"/>
      </w:pPr>
      <w:r w:rsidRPr="00C6002C">
        <w:t>42.</w:t>
      </w:r>
      <w:r w:rsidRPr="00C6002C">
        <w:tab/>
        <w:t xml:space="preserve">Saupe AA, Kaehler D, Cebelinski EA, Nefzger B, Hall AJ, Smith KE: </w:t>
      </w:r>
      <w:r w:rsidRPr="00C6002C">
        <w:rPr>
          <w:b/>
        </w:rPr>
        <w:t>Norovirus surveillance among callers to foodborne illness complaint hotline, Minnesota, USA, 2011-2013</w:t>
      </w:r>
      <w:r w:rsidRPr="00C6002C">
        <w:t xml:space="preserve">. </w:t>
      </w:r>
      <w:r w:rsidRPr="00C6002C">
        <w:rPr>
          <w:i/>
        </w:rPr>
        <w:t xml:space="preserve">Emerging infectious diseases </w:t>
      </w:r>
      <w:r w:rsidRPr="00C6002C">
        <w:t xml:space="preserve">2013, </w:t>
      </w:r>
      <w:r w:rsidRPr="00C6002C">
        <w:rPr>
          <w:b/>
        </w:rPr>
        <w:t>19</w:t>
      </w:r>
      <w:r w:rsidRPr="00C6002C">
        <w:t>(8):1293-1296.</w:t>
      </w:r>
    </w:p>
    <w:p w14:paraId="7F52D9FD" w14:textId="77777777" w:rsidR="00C6002C" w:rsidRPr="00C6002C" w:rsidRDefault="00C6002C" w:rsidP="00C6002C">
      <w:pPr>
        <w:pStyle w:val="EndNoteBibliography"/>
        <w:spacing w:after="0"/>
        <w:ind w:left="720" w:hanging="720"/>
      </w:pPr>
      <w:r w:rsidRPr="00C6002C">
        <w:t>43.</w:t>
      </w:r>
      <w:r w:rsidRPr="00C6002C">
        <w:tab/>
        <w:t xml:space="preserve">Trainor E, Lopman B, Iturriza-Gomara M, Dove W, Ngwira B, Nakagomi O, Nakagomi T, Parashar U, Cunliffe N: </w:t>
      </w:r>
      <w:r w:rsidRPr="00C6002C">
        <w:rPr>
          <w:b/>
        </w:rPr>
        <w:t>Detection and molecular characterisation of noroviruses in hospitalised children in Malawi, 1997-2007</w:t>
      </w:r>
      <w:r w:rsidRPr="00C6002C">
        <w:t xml:space="preserve">. </w:t>
      </w:r>
      <w:r w:rsidRPr="00C6002C">
        <w:rPr>
          <w:i/>
        </w:rPr>
        <w:t xml:space="preserve">Journal of Medical Virology </w:t>
      </w:r>
      <w:r w:rsidRPr="00C6002C">
        <w:t xml:space="preserve">2013, </w:t>
      </w:r>
      <w:r w:rsidRPr="00C6002C">
        <w:rPr>
          <w:b/>
        </w:rPr>
        <w:t>85</w:t>
      </w:r>
      <w:r w:rsidRPr="00C6002C">
        <w:t>(7):1299-1306.</w:t>
      </w:r>
    </w:p>
    <w:p w14:paraId="1B64C9EC" w14:textId="77777777" w:rsidR="00C6002C" w:rsidRPr="00C6002C" w:rsidRDefault="00C6002C" w:rsidP="00C6002C">
      <w:pPr>
        <w:pStyle w:val="EndNoteBibliography"/>
        <w:spacing w:after="0"/>
        <w:ind w:left="720" w:hanging="720"/>
      </w:pPr>
      <w:r w:rsidRPr="00C6002C">
        <w:t>44.</w:t>
      </w:r>
      <w:r w:rsidRPr="00C6002C">
        <w:tab/>
        <w:t xml:space="preserve">Verhoef L, Koopmans M, Van Pelt W, Duizer E, Haagsma J, Werber D, Van Asten L, Havelaar A: </w:t>
      </w:r>
      <w:r w:rsidRPr="00C6002C">
        <w:rPr>
          <w:b/>
        </w:rPr>
        <w:t>The estimated disease burden of norovirus in the Netherlands</w:t>
      </w:r>
      <w:r w:rsidRPr="00C6002C">
        <w:t xml:space="preserve">. </w:t>
      </w:r>
      <w:r w:rsidRPr="00C6002C">
        <w:rPr>
          <w:i/>
        </w:rPr>
        <w:t xml:space="preserve">Epidemiology and Infection </w:t>
      </w:r>
      <w:r w:rsidRPr="00C6002C">
        <w:t xml:space="preserve">2013, </w:t>
      </w:r>
      <w:r w:rsidRPr="00C6002C">
        <w:rPr>
          <w:b/>
        </w:rPr>
        <w:t>141</w:t>
      </w:r>
      <w:r w:rsidRPr="00C6002C">
        <w:t>(3):496-506.</w:t>
      </w:r>
    </w:p>
    <w:p w14:paraId="36604648" w14:textId="77777777" w:rsidR="00C6002C" w:rsidRPr="00C6002C" w:rsidRDefault="00C6002C" w:rsidP="00C6002C">
      <w:pPr>
        <w:pStyle w:val="EndNoteBibliography"/>
        <w:spacing w:after="0"/>
        <w:ind w:left="720" w:hanging="720"/>
      </w:pPr>
      <w:r w:rsidRPr="00C6002C">
        <w:t>45.</w:t>
      </w:r>
      <w:r w:rsidRPr="00C6002C">
        <w:tab/>
        <w:t>Arena C, Amoros JP, Vaillant V, Ambert-Balay K, Chikhi-Brachet R, Jourdan-Da Silva N, Varesi L, Arrighi J, Souty C, Blanchon T</w:t>
      </w:r>
      <w:r w:rsidRPr="00C6002C">
        <w:rPr>
          <w:i/>
        </w:rPr>
        <w:t xml:space="preserve"> et al</w:t>
      </w:r>
      <w:r w:rsidRPr="00C6002C">
        <w:t xml:space="preserve">: </w:t>
      </w:r>
      <w:r w:rsidRPr="00C6002C">
        <w:rPr>
          <w:b/>
        </w:rPr>
        <w:t>Acute diarrhea in adults consulting a general practitioner in France during winter: Incidence, clinical characteristics, management and risk factors</w:t>
      </w:r>
      <w:r w:rsidRPr="00C6002C">
        <w:t xml:space="preserve">. </w:t>
      </w:r>
      <w:r w:rsidRPr="00C6002C">
        <w:rPr>
          <w:i/>
        </w:rPr>
        <w:t xml:space="preserve">BMC Infectious Diseases </w:t>
      </w:r>
      <w:r w:rsidRPr="00C6002C">
        <w:t>2014:574.</w:t>
      </w:r>
    </w:p>
    <w:p w14:paraId="41DB2DAF" w14:textId="77777777" w:rsidR="00C6002C" w:rsidRPr="00C6002C" w:rsidRDefault="00C6002C" w:rsidP="00C6002C">
      <w:pPr>
        <w:pStyle w:val="EndNoteBibliography"/>
        <w:spacing w:after="0"/>
        <w:ind w:left="720" w:hanging="720"/>
      </w:pPr>
      <w:r w:rsidRPr="00C6002C">
        <w:t>46.</w:t>
      </w:r>
      <w:r w:rsidRPr="00C6002C">
        <w:tab/>
        <w:t xml:space="preserve">Barret AS, Jourdan-da Silva N, Ambert-Balay K, Delmas G, Bone A, Thiolet JM, Vaillant V: </w:t>
      </w:r>
      <w:r w:rsidRPr="00C6002C">
        <w:rPr>
          <w:b/>
        </w:rPr>
        <w:t>Surveillance for outbreaks of gastroenteritis in elderly long-term care facilities in France, November 2010 to May 2012</w:t>
      </w:r>
      <w:r w:rsidRPr="00C6002C">
        <w:t xml:space="preserve">. </w:t>
      </w:r>
      <w:r w:rsidRPr="00C6002C">
        <w:rPr>
          <w:i/>
        </w:rPr>
        <w:t xml:space="preserve">Euro surveillance : bulletin Europeen sur les maladies transmissibles = European communicable disease bulletin </w:t>
      </w:r>
      <w:r w:rsidRPr="00C6002C">
        <w:t xml:space="preserve">2014, </w:t>
      </w:r>
      <w:r w:rsidRPr="00C6002C">
        <w:rPr>
          <w:b/>
        </w:rPr>
        <w:t>19</w:t>
      </w:r>
      <w:r w:rsidRPr="00C6002C">
        <w:t>(29).</w:t>
      </w:r>
    </w:p>
    <w:p w14:paraId="5CF455BD" w14:textId="77777777" w:rsidR="00C6002C" w:rsidRPr="00C6002C" w:rsidRDefault="00C6002C" w:rsidP="00C6002C">
      <w:pPr>
        <w:pStyle w:val="EndNoteBibliography"/>
        <w:spacing w:after="0"/>
        <w:ind w:left="720" w:hanging="720"/>
      </w:pPr>
      <w:r w:rsidRPr="00C6002C">
        <w:t>47.</w:t>
      </w:r>
      <w:r w:rsidRPr="00C6002C">
        <w:tab/>
        <w:t xml:space="preserve">Bernard H, Höhne M, Niendorf S, Altmann D, Stark K: </w:t>
      </w:r>
      <w:r w:rsidRPr="00C6002C">
        <w:rPr>
          <w:b/>
        </w:rPr>
        <w:t>Epidemiology of norovirus gastroenteritis in Germany 2001-2009: eight seasons of routine surveillance</w:t>
      </w:r>
      <w:r w:rsidRPr="00C6002C">
        <w:t xml:space="preserve">. </w:t>
      </w:r>
      <w:r w:rsidRPr="00C6002C">
        <w:rPr>
          <w:i/>
        </w:rPr>
        <w:t xml:space="preserve">Epidemiology and infection </w:t>
      </w:r>
      <w:r w:rsidRPr="00C6002C">
        <w:t xml:space="preserve">2014, </w:t>
      </w:r>
      <w:r w:rsidRPr="00C6002C">
        <w:rPr>
          <w:b/>
        </w:rPr>
        <w:t>142</w:t>
      </w:r>
      <w:r w:rsidRPr="00C6002C">
        <w:t>(1):63-74.</w:t>
      </w:r>
    </w:p>
    <w:p w14:paraId="7C3B4A5E" w14:textId="77777777" w:rsidR="00C6002C" w:rsidRPr="00C6002C" w:rsidRDefault="00C6002C" w:rsidP="00C6002C">
      <w:pPr>
        <w:pStyle w:val="EndNoteBibliography"/>
        <w:spacing w:after="0"/>
        <w:ind w:left="720" w:hanging="720"/>
      </w:pPr>
      <w:r w:rsidRPr="00C6002C">
        <w:t>48.</w:t>
      </w:r>
      <w:r w:rsidRPr="00C6002C">
        <w:tab/>
        <w:t>Anders KL, Thompson CN, Thuy NTV, Nguyet NM, Tu LTP, Dung TTN, Phat VV, Van NTH, Hieu NT, Tham NTH</w:t>
      </w:r>
      <w:r w:rsidRPr="00C6002C">
        <w:rPr>
          <w:i/>
        </w:rPr>
        <w:t xml:space="preserve"> et al</w:t>
      </w:r>
      <w:r w:rsidRPr="00C6002C">
        <w:t xml:space="preserve">: </w:t>
      </w:r>
      <w:r w:rsidRPr="00C6002C">
        <w:rPr>
          <w:b/>
        </w:rPr>
        <w:t>The epidemiology and aetiology of diarrhoeal disease in infancy in southern Vietnam: A birth cohort study</w:t>
      </w:r>
      <w:r w:rsidRPr="00C6002C">
        <w:t xml:space="preserve">. </w:t>
      </w:r>
      <w:r w:rsidRPr="00C6002C">
        <w:rPr>
          <w:i/>
        </w:rPr>
        <w:t xml:space="preserve">International Journal of Infectious Diseases </w:t>
      </w:r>
      <w:r w:rsidRPr="00C6002C">
        <w:t xml:space="preserve">2015, </w:t>
      </w:r>
      <w:r w:rsidRPr="00C6002C">
        <w:rPr>
          <w:b/>
        </w:rPr>
        <w:t>35</w:t>
      </w:r>
      <w:r w:rsidRPr="00C6002C">
        <w:t>:e3-e10.</w:t>
      </w:r>
    </w:p>
    <w:p w14:paraId="604233D2" w14:textId="77777777" w:rsidR="00C6002C" w:rsidRPr="00C6002C" w:rsidRDefault="00C6002C" w:rsidP="00C6002C">
      <w:pPr>
        <w:pStyle w:val="EndNoteBibliography"/>
        <w:spacing w:after="0"/>
        <w:ind w:left="720" w:hanging="720"/>
      </w:pPr>
      <w:r w:rsidRPr="00C6002C">
        <w:t>49.</w:t>
      </w:r>
      <w:r w:rsidRPr="00C6002C">
        <w:tab/>
        <w:t>Ballard SB, Reaves EJ, Luna CG, Silva ME, Rocha C, Heitzinger K, Saito M, Apaza S, Espetia S, Blazes DL</w:t>
      </w:r>
      <w:r w:rsidRPr="00C6002C">
        <w:rPr>
          <w:i/>
        </w:rPr>
        <w:t xml:space="preserve"> et al</w:t>
      </w:r>
      <w:r w:rsidRPr="00C6002C">
        <w:t xml:space="preserve">: </w:t>
      </w:r>
      <w:r w:rsidRPr="00C6002C">
        <w:rPr>
          <w:b/>
        </w:rPr>
        <w:t>Epidemiology and genetic characterization of noroviruses among adults in an endemic setting, Peruvian Amazon Basin, 2004-2011</w:t>
      </w:r>
      <w:r w:rsidRPr="00C6002C">
        <w:t xml:space="preserve">. </w:t>
      </w:r>
      <w:r w:rsidRPr="00C6002C">
        <w:rPr>
          <w:i/>
        </w:rPr>
        <w:t xml:space="preserve">PLoS ONE </w:t>
      </w:r>
      <w:r w:rsidRPr="00C6002C">
        <w:t xml:space="preserve">2015, </w:t>
      </w:r>
      <w:r w:rsidRPr="00C6002C">
        <w:rPr>
          <w:b/>
        </w:rPr>
        <w:t>10</w:t>
      </w:r>
      <w:r w:rsidRPr="00C6002C">
        <w:t>(7).</w:t>
      </w:r>
    </w:p>
    <w:p w14:paraId="11CA1834" w14:textId="77777777" w:rsidR="00C6002C" w:rsidRPr="00C6002C" w:rsidRDefault="00C6002C" w:rsidP="00C6002C">
      <w:pPr>
        <w:pStyle w:val="EndNoteBibliography"/>
        <w:spacing w:after="0"/>
        <w:ind w:left="720" w:hanging="720"/>
      </w:pPr>
      <w:r w:rsidRPr="00C6002C">
        <w:t>50.</w:t>
      </w:r>
      <w:r w:rsidRPr="00C6002C">
        <w:tab/>
        <w:t xml:space="preserve">Enserink R, Mughini-Gras L, Duizer E, Kortbeek T, Van Pelt W: </w:t>
      </w:r>
      <w:r w:rsidRPr="00C6002C">
        <w:rPr>
          <w:b/>
        </w:rPr>
        <w:t>Risk factors for gastroenteritis in child day care</w:t>
      </w:r>
      <w:r w:rsidRPr="00C6002C">
        <w:t xml:space="preserve">. </w:t>
      </w:r>
      <w:r w:rsidRPr="00C6002C">
        <w:rPr>
          <w:i/>
        </w:rPr>
        <w:t xml:space="preserve">Epidemiology and Infection </w:t>
      </w:r>
      <w:r w:rsidRPr="00C6002C">
        <w:t xml:space="preserve">2015, </w:t>
      </w:r>
      <w:r w:rsidRPr="00C6002C">
        <w:rPr>
          <w:b/>
        </w:rPr>
        <w:t>143</w:t>
      </w:r>
      <w:r w:rsidRPr="00C6002C">
        <w:t>(13):2707-2720.</w:t>
      </w:r>
    </w:p>
    <w:p w14:paraId="759F0341" w14:textId="77777777" w:rsidR="00C6002C" w:rsidRPr="00C6002C" w:rsidRDefault="00C6002C" w:rsidP="00C6002C">
      <w:pPr>
        <w:pStyle w:val="EndNoteBibliography"/>
        <w:spacing w:after="0"/>
        <w:ind w:left="720" w:hanging="720"/>
      </w:pPr>
      <w:r w:rsidRPr="00C6002C">
        <w:t>51.</w:t>
      </w:r>
      <w:r w:rsidRPr="00C6002C">
        <w:tab/>
        <w:t xml:space="preserve">Fernández KP, Ulloa JC, Meneses M, Matiz LF, Gutiérrez MF: </w:t>
      </w:r>
      <w:r w:rsidRPr="00C6002C">
        <w:rPr>
          <w:b/>
        </w:rPr>
        <w:t>Norovirus, the principal cause of viral diarrhea in two regions of Colombia</w:t>
      </w:r>
      <w:r w:rsidRPr="00C6002C">
        <w:t xml:space="preserve">. </w:t>
      </w:r>
      <w:r w:rsidRPr="00C6002C">
        <w:rPr>
          <w:i/>
        </w:rPr>
        <w:t xml:space="preserve">Univ Sci </w:t>
      </w:r>
      <w:r w:rsidRPr="00C6002C">
        <w:t xml:space="preserve">2015, </w:t>
      </w:r>
      <w:r w:rsidRPr="00C6002C">
        <w:rPr>
          <w:b/>
        </w:rPr>
        <w:t>20</w:t>
      </w:r>
      <w:r w:rsidRPr="00C6002C">
        <w:t>(1):107-115.</w:t>
      </w:r>
    </w:p>
    <w:p w14:paraId="537697C2" w14:textId="77777777" w:rsidR="00C6002C" w:rsidRPr="00C6002C" w:rsidRDefault="00C6002C" w:rsidP="00C6002C">
      <w:pPr>
        <w:pStyle w:val="EndNoteBibliography"/>
        <w:spacing w:after="0"/>
        <w:ind w:left="720" w:hanging="720"/>
      </w:pPr>
      <w:r w:rsidRPr="00C6002C">
        <w:lastRenderedPageBreak/>
        <w:t>52.</w:t>
      </w:r>
      <w:r w:rsidRPr="00C6002C">
        <w:tab/>
        <w:t xml:space="preserve">Gaspard P, Ambert-Balay K, Mosnier A, Aho-Glélé S, Roth C, Larocca S, Simon L, Talon D, Rabaud C, Pothier P: </w:t>
      </w:r>
      <w:r w:rsidRPr="00C6002C">
        <w:rPr>
          <w:b/>
        </w:rPr>
        <w:t>Burden of gastroenteritis outbreaks: Specific epidemiology in a cohort of institutions caring for dependent people</w:t>
      </w:r>
      <w:r w:rsidRPr="00C6002C">
        <w:t xml:space="preserve">. </w:t>
      </w:r>
      <w:r w:rsidRPr="00C6002C">
        <w:rPr>
          <w:i/>
        </w:rPr>
        <w:t xml:space="preserve">Journal of Hospital Infection </w:t>
      </w:r>
      <w:r w:rsidRPr="00C6002C">
        <w:t xml:space="preserve">2015, </w:t>
      </w:r>
      <w:r w:rsidRPr="00C6002C">
        <w:rPr>
          <w:b/>
        </w:rPr>
        <w:t>91</w:t>
      </w:r>
      <w:r w:rsidRPr="00C6002C">
        <w:t>(1):19-27.</w:t>
      </w:r>
    </w:p>
    <w:p w14:paraId="0DCE187D" w14:textId="77777777" w:rsidR="00C6002C" w:rsidRPr="00C6002C" w:rsidRDefault="00C6002C" w:rsidP="00C6002C">
      <w:pPr>
        <w:pStyle w:val="EndNoteBibliography"/>
        <w:spacing w:after="0"/>
        <w:ind w:left="720" w:hanging="720"/>
      </w:pPr>
      <w:r w:rsidRPr="00C6002C">
        <w:t>53.</w:t>
      </w:r>
      <w:r w:rsidRPr="00C6002C">
        <w:tab/>
        <w:t xml:space="preserve">Lekana-Douki SE, Kombila-Koumavor C, Nkoghe D, Drosten C, Drexler JF, Leroy EM: </w:t>
      </w:r>
      <w:r w:rsidRPr="00C6002C">
        <w:rPr>
          <w:b/>
        </w:rPr>
        <w:t>Molecular epidemiology of enteric viruses and genotyping of rotavirus A, adenovirus and astrovirus among children under 5 years old in Gabon</w:t>
      </w:r>
      <w:r w:rsidRPr="00C6002C">
        <w:t xml:space="preserve">. </w:t>
      </w:r>
      <w:r w:rsidRPr="00C6002C">
        <w:rPr>
          <w:i/>
        </w:rPr>
        <w:t xml:space="preserve">International Journal of Infectious Diseases </w:t>
      </w:r>
      <w:r w:rsidRPr="00C6002C">
        <w:t xml:space="preserve">2015, </w:t>
      </w:r>
      <w:r w:rsidRPr="00C6002C">
        <w:rPr>
          <w:b/>
        </w:rPr>
        <w:t>34</w:t>
      </w:r>
      <w:r w:rsidRPr="00C6002C">
        <w:t>:90-95.</w:t>
      </w:r>
    </w:p>
    <w:p w14:paraId="3F9E6AEC" w14:textId="77777777" w:rsidR="00C6002C" w:rsidRPr="00C6002C" w:rsidRDefault="00C6002C" w:rsidP="00C6002C">
      <w:pPr>
        <w:pStyle w:val="EndNoteBibliography"/>
        <w:spacing w:after="0"/>
        <w:ind w:left="720" w:hanging="720"/>
      </w:pPr>
      <w:r w:rsidRPr="00C6002C">
        <w:t>54.</w:t>
      </w:r>
      <w:r w:rsidRPr="00C6002C">
        <w:tab/>
        <w:t xml:space="preserve">Leshem E, Givon-Lavi N, Vinjé J, Gregoricus N, Parashar U, Dagan R: </w:t>
      </w:r>
      <w:r w:rsidRPr="00C6002C">
        <w:rPr>
          <w:b/>
        </w:rPr>
        <w:t>Differences in Norovirus-Associated Hospital Visits Between Jewish and Bedouin Children in Southern Israel</w:t>
      </w:r>
      <w:r w:rsidRPr="00C6002C">
        <w:t xml:space="preserve">. </w:t>
      </w:r>
      <w:r w:rsidRPr="00C6002C">
        <w:rPr>
          <w:i/>
        </w:rPr>
        <w:t xml:space="preserve">Pediatric Infectious Disease Journal </w:t>
      </w:r>
      <w:r w:rsidRPr="00C6002C">
        <w:t xml:space="preserve">2015, </w:t>
      </w:r>
      <w:r w:rsidRPr="00C6002C">
        <w:rPr>
          <w:b/>
        </w:rPr>
        <w:t>34</w:t>
      </w:r>
      <w:r w:rsidRPr="00C6002C">
        <w:t>(9):1036-1038.</w:t>
      </w:r>
    </w:p>
    <w:p w14:paraId="165C9D4D" w14:textId="77777777" w:rsidR="00C6002C" w:rsidRPr="00C6002C" w:rsidRDefault="00C6002C" w:rsidP="00C6002C">
      <w:pPr>
        <w:pStyle w:val="EndNoteBibliography"/>
        <w:spacing w:after="0"/>
        <w:ind w:left="720" w:hanging="720"/>
      </w:pPr>
      <w:r w:rsidRPr="00C6002C">
        <w:t>55.</w:t>
      </w:r>
      <w:r w:rsidRPr="00C6002C">
        <w:tab/>
        <w:t>Platts-Mills JA, Babji S, Bodhidatta L, Gratz J, Haque R, Havt A, McCormick BJJ, McGrath M, Olortegui MP, Samie A</w:t>
      </w:r>
      <w:r w:rsidRPr="00C6002C">
        <w:rPr>
          <w:i/>
        </w:rPr>
        <w:t xml:space="preserve"> et al</w:t>
      </w:r>
      <w:r w:rsidRPr="00C6002C">
        <w:t xml:space="preserve">: </w:t>
      </w:r>
      <w:r w:rsidRPr="00C6002C">
        <w:rPr>
          <w:b/>
        </w:rPr>
        <w:t>Pathogen-specific burdens of community diarrhoea in developing countries: A multisite birth cohort study (MAL-ED)</w:t>
      </w:r>
      <w:r w:rsidRPr="00C6002C">
        <w:t xml:space="preserve">. </w:t>
      </w:r>
      <w:r w:rsidRPr="00C6002C">
        <w:rPr>
          <w:i/>
        </w:rPr>
        <w:t xml:space="preserve">The Lancet Global Health </w:t>
      </w:r>
      <w:r w:rsidRPr="00C6002C">
        <w:t xml:space="preserve">2015, </w:t>
      </w:r>
      <w:r w:rsidRPr="00C6002C">
        <w:rPr>
          <w:b/>
        </w:rPr>
        <w:t>3</w:t>
      </w:r>
      <w:r w:rsidRPr="00C6002C">
        <w:t>(9).</w:t>
      </w:r>
    </w:p>
    <w:p w14:paraId="2EA72834" w14:textId="77777777" w:rsidR="00C6002C" w:rsidRPr="00C6002C" w:rsidRDefault="00C6002C" w:rsidP="00C6002C">
      <w:pPr>
        <w:pStyle w:val="EndNoteBibliography"/>
        <w:spacing w:after="0"/>
        <w:ind w:left="720" w:hanging="720"/>
      </w:pPr>
      <w:r w:rsidRPr="00C6002C">
        <w:t>56.</w:t>
      </w:r>
      <w:r w:rsidRPr="00C6002C">
        <w:tab/>
        <w:t xml:space="preserve">Sakon N, Yamazaki K, Nakata K, Kanbayashi D, Yoda T, Mantani M, Kase T, Takahashi K, Komano J: </w:t>
      </w:r>
      <w:r w:rsidRPr="00C6002C">
        <w:rPr>
          <w:b/>
        </w:rPr>
        <w:t>Impact of genotype-specific herd immunity on the circulatory dynamism of norovirus: A 10-year longitudinal study of viral acute gastroenteritis</w:t>
      </w:r>
      <w:r w:rsidRPr="00C6002C">
        <w:t xml:space="preserve">. </w:t>
      </w:r>
      <w:r w:rsidRPr="00C6002C">
        <w:rPr>
          <w:i/>
        </w:rPr>
        <w:t xml:space="preserve">Journal of Infectious Diseases </w:t>
      </w:r>
      <w:r w:rsidRPr="00C6002C">
        <w:t xml:space="preserve">2015, </w:t>
      </w:r>
      <w:r w:rsidRPr="00C6002C">
        <w:rPr>
          <w:b/>
        </w:rPr>
        <w:t>211</w:t>
      </w:r>
      <w:r w:rsidRPr="00C6002C">
        <w:t>(6):879-888.</w:t>
      </w:r>
    </w:p>
    <w:p w14:paraId="0104C9D0" w14:textId="77777777" w:rsidR="00C6002C" w:rsidRPr="00C6002C" w:rsidRDefault="00C6002C" w:rsidP="00C6002C">
      <w:pPr>
        <w:pStyle w:val="EndNoteBibliography"/>
        <w:spacing w:after="0"/>
        <w:ind w:left="720" w:hanging="720"/>
      </w:pPr>
      <w:r w:rsidRPr="00C6002C">
        <w:t>57.</w:t>
      </w:r>
      <w:r w:rsidRPr="00C6002C">
        <w:tab/>
        <w:t xml:space="preserve">Thongprachum A, Takanashi S, Kalesaran AFC, Okitsu S, Mizuguchi M, Hayakawa S, Ushijima H: </w:t>
      </w:r>
      <w:r w:rsidRPr="00C6002C">
        <w:rPr>
          <w:b/>
        </w:rPr>
        <w:t>Four-year study of viruses that cause diarrhea in Japanese pediatric outpatients</w:t>
      </w:r>
      <w:r w:rsidRPr="00C6002C">
        <w:t xml:space="preserve">. </w:t>
      </w:r>
      <w:r w:rsidRPr="00C6002C">
        <w:rPr>
          <w:i/>
        </w:rPr>
        <w:t xml:space="preserve">Journal of Medical Virology </w:t>
      </w:r>
      <w:r w:rsidRPr="00C6002C">
        <w:t xml:space="preserve">2015, </w:t>
      </w:r>
      <w:r w:rsidRPr="00C6002C">
        <w:rPr>
          <w:b/>
        </w:rPr>
        <w:t>87</w:t>
      </w:r>
      <w:r w:rsidRPr="00C6002C">
        <w:t>(7):1141-1148.</w:t>
      </w:r>
    </w:p>
    <w:p w14:paraId="028934BD" w14:textId="77777777" w:rsidR="00C6002C" w:rsidRPr="00C6002C" w:rsidRDefault="00C6002C" w:rsidP="00C6002C">
      <w:pPr>
        <w:pStyle w:val="EndNoteBibliography"/>
        <w:spacing w:after="0"/>
        <w:ind w:left="720" w:hanging="720"/>
      </w:pPr>
      <w:r w:rsidRPr="00C6002C">
        <w:t>58.</w:t>
      </w:r>
      <w:r w:rsidRPr="00C6002C">
        <w:tab/>
        <w:t xml:space="preserve">Xue Y, Pan H, Hu J, Wu H, Li J, Xiao W, Zhang X, Yuan Z, Wu F: </w:t>
      </w:r>
      <w:r w:rsidRPr="00C6002C">
        <w:rPr>
          <w:b/>
        </w:rPr>
        <w:t>Epidemiology of norovirus infections among diarrhea outpatients in a diarrhea surveillance system in Shanghai, China: a cross-sectional study</w:t>
      </w:r>
      <w:r w:rsidRPr="00C6002C">
        <w:t xml:space="preserve">. </w:t>
      </w:r>
      <w:r w:rsidRPr="00C6002C">
        <w:rPr>
          <w:i/>
        </w:rPr>
        <w:t xml:space="preserve">BMC infectious diseases </w:t>
      </w:r>
      <w:r w:rsidRPr="00C6002C">
        <w:t xml:space="preserve">2015, </w:t>
      </w:r>
      <w:r w:rsidRPr="00C6002C">
        <w:rPr>
          <w:b/>
        </w:rPr>
        <w:t>15</w:t>
      </w:r>
      <w:r w:rsidRPr="00C6002C">
        <w:t>:183.</w:t>
      </w:r>
    </w:p>
    <w:p w14:paraId="7AA79E5D" w14:textId="77777777" w:rsidR="00C6002C" w:rsidRPr="00C6002C" w:rsidRDefault="00C6002C" w:rsidP="00C6002C">
      <w:pPr>
        <w:pStyle w:val="EndNoteBibliography"/>
        <w:spacing w:after="0"/>
        <w:ind w:left="720" w:hanging="720"/>
      </w:pPr>
      <w:r w:rsidRPr="00C6002C">
        <w:t>59.</w:t>
      </w:r>
      <w:r w:rsidRPr="00C6002C">
        <w:tab/>
        <w:t xml:space="preserve">Ammon A, Makela P: </w:t>
      </w:r>
      <w:r w:rsidRPr="00C6002C">
        <w:rPr>
          <w:b/>
        </w:rPr>
        <w:t>Integrated data collection on zoonoses in the European Union, from animals to humans, and the analyses of the data</w:t>
      </w:r>
      <w:r w:rsidRPr="00C6002C">
        <w:t xml:space="preserve">. </w:t>
      </w:r>
      <w:r w:rsidRPr="00C6002C">
        <w:rPr>
          <w:i/>
        </w:rPr>
        <w:t xml:space="preserve">International Journal of Food Microbiology </w:t>
      </w:r>
      <w:r w:rsidRPr="00C6002C">
        <w:t xml:space="preserve">2010, </w:t>
      </w:r>
      <w:r w:rsidRPr="00C6002C">
        <w:rPr>
          <w:b/>
        </w:rPr>
        <w:t>139, Supplement</w:t>
      </w:r>
      <w:r w:rsidRPr="00C6002C">
        <w:t>:S43-S47.</w:t>
      </w:r>
    </w:p>
    <w:p w14:paraId="22B2C5C8" w14:textId="77777777" w:rsidR="00C6002C" w:rsidRPr="00C6002C" w:rsidRDefault="00C6002C" w:rsidP="00C6002C">
      <w:pPr>
        <w:pStyle w:val="EndNoteBibliography"/>
        <w:spacing w:after="0"/>
        <w:ind w:left="720" w:hanging="720"/>
      </w:pPr>
      <w:r w:rsidRPr="00C6002C">
        <w:t>60.</w:t>
      </w:r>
      <w:r w:rsidRPr="00C6002C">
        <w:tab/>
        <w:t xml:space="preserve">Agócs MM, Serhan F, Yen C, Mwenda JM, de Oliveira LH, Teleb N, Wasley A, Wijesinghe PR, Fox K, Tate JE: </w:t>
      </w:r>
      <w:r w:rsidRPr="00C6002C">
        <w:rPr>
          <w:b/>
        </w:rPr>
        <w:t>WHO global rotavirus surveillance network: a strategic review of the first 5 years, 2008-2012</w:t>
      </w:r>
      <w:r w:rsidRPr="00C6002C">
        <w:t xml:space="preserve">. </w:t>
      </w:r>
      <w:r w:rsidRPr="00C6002C">
        <w:rPr>
          <w:i/>
        </w:rPr>
        <w:t xml:space="preserve">MMWR Morb Mortal Wkly Rep </w:t>
      </w:r>
      <w:r w:rsidRPr="00C6002C">
        <w:t xml:space="preserve">2014, </w:t>
      </w:r>
      <w:r w:rsidRPr="00C6002C">
        <w:rPr>
          <w:b/>
        </w:rPr>
        <w:t>63</w:t>
      </w:r>
      <w:r w:rsidRPr="00C6002C">
        <w:t>(29):634-637.</w:t>
      </w:r>
    </w:p>
    <w:p w14:paraId="0449CEA1" w14:textId="77777777" w:rsidR="00C6002C" w:rsidRPr="00C6002C" w:rsidRDefault="00C6002C" w:rsidP="00C6002C">
      <w:pPr>
        <w:pStyle w:val="EndNoteBibliography"/>
        <w:spacing w:after="0"/>
        <w:ind w:left="720" w:hanging="720"/>
      </w:pPr>
      <w:r w:rsidRPr="00C6002C">
        <w:t>61.</w:t>
      </w:r>
      <w:r w:rsidRPr="00C6002C">
        <w:tab/>
        <w:t xml:space="preserve">Marshall JA, Bruggink LD: </w:t>
      </w:r>
      <w:r w:rsidRPr="00C6002C">
        <w:rPr>
          <w:b/>
        </w:rPr>
        <w:t>Laboratory diagnosis of norovirus</w:t>
      </w:r>
      <w:r w:rsidRPr="00C6002C">
        <w:t xml:space="preserve">. </w:t>
      </w:r>
      <w:r w:rsidRPr="00C6002C">
        <w:rPr>
          <w:i/>
        </w:rPr>
        <w:t xml:space="preserve">Clinical laboratory </w:t>
      </w:r>
      <w:r w:rsidRPr="00C6002C">
        <w:t xml:space="preserve">2006, </w:t>
      </w:r>
      <w:r w:rsidRPr="00C6002C">
        <w:rPr>
          <w:b/>
        </w:rPr>
        <w:t>52</w:t>
      </w:r>
      <w:r w:rsidRPr="00C6002C">
        <w:t>(11-12):571-581.</w:t>
      </w:r>
    </w:p>
    <w:p w14:paraId="6E358000" w14:textId="77777777" w:rsidR="00C6002C" w:rsidRPr="00C6002C" w:rsidRDefault="00C6002C" w:rsidP="00C6002C">
      <w:pPr>
        <w:pStyle w:val="EndNoteBibliography"/>
        <w:ind w:left="720" w:hanging="720"/>
      </w:pPr>
      <w:r w:rsidRPr="00C6002C">
        <w:t>62.</w:t>
      </w:r>
      <w:r w:rsidRPr="00C6002C">
        <w:tab/>
        <w:t>Yu J, Ye C, Lai S, Zhu W, Zhang Z, Geng Q, Xue C, Yang W, Wu S, Hall AJ</w:t>
      </w:r>
      <w:r w:rsidRPr="00C6002C">
        <w:rPr>
          <w:i/>
        </w:rPr>
        <w:t xml:space="preserve"> et al</w:t>
      </w:r>
      <w:r w:rsidRPr="00C6002C">
        <w:t xml:space="preserve">: </w:t>
      </w:r>
      <w:r w:rsidRPr="00C6002C">
        <w:rPr>
          <w:b/>
        </w:rPr>
        <w:t>Incidence of Norovirus-Associated Diarrhea, Shanghai, China, 2012–2013</w:t>
      </w:r>
      <w:r w:rsidRPr="00C6002C">
        <w:t xml:space="preserve">. </w:t>
      </w:r>
      <w:r w:rsidRPr="00C6002C">
        <w:rPr>
          <w:i/>
        </w:rPr>
        <w:t xml:space="preserve">Emerging Infectious Diseases </w:t>
      </w:r>
      <w:r w:rsidRPr="00C6002C">
        <w:t xml:space="preserve">2017, </w:t>
      </w:r>
      <w:r w:rsidRPr="00C6002C">
        <w:rPr>
          <w:b/>
        </w:rPr>
        <w:t>23</w:t>
      </w:r>
      <w:r w:rsidRPr="00C6002C">
        <w:t>(2):312-315.</w:t>
      </w:r>
    </w:p>
    <w:p w14:paraId="20D0E304" w14:textId="7DDBA428" w:rsidR="00B74DEE" w:rsidRDefault="009225F8" w:rsidP="00E713FE">
      <w:pPr>
        <w:spacing w:after="0" w:line="480" w:lineRule="auto"/>
      </w:pPr>
      <w:r>
        <w:fldChar w:fldCharType="end"/>
      </w:r>
    </w:p>
    <w:p w14:paraId="67A85791" w14:textId="77777777" w:rsidR="00EF064D" w:rsidRPr="00EF064D" w:rsidRDefault="00EF064D" w:rsidP="00E713FE">
      <w:pPr>
        <w:spacing w:after="0" w:line="480" w:lineRule="auto"/>
        <w:rPr>
          <w:b/>
        </w:rPr>
      </w:pPr>
      <w:r w:rsidRPr="00EF064D">
        <w:rPr>
          <w:b/>
        </w:rPr>
        <w:t>Figures, tables additional files</w:t>
      </w:r>
    </w:p>
    <w:p w14:paraId="7ECAECE6" w14:textId="77777777" w:rsidR="00EF064D" w:rsidRDefault="00EF064D" w:rsidP="00EF064D">
      <w:pPr>
        <w:spacing w:after="0" w:line="480" w:lineRule="auto"/>
      </w:pPr>
      <w:r w:rsidRPr="00DF41F3">
        <w:t>Figure 1: Study selection, systematic review of community-based surveillance of norovirus disease (n=1058)</w:t>
      </w:r>
    </w:p>
    <w:p w14:paraId="68F370BA" w14:textId="77777777" w:rsidR="00EF064D" w:rsidRDefault="00EF064D" w:rsidP="00EF064D">
      <w:pPr>
        <w:spacing w:after="0" w:line="480" w:lineRule="auto"/>
      </w:pPr>
      <w:r w:rsidRPr="00134503">
        <w:t>Figure 2: Reviewed studies; shown by year of publication and geography of study location (n=44*)</w:t>
      </w:r>
    </w:p>
    <w:p w14:paraId="5E389012" w14:textId="77777777" w:rsidR="00EF064D" w:rsidRDefault="00EF064D" w:rsidP="00EF064D">
      <w:pPr>
        <w:spacing w:after="0" w:line="480" w:lineRule="auto"/>
      </w:pPr>
      <w:r>
        <w:t>*One study published in 2015 was based in several sites across the world</w:t>
      </w:r>
    </w:p>
    <w:p w14:paraId="44FDA8B8" w14:textId="77777777" w:rsidR="00EC016D" w:rsidRDefault="00EC016D" w:rsidP="00EC016D">
      <w:pPr>
        <w:spacing w:after="0" w:line="480" w:lineRule="auto"/>
      </w:pPr>
      <w:r w:rsidRPr="003E14B6">
        <w:t>Figure 3: Studies with estimates of community incidence, shown by measured outcome and population age group (n=19)</w:t>
      </w:r>
    </w:p>
    <w:p w14:paraId="523E81AF" w14:textId="77777777" w:rsidR="00EC016D" w:rsidRDefault="00EC016D" w:rsidP="00EC016D">
      <w:pPr>
        <w:spacing w:after="0" w:line="480" w:lineRule="auto"/>
      </w:pPr>
      <w:r w:rsidRPr="00E50EA6">
        <w:t>*No published Confidence Interval estimate; (a) population under 1; (b)6 months to 3 years old; (c) males aged 18 to 34</w:t>
      </w:r>
    </w:p>
    <w:p w14:paraId="1073E66F" w14:textId="70A36C74" w:rsidR="00EF064D" w:rsidRDefault="00E66D84" w:rsidP="00E713FE">
      <w:pPr>
        <w:spacing w:after="0" w:line="480" w:lineRule="auto"/>
      </w:pPr>
      <w:r>
        <w:t>Additional file 1: completed PRISMA checklist</w:t>
      </w:r>
    </w:p>
    <w:sectPr w:rsidR="00EF064D" w:rsidSect="002011EA">
      <w:footerReference w:type="default" r:id="rId13"/>
      <w:pgSz w:w="11906" w:h="16838"/>
      <w:pgMar w:top="720" w:right="720" w:bottom="720" w:left="72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E00657" w14:textId="77777777" w:rsidR="00DB0A0E" w:rsidRDefault="00DB0A0E" w:rsidP="00845D5E">
      <w:pPr>
        <w:spacing w:after="0" w:line="240" w:lineRule="auto"/>
      </w:pPr>
      <w:r>
        <w:separator/>
      </w:r>
    </w:p>
  </w:endnote>
  <w:endnote w:type="continuationSeparator" w:id="0">
    <w:p w14:paraId="2DB7E682" w14:textId="77777777" w:rsidR="00DB0A0E" w:rsidRDefault="00DB0A0E" w:rsidP="00845D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3090512"/>
      <w:docPartObj>
        <w:docPartGallery w:val="Page Numbers (Bottom of Page)"/>
        <w:docPartUnique/>
      </w:docPartObj>
    </w:sdtPr>
    <w:sdtEndPr>
      <w:rPr>
        <w:noProof/>
      </w:rPr>
    </w:sdtEndPr>
    <w:sdtContent>
      <w:p w14:paraId="5037B6F8" w14:textId="77777777" w:rsidR="00DB0A0E" w:rsidRDefault="00DB0A0E">
        <w:pPr>
          <w:pStyle w:val="Footer"/>
        </w:pPr>
        <w:r>
          <w:fldChar w:fldCharType="begin"/>
        </w:r>
        <w:r>
          <w:instrText xml:space="preserve"> PAGE   \* MERGEFORMAT </w:instrText>
        </w:r>
        <w:r>
          <w:fldChar w:fldCharType="separate"/>
        </w:r>
        <w:r w:rsidR="00317F17">
          <w:rPr>
            <w:noProof/>
          </w:rPr>
          <w:t>1</w:t>
        </w:r>
        <w:r>
          <w:rPr>
            <w:noProof/>
          </w:rPr>
          <w:fldChar w:fldCharType="end"/>
        </w:r>
      </w:p>
    </w:sdtContent>
  </w:sdt>
  <w:p w14:paraId="04732DED" w14:textId="77777777" w:rsidR="00DB0A0E" w:rsidRDefault="00DB0A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57EB61" w14:textId="77777777" w:rsidR="00DB0A0E" w:rsidRDefault="00DB0A0E" w:rsidP="00845D5E">
      <w:pPr>
        <w:spacing w:after="0" w:line="240" w:lineRule="auto"/>
      </w:pPr>
      <w:r>
        <w:separator/>
      </w:r>
    </w:p>
  </w:footnote>
  <w:footnote w:type="continuationSeparator" w:id="0">
    <w:p w14:paraId="6B97C954" w14:textId="77777777" w:rsidR="00DB0A0E" w:rsidRDefault="00DB0A0E" w:rsidP="00845D5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CA8D0D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E60AC34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4164E3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070A80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EF8AA3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8C6D0F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71243A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D3E529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25E6C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BB0172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D4022B"/>
    <w:multiLevelType w:val="hybridMultilevel"/>
    <w:tmpl w:val="D7E4FE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800180C"/>
    <w:multiLevelType w:val="hybridMultilevel"/>
    <w:tmpl w:val="035679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2B138F1"/>
    <w:multiLevelType w:val="hybridMultilevel"/>
    <w:tmpl w:val="7E9C8352"/>
    <w:lvl w:ilvl="0" w:tplc="83109FA2">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F8719B6"/>
    <w:multiLevelType w:val="hybridMultilevel"/>
    <w:tmpl w:val="C7907FCA"/>
    <w:lvl w:ilvl="0" w:tplc="AC0E3BC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A4F2407"/>
    <w:multiLevelType w:val="hybridMultilevel"/>
    <w:tmpl w:val="A920D25E"/>
    <w:lvl w:ilvl="0" w:tplc="D9067D76">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E335BD9"/>
    <w:multiLevelType w:val="hybridMultilevel"/>
    <w:tmpl w:val="F69676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9A26D6A"/>
    <w:multiLevelType w:val="hybridMultilevel"/>
    <w:tmpl w:val="9A1A5528"/>
    <w:lvl w:ilvl="0" w:tplc="F9AA9F4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9A960A1"/>
    <w:multiLevelType w:val="hybridMultilevel"/>
    <w:tmpl w:val="2A7A0A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A890559"/>
    <w:multiLevelType w:val="hybridMultilevel"/>
    <w:tmpl w:val="23E697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ADA3139"/>
    <w:multiLevelType w:val="hybridMultilevel"/>
    <w:tmpl w:val="A5ECBC98"/>
    <w:lvl w:ilvl="0" w:tplc="0D34FF32">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CA20128"/>
    <w:multiLevelType w:val="hybridMultilevel"/>
    <w:tmpl w:val="A372F7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9AF3E78"/>
    <w:multiLevelType w:val="hybridMultilevel"/>
    <w:tmpl w:val="252A01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20"/>
  </w:num>
  <w:num w:numId="3">
    <w:abstractNumId w:val="18"/>
  </w:num>
  <w:num w:numId="4">
    <w:abstractNumId w:val="15"/>
  </w:num>
  <w:num w:numId="5">
    <w:abstractNumId w:val="12"/>
  </w:num>
  <w:num w:numId="6">
    <w:abstractNumId w:val="14"/>
  </w:num>
  <w:num w:numId="7">
    <w:abstractNumId w:val="19"/>
  </w:num>
  <w:num w:numId="8">
    <w:abstractNumId w:val="21"/>
  </w:num>
  <w:num w:numId="9">
    <w:abstractNumId w:val="10"/>
  </w:num>
  <w:num w:numId="10">
    <w:abstractNumId w:val="17"/>
  </w:num>
  <w:num w:numId="11">
    <w:abstractNumId w:val="16"/>
  </w:num>
  <w:num w:numId="12">
    <w:abstractNumId w:val="13"/>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Infectious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txx5fpcwvxvye0td4psw0g5902d009pwwf&quot;&gt;CHANGe_protocol_manuscript&lt;record-ids&gt;&lt;item&gt;23&lt;/item&gt;&lt;/record-ids&gt;&lt;/item&gt;&lt;/Libraries&gt;"/>
  </w:docVars>
  <w:rsids>
    <w:rsidRoot w:val="006D07C1"/>
    <w:rsid w:val="00004B08"/>
    <w:rsid w:val="00012D66"/>
    <w:rsid w:val="0001615A"/>
    <w:rsid w:val="000175B7"/>
    <w:rsid w:val="00022FE2"/>
    <w:rsid w:val="00024D1A"/>
    <w:rsid w:val="00024FCE"/>
    <w:rsid w:val="0003195E"/>
    <w:rsid w:val="00040AE0"/>
    <w:rsid w:val="00045ED6"/>
    <w:rsid w:val="00047DDE"/>
    <w:rsid w:val="00060373"/>
    <w:rsid w:val="000609DA"/>
    <w:rsid w:val="00080771"/>
    <w:rsid w:val="000850B3"/>
    <w:rsid w:val="000A6F03"/>
    <w:rsid w:val="000C21D2"/>
    <w:rsid w:val="000E0315"/>
    <w:rsid w:val="000E79AD"/>
    <w:rsid w:val="000F5AC2"/>
    <w:rsid w:val="000F6CA2"/>
    <w:rsid w:val="00101B34"/>
    <w:rsid w:val="001021D0"/>
    <w:rsid w:val="001055C9"/>
    <w:rsid w:val="00105A2C"/>
    <w:rsid w:val="001068C0"/>
    <w:rsid w:val="00107CB4"/>
    <w:rsid w:val="001118FF"/>
    <w:rsid w:val="00111B22"/>
    <w:rsid w:val="00115262"/>
    <w:rsid w:val="00117295"/>
    <w:rsid w:val="0011748E"/>
    <w:rsid w:val="001274EF"/>
    <w:rsid w:val="00134503"/>
    <w:rsid w:val="0014306F"/>
    <w:rsid w:val="00161F5E"/>
    <w:rsid w:val="001629E1"/>
    <w:rsid w:val="001633DF"/>
    <w:rsid w:val="00164909"/>
    <w:rsid w:val="00165079"/>
    <w:rsid w:val="00166BF8"/>
    <w:rsid w:val="00170429"/>
    <w:rsid w:val="001726E1"/>
    <w:rsid w:val="0018643A"/>
    <w:rsid w:val="001878D8"/>
    <w:rsid w:val="001A05AC"/>
    <w:rsid w:val="001A2FEF"/>
    <w:rsid w:val="001A5365"/>
    <w:rsid w:val="001A6DBC"/>
    <w:rsid w:val="001C15FE"/>
    <w:rsid w:val="001C2160"/>
    <w:rsid w:val="001D7F30"/>
    <w:rsid w:val="001E1463"/>
    <w:rsid w:val="001E7235"/>
    <w:rsid w:val="001F5C07"/>
    <w:rsid w:val="002011EA"/>
    <w:rsid w:val="00206BE1"/>
    <w:rsid w:val="002326D1"/>
    <w:rsid w:val="00242BD7"/>
    <w:rsid w:val="002466AA"/>
    <w:rsid w:val="002514D5"/>
    <w:rsid w:val="00251528"/>
    <w:rsid w:val="0025720D"/>
    <w:rsid w:val="00260464"/>
    <w:rsid w:val="002727E5"/>
    <w:rsid w:val="00272C2F"/>
    <w:rsid w:val="00277B8C"/>
    <w:rsid w:val="002817A9"/>
    <w:rsid w:val="00296352"/>
    <w:rsid w:val="00296C05"/>
    <w:rsid w:val="002A405B"/>
    <w:rsid w:val="002B06A1"/>
    <w:rsid w:val="002B42A5"/>
    <w:rsid w:val="002C4F5F"/>
    <w:rsid w:val="002D2D94"/>
    <w:rsid w:val="002D4A9C"/>
    <w:rsid w:val="002E1FF4"/>
    <w:rsid w:val="002E7320"/>
    <w:rsid w:val="002F6F59"/>
    <w:rsid w:val="002F70EA"/>
    <w:rsid w:val="00305D43"/>
    <w:rsid w:val="003155E6"/>
    <w:rsid w:val="003168A4"/>
    <w:rsid w:val="00317538"/>
    <w:rsid w:val="00317F17"/>
    <w:rsid w:val="00320976"/>
    <w:rsid w:val="00327BC7"/>
    <w:rsid w:val="00335B8E"/>
    <w:rsid w:val="003413A1"/>
    <w:rsid w:val="00343423"/>
    <w:rsid w:val="00344EB5"/>
    <w:rsid w:val="00350522"/>
    <w:rsid w:val="00352098"/>
    <w:rsid w:val="00353ED9"/>
    <w:rsid w:val="00363CA1"/>
    <w:rsid w:val="003671D8"/>
    <w:rsid w:val="00367A19"/>
    <w:rsid w:val="003718FF"/>
    <w:rsid w:val="0037351D"/>
    <w:rsid w:val="00375D46"/>
    <w:rsid w:val="003811CE"/>
    <w:rsid w:val="003A057D"/>
    <w:rsid w:val="003A66ED"/>
    <w:rsid w:val="003C24D5"/>
    <w:rsid w:val="003C3CA5"/>
    <w:rsid w:val="003D7557"/>
    <w:rsid w:val="003E14B6"/>
    <w:rsid w:val="003E7389"/>
    <w:rsid w:val="004020D4"/>
    <w:rsid w:val="004054FB"/>
    <w:rsid w:val="00411012"/>
    <w:rsid w:val="0041144B"/>
    <w:rsid w:val="00424A02"/>
    <w:rsid w:val="00432994"/>
    <w:rsid w:val="00441753"/>
    <w:rsid w:val="00444690"/>
    <w:rsid w:val="00450BB6"/>
    <w:rsid w:val="0045600B"/>
    <w:rsid w:val="00461DDE"/>
    <w:rsid w:val="004650F4"/>
    <w:rsid w:val="004652A2"/>
    <w:rsid w:val="004720F3"/>
    <w:rsid w:val="00472361"/>
    <w:rsid w:val="004818F2"/>
    <w:rsid w:val="00494FCD"/>
    <w:rsid w:val="004974DD"/>
    <w:rsid w:val="004B4E0B"/>
    <w:rsid w:val="004C2C16"/>
    <w:rsid w:val="004E3E72"/>
    <w:rsid w:val="004E4DB0"/>
    <w:rsid w:val="004F0D35"/>
    <w:rsid w:val="004F335A"/>
    <w:rsid w:val="004F75ED"/>
    <w:rsid w:val="005104FD"/>
    <w:rsid w:val="00515363"/>
    <w:rsid w:val="00523A5C"/>
    <w:rsid w:val="00527BB3"/>
    <w:rsid w:val="005374B9"/>
    <w:rsid w:val="00547AF5"/>
    <w:rsid w:val="005503EF"/>
    <w:rsid w:val="00553E82"/>
    <w:rsid w:val="005540CA"/>
    <w:rsid w:val="005544DC"/>
    <w:rsid w:val="00554D32"/>
    <w:rsid w:val="00561372"/>
    <w:rsid w:val="00566842"/>
    <w:rsid w:val="00572B66"/>
    <w:rsid w:val="00581749"/>
    <w:rsid w:val="005874C6"/>
    <w:rsid w:val="00592D24"/>
    <w:rsid w:val="00594677"/>
    <w:rsid w:val="00596CCD"/>
    <w:rsid w:val="005B3FCF"/>
    <w:rsid w:val="005D01FB"/>
    <w:rsid w:val="005E3F47"/>
    <w:rsid w:val="005E4B0C"/>
    <w:rsid w:val="005E60E6"/>
    <w:rsid w:val="005E7DB8"/>
    <w:rsid w:val="005F245C"/>
    <w:rsid w:val="005F7A23"/>
    <w:rsid w:val="0061351C"/>
    <w:rsid w:val="00615C16"/>
    <w:rsid w:val="00641A67"/>
    <w:rsid w:val="00644540"/>
    <w:rsid w:val="0064588D"/>
    <w:rsid w:val="00665F56"/>
    <w:rsid w:val="00691CAD"/>
    <w:rsid w:val="006A24BD"/>
    <w:rsid w:val="006A31E3"/>
    <w:rsid w:val="006A432C"/>
    <w:rsid w:val="006A5D6B"/>
    <w:rsid w:val="006A679D"/>
    <w:rsid w:val="006B3497"/>
    <w:rsid w:val="006C5266"/>
    <w:rsid w:val="006C7C81"/>
    <w:rsid w:val="006D07C1"/>
    <w:rsid w:val="006E65DE"/>
    <w:rsid w:val="006E6D32"/>
    <w:rsid w:val="006F2F84"/>
    <w:rsid w:val="0071467D"/>
    <w:rsid w:val="00716155"/>
    <w:rsid w:val="007173AE"/>
    <w:rsid w:val="0072733B"/>
    <w:rsid w:val="00743568"/>
    <w:rsid w:val="00751F80"/>
    <w:rsid w:val="0075572D"/>
    <w:rsid w:val="00756467"/>
    <w:rsid w:val="00767F35"/>
    <w:rsid w:val="00770B23"/>
    <w:rsid w:val="007745AB"/>
    <w:rsid w:val="00775663"/>
    <w:rsid w:val="007833D8"/>
    <w:rsid w:val="007904CA"/>
    <w:rsid w:val="007906B1"/>
    <w:rsid w:val="00796C02"/>
    <w:rsid w:val="007B5AD7"/>
    <w:rsid w:val="007B6356"/>
    <w:rsid w:val="007C62FF"/>
    <w:rsid w:val="007D29EE"/>
    <w:rsid w:val="007D2F6F"/>
    <w:rsid w:val="007E4529"/>
    <w:rsid w:val="007E62B2"/>
    <w:rsid w:val="007F0946"/>
    <w:rsid w:val="007F14FE"/>
    <w:rsid w:val="007F1640"/>
    <w:rsid w:val="007F77D0"/>
    <w:rsid w:val="00803B1B"/>
    <w:rsid w:val="00805775"/>
    <w:rsid w:val="00813924"/>
    <w:rsid w:val="0083436D"/>
    <w:rsid w:val="00840951"/>
    <w:rsid w:val="00843396"/>
    <w:rsid w:val="00845D5E"/>
    <w:rsid w:val="00846716"/>
    <w:rsid w:val="00861298"/>
    <w:rsid w:val="008639E0"/>
    <w:rsid w:val="00864959"/>
    <w:rsid w:val="008656D5"/>
    <w:rsid w:val="00882266"/>
    <w:rsid w:val="008901F9"/>
    <w:rsid w:val="00892273"/>
    <w:rsid w:val="008C2557"/>
    <w:rsid w:val="008C6DA1"/>
    <w:rsid w:val="008D51AC"/>
    <w:rsid w:val="008D6F61"/>
    <w:rsid w:val="008E3BFE"/>
    <w:rsid w:val="008E601C"/>
    <w:rsid w:val="008F0D04"/>
    <w:rsid w:val="008F13DC"/>
    <w:rsid w:val="008F6238"/>
    <w:rsid w:val="00903727"/>
    <w:rsid w:val="00910550"/>
    <w:rsid w:val="009113C9"/>
    <w:rsid w:val="00912623"/>
    <w:rsid w:val="0091484D"/>
    <w:rsid w:val="009225F8"/>
    <w:rsid w:val="009263E0"/>
    <w:rsid w:val="009410C3"/>
    <w:rsid w:val="00957606"/>
    <w:rsid w:val="00963E64"/>
    <w:rsid w:val="00967858"/>
    <w:rsid w:val="00967FF2"/>
    <w:rsid w:val="009741C5"/>
    <w:rsid w:val="009754B3"/>
    <w:rsid w:val="00987315"/>
    <w:rsid w:val="00987EA9"/>
    <w:rsid w:val="009909AA"/>
    <w:rsid w:val="00996E4B"/>
    <w:rsid w:val="009A1D0B"/>
    <w:rsid w:val="009A2019"/>
    <w:rsid w:val="009B1FD6"/>
    <w:rsid w:val="009B6B07"/>
    <w:rsid w:val="009C0B35"/>
    <w:rsid w:val="009C0FDB"/>
    <w:rsid w:val="009C3B25"/>
    <w:rsid w:val="009D3CC6"/>
    <w:rsid w:val="009E2A46"/>
    <w:rsid w:val="009F6717"/>
    <w:rsid w:val="009F7339"/>
    <w:rsid w:val="00A004B7"/>
    <w:rsid w:val="00A0358A"/>
    <w:rsid w:val="00A051B8"/>
    <w:rsid w:val="00A07045"/>
    <w:rsid w:val="00A137E4"/>
    <w:rsid w:val="00A24BF9"/>
    <w:rsid w:val="00A33BE5"/>
    <w:rsid w:val="00A343E2"/>
    <w:rsid w:val="00A420B0"/>
    <w:rsid w:val="00A43627"/>
    <w:rsid w:val="00A75B82"/>
    <w:rsid w:val="00A81416"/>
    <w:rsid w:val="00A85EC6"/>
    <w:rsid w:val="00A9205D"/>
    <w:rsid w:val="00AA541D"/>
    <w:rsid w:val="00AB5F46"/>
    <w:rsid w:val="00AD1BF1"/>
    <w:rsid w:val="00AD3F82"/>
    <w:rsid w:val="00AD79FC"/>
    <w:rsid w:val="00AF5B2F"/>
    <w:rsid w:val="00B00B9D"/>
    <w:rsid w:val="00B04716"/>
    <w:rsid w:val="00B12BC0"/>
    <w:rsid w:val="00B2437F"/>
    <w:rsid w:val="00B25862"/>
    <w:rsid w:val="00B26DED"/>
    <w:rsid w:val="00B27C43"/>
    <w:rsid w:val="00B31B17"/>
    <w:rsid w:val="00B33FBE"/>
    <w:rsid w:val="00B358E1"/>
    <w:rsid w:val="00B40DB7"/>
    <w:rsid w:val="00B41CC9"/>
    <w:rsid w:val="00B43619"/>
    <w:rsid w:val="00B55988"/>
    <w:rsid w:val="00B63424"/>
    <w:rsid w:val="00B678F1"/>
    <w:rsid w:val="00B74B7A"/>
    <w:rsid w:val="00B74DEE"/>
    <w:rsid w:val="00B75BE1"/>
    <w:rsid w:val="00B815C9"/>
    <w:rsid w:val="00B81A98"/>
    <w:rsid w:val="00B929BE"/>
    <w:rsid w:val="00B951F0"/>
    <w:rsid w:val="00BA241A"/>
    <w:rsid w:val="00BA3B1A"/>
    <w:rsid w:val="00BB1BE8"/>
    <w:rsid w:val="00BC0C11"/>
    <w:rsid w:val="00BC1E87"/>
    <w:rsid w:val="00BC54B6"/>
    <w:rsid w:val="00BD6969"/>
    <w:rsid w:val="00BD77B2"/>
    <w:rsid w:val="00BE0128"/>
    <w:rsid w:val="00BE0174"/>
    <w:rsid w:val="00BE39C5"/>
    <w:rsid w:val="00BE4506"/>
    <w:rsid w:val="00BF1E4C"/>
    <w:rsid w:val="00BF2F5B"/>
    <w:rsid w:val="00BF6DB7"/>
    <w:rsid w:val="00C02E3F"/>
    <w:rsid w:val="00C12E94"/>
    <w:rsid w:val="00C155E2"/>
    <w:rsid w:val="00C21362"/>
    <w:rsid w:val="00C21DD5"/>
    <w:rsid w:val="00C225B1"/>
    <w:rsid w:val="00C27C34"/>
    <w:rsid w:val="00C313DA"/>
    <w:rsid w:val="00C3279F"/>
    <w:rsid w:val="00C355DF"/>
    <w:rsid w:val="00C4512F"/>
    <w:rsid w:val="00C53844"/>
    <w:rsid w:val="00C6002C"/>
    <w:rsid w:val="00C6510F"/>
    <w:rsid w:val="00C734A6"/>
    <w:rsid w:val="00C7522B"/>
    <w:rsid w:val="00C85D9A"/>
    <w:rsid w:val="00C86FD8"/>
    <w:rsid w:val="00C91869"/>
    <w:rsid w:val="00C91E6C"/>
    <w:rsid w:val="00C93538"/>
    <w:rsid w:val="00CA111E"/>
    <w:rsid w:val="00CA7C56"/>
    <w:rsid w:val="00CB3BF9"/>
    <w:rsid w:val="00CB74EB"/>
    <w:rsid w:val="00CE0D87"/>
    <w:rsid w:val="00CF129F"/>
    <w:rsid w:val="00D06340"/>
    <w:rsid w:val="00D10ED0"/>
    <w:rsid w:val="00D2019C"/>
    <w:rsid w:val="00D202FE"/>
    <w:rsid w:val="00D23AEA"/>
    <w:rsid w:val="00D3111F"/>
    <w:rsid w:val="00D322DB"/>
    <w:rsid w:val="00D41302"/>
    <w:rsid w:val="00D416EA"/>
    <w:rsid w:val="00D51706"/>
    <w:rsid w:val="00D5663C"/>
    <w:rsid w:val="00D60074"/>
    <w:rsid w:val="00D60DA2"/>
    <w:rsid w:val="00D70A0D"/>
    <w:rsid w:val="00D713FB"/>
    <w:rsid w:val="00D82D48"/>
    <w:rsid w:val="00D85C08"/>
    <w:rsid w:val="00D87A72"/>
    <w:rsid w:val="00D90FFF"/>
    <w:rsid w:val="00D913B0"/>
    <w:rsid w:val="00D924BC"/>
    <w:rsid w:val="00D953D2"/>
    <w:rsid w:val="00DA41A3"/>
    <w:rsid w:val="00DA478F"/>
    <w:rsid w:val="00DB0A0E"/>
    <w:rsid w:val="00DB60F0"/>
    <w:rsid w:val="00DD4DF0"/>
    <w:rsid w:val="00DE0FB1"/>
    <w:rsid w:val="00DE473B"/>
    <w:rsid w:val="00DE5DBC"/>
    <w:rsid w:val="00DF1885"/>
    <w:rsid w:val="00DF41F3"/>
    <w:rsid w:val="00E033F1"/>
    <w:rsid w:val="00E14911"/>
    <w:rsid w:val="00E153C9"/>
    <w:rsid w:val="00E20612"/>
    <w:rsid w:val="00E367A6"/>
    <w:rsid w:val="00E4093C"/>
    <w:rsid w:val="00E46442"/>
    <w:rsid w:val="00E50EA6"/>
    <w:rsid w:val="00E61459"/>
    <w:rsid w:val="00E66D84"/>
    <w:rsid w:val="00E701B6"/>
    <w:rsid w:val="00E7122B"/>
    <w:rsid w:val="00E713FE"/>
    <w:rsid w:val="00E819D4"/>
    <w:rsid w:val="00E922B7"/>
    <w:rsid w:val="00EA7BBE"/>
    <w:rsid w:val="00EC016D"/>
    <w:rsid w:val="00EC175B"/>
    <w:rsid w:val="00ED3685"/>
    <w:rsid w:val="00EE3E27"/>
    <w:rsid w:val="00EF064D"/>
    <w:rsid w:val="00EF2CE3"/>
    <w:rsid w:val="00EF69B3"/>
    <w:rsid w:val="00F001F4"/>
    <w:rsid w:val="00F00F7F"/>
    <w:rsid w:val="00F1288C"/>
    <w:rsid w:val="00F1509D"/>
    <w:rsid w:val="00F173F9"/>
    <w:rsid w:val="00F2305F"/>
    <w:rsid w:val="00F34276"/>
    <w:rsid w:val="00F42F98"/>
    <w:rsid w:val="00F46336"/>
    <w:rsid w:val="00F54CC7"/>
    <w:rsid w:val="00F63CEE"/>
    <w:rsid w:val="00F644BE"/>
    <w:rsid w:val="00F66730"/>
    <w:rsid w:val="00F8363F"/>
    <w:rsid w:val="00F85B8B"/>
    <w:rsid w:val="00F863E5"/>
    <w:rsid w:val="00F86876"/>
    <w:rsid w:val="00F93BDE"/>
    <w:rsid w:val="00F953E7"/>
    <w:rsid w:val="00F97041"/>
    <w:rsid w:val="00F97EE2"/>
    <w:rsid w:val="00FA177C"/>
    <w:rsid w:val="00FA31FE"/>
    <w:rsid w:val="00FA463F"/>
    <w:rsid w:val="00FA7E14"/>
    <w:rsid w:val="00FB2A31"/>
    <w:rsid w:val="00FB7638"/>
    <w:rsid w:val="00FC779D"/>
    <w:rsid w:val="00FD2506"/>
    <w:rsid w:val="00FD5D94"/>
    <w:rsid w:val="00FF060A"/>
    <w:rsid w:val="00FF09A6"/>
    <w:rsid w:val="00FF0C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E0C6DB"/>
  <w15:docId w15:val="{BA46FB89-591E-4511-869D-80C19CFA05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5BE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45D5E"/>
    <w:pPr>
      <w:ind w:left="720"/>
      <w:contextualSpacing/>
    </w:pPr>
  </w:style>
  <w:style w:type="paragraph" w:styleId="Header">
    <w:name w:val="header"/>
    <w:basedOn w:val="Normal"/>
    <w:link w:val="HeaderChar"/>
    <w:uiPriority w:val="99"/>
    <w:unhideWhenUsed/>
    <w:rsid w:val="00845D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5D5E"/>
  </w:style>
  <w:style w:type="paragraph" w:styleId="Footer">
    <w:name w:val="footer"/>
    <w:basedOn w:val="Normal"/>
    <w:link w:val="FooterChar"/>
    <w:uiPriority w:val="99"/>
    <w:unhideWhenUsed/>
    <w:rsid w:val="00845D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5D5E"/>
  </w:style>
  <w:style w:type="character" w:styleId="CommentReference">
    <w:name w:val="annotation reference"/>
    <w:basedOn w:val="DefaultParagraphFont"/>
    <w:uiPriority w:val="99"/>
    <w:semiHidden/>
    <w:unhideWhenUsed/>
    <w:rsid w:val="00FF060A"/>
    <w:rPr>
      <w:sz w:val="16"/>
      <w:szCs w:val="16"/>
    </w:rPr>
  </w:style>
  <w:style w:type="paragraph" w:styleId="CommentText">
    <w:name w:val="annotation text"/>
    <w:basedOn w:val="Normal"/>
    <w:link w:val="CommentTextChar"/>
    <w:uiPriority w:val="99"/>
    <w:semiHidden/>
    <w:unhideWhenUsed/>
    <w:rsid w:val="00FF060A"/>
    <w:pPr>
      <w:spacing w:line="240" w:lineRule="auto"/>
    </w:pPr>
    <w:rPr>
      <w:sz w:val="20"/>
      <w:szCs w:val="20"/>
    </w:rPr>
  </w:style>
  <w:style w:type="character" w:customStyle="1" w:styleId="CommentTextChar">
    <w:name w:val="Comment Text Char"/>
    <w:basedOn w:val="DefaultParagraphFont"/>
    <w:link w:val="CommentText"/>
    <w:uiPriority w:val="99"/>
    <w:semiHidden/>
    <w:rsid w:val="00FF060A"/>
    <w:rPr>
      <w:sz w:val="20"/>
      <w:szCs w:val="20"/>
    </w:rPr>
  </w:style>
  <w:style w:type="paragraph" w:styleId="CommentSubject">
    <w:name w:val="annotation subject"/>
    <w:basedOn w:val="CommentText"/>
    <w:next w:val="CommentText"/>
    <w:link w:val="CommentSubjectChar"/>
    <w:uiPriority w:val="99"/>
    <w:semiHidden/>
    <w:unhideWhenUsed/>
    <w:rsid w:val="00FF060A"/>
    <w:rPr>
      <w:b/>
      <w:bCs/>
    </w:rPr>
  </w:style>
  <w:style w:type="character" w:customStyle="1" w:styleId="CommentSubjectChar">
    <w:name w:val="Comment Subject Char"/>
    <w:basedOn w:val="CommentTextChar"/>
    <w:link w:val="CommentSubject"/>
    <w:uiPriority w:val="99"/>
    <w:semiHidden/>
    <w:rsid w:val="00FF060A"/>
    <w:rPr>
      <w:b/>
      <w:bCs/>
      <w:sz w:val="20"/>
      <w:szCs w:val="20"/>
    </w:rPr>
  </w:style>
  <w:style w:type="paragraph" w:styleId="BalloonText">
    <w:name w:val="Balloon Text"/>
    <w:basedOn w:val="Normal"/>
    <w:link w:val="BalloonTextChar"/>
    <w:uiPriority w:val="99"/>
    <w:semiHidden/>
    <w:unhideWhenUsed/>
    <w:rsid w:val="00FF06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060A"/>
    <w:rPr>
      <w:rFonts w:ascii="Tahoma" w:hAnsi="Tahoma" w:cs="Tahoma"/>
      <w:sz w:val="16"/>
      <w:szCs w:val="16"/>
    </w:rPr>
  </w:style>
  <w:style w:type="character" w:styleId="Hyperlink">
    <w:name w:val="Hyperlink"/>
    <w:basedOn w:val="DefaultParagraphFont"/>
    <w:uiPriority w:val="99"/>
    <w:unhideWhenUsed/>
    <w:rsid w:val="003168A4"/>
    <w:rPr>
      <w:color w:val="0000FF"/>
      <w:u w:val="single"/>
    </w:rPr>
  </w:style>
  <w:style w:type="paragraph" w:customStyle="1" w:styleId="EndNoteBibliographyTitle">
    <w:name w:val="EndNote Bibliography Title"/>
    <w:basedOn w:val="Normal"/>
    <w:link w:val="EndNoteBibliographyTitleChar"/>
    <w:rsid w:val="0045600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5600B"/>
    <w:rPr>
      <w:rFonts w:ascii="Calibri" w:hAnsi="Calibri"/>
      <w:noProof/>
      <w:lang w:val="en-US"/>
    </w:rPr>
  </w:style>
  <w:style w:type="paragraph" w:customStyle="1" w:styleId="EndNoteBibliography">
    <w:name w:val="EndNote Bibliography"/>
    <w:basedOn w:val="Normal"/>
    <w:link w:val="EndNoteBibliographyChar"/>
    <w:rsid w:val="0045600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5600B"/>
    <w:rPr>
      <w:rFonts w:ascii="Calibri" w:hAnsi="Calibri"/>
      <w:noProof/>
      <w:lang w:val="en-US"/>
    </w:rPr>
  </w:style>
  <w:style w:type="character" w:styleId="FollowedHyperlink">
    <w:name w:val="FollowedHyperlink"/>
    <w:basedOn w:val="DefaultParagraphFont"/>
    <w:uiPriority w:val="99"/>
    <w:semiHidden/>
    <w:unhideWhenUsed/>
    <w:rsid w:val="0075572D"/>
    <w:rPr>
      <w:color w:val="800080" w:themeColor="followedHyperlink"/>
      <w:u w:val="single"/>
    </w:rPr>
  </w:style>
  <w:style w:type="character" w:styleId="LineNumber">
    <w:name w:val="line number"/>
    <w:basedOn w:val="DefaultParagraphFont"/>
    <w:uiPriority w:val="99"/>
    <w:semiHidden/>
    <w:unhideWhenUsed/>
    <w:rsid w:val="00E713FE"/>
  </w:style>
  <w:style w:type="character" w:styleId="EndnoteReference">
    <w:name w:val="endnote reference"/>
    <w:basedOn w:val="DefaultParagraphFont"/>
    <w:uiPriority w:val="99"/>
    <w:semiHidden/>
    <w:unhideWhenUsed/>
    <w:rsid w:val="00B75BE1"/>
    <w:rPr>
      <w:vertAlign w:val="baseline"/>
    </w:rPr>
  </w:style>
  <w:style w:type="character" w:customStyle="1" w:styleId="st">
    <w:name w:val="st"/>
    <w:basedOn w:val="DefaultParagraphFont"/>
    <w:rsid w:val="00C935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98435">
      <w:bodyDiv w:val="1"/>
      <w:marLeft w:val="0"/>
      <w:marRight w:val="0"/>
      <w:marTop w:val="0"/>
      <w:marBottom w:val="0"/>
      <w:divBdr>
        <w:top w:val="none" w:sz="0" w:space="0" w:color="auto"/>
        <w:left w:val="none" w:sz="0" w:space="0" w:color="auto"/>
        <w:bottom w:val="none" w:sz="0" w:space="0" w:color="auto"/>
        <w:right w:val="none" w:sz="0" w:space="0" w:color="auto"/>
      </w:divBdr>
      <w:divsChild>
        <w:div w:id="1337145946">
          <w:marLeft w:val="0"/>
          <w:marRight w:val="0"/>
          <w:marTop w:val="0"/>
          <w:marBottom w:val="0"/>
          <w:divBdr>
            <w:top w:val="none" w:sz="0" w:space="0" w:color="auto"/>
            <w:left w:val="none" w:sz="0" w:space="0" w:color="auto"/>
            <w:bottom w:val="none" w:sz="0" w:space="0" w:color="auto"/>
            <w:right w:val="none" w:sz="0" w:space="0" w:color="auto"/>
          </w:divBdr>
        </w:div>
        <w:div w:id="682165186">
          <w:marLeft w:val="0"/>
          <w:marRight w:val="0"/>
          <w:marTop w:val="0"/>
          <w:marBottom w:val="0"/>
          <w:divBdr>
            <w:top w:val="none" w:sz="0" w:space="0" w:color="auto"/>
            <w:left w:val="none" w:sz="0" w:space="0" w:color="auto"/>
            <w:bottom w:val="none" w:sz="0" w:space="0" w:color="auto"/>
            <w:right w:val="none" w:sz="0" w:space="0" w:color="auto"/>
          </w:divBdr>
        </w:div>
        <w:div w:id="1047072734">
          <w:marLeft w:val="0"/>
          <w:marRight w:val="0"/>
          <w:marTop w:val="0"/>
          <w:marBottom w:val="0"/>
          <w:divBdr>
            <w:top w:val="none" w:sz="0" w:space="0" w:color="auto"/>
            <w:left w:val="none" w:sz="0" w:space="0" w:color="auto"/>
            <w:bottom w:val="none" w:sz="0" w:space="0" w:color="auto"/>
            <w:right w:val="none" w:sz="0" w:space="0" w:color="auto"/>
          </w:divBdr>
        </w:div>
        <w:div w:id="1382097829">
          <w:marLeft w:val="0"/>
          <w:marRight w:val="0"/>
          <w:marTop w:val="0"/>
          <w:marBottom w:val="0"/>
          <w:divBdr>
            <w:top w:val="none" w:sz="0" w:space="0" w:color="auto"/>
            <w:left w:val="none" w:sz="0" w:space="0" w:color="auto"/>
            <w:bottom w:val="none" w:sz="0" w:space="0" w:color="auto"/>
            <w:right w:val="none" w:sz="0" w:space="0" w:color="auto"/>
          </w:divBdr>
        </w:div>
        <w:div w:id="358168245">
          <w:marLeft w:val="0"/>
          <w:marRight w:val="0"/>
          <w:marTop w:val="0"/>
          <w:marBottom w:val="0"/>
          <w:divBdr>
            <w:top w:val="none" w:sz="0" w:space="0" w:color="auto"/>
            <w:left w:val="none" w:sz="0" w:space="0" w:color="auto"/>
            <w:bottom w:val="none" w:sz="0" w:space="0" w:color="auto"/>
            <w:right w:val="none" w:sz="0" w:space="0" w:color="auto"/>
          </w:divBdr>
        </w:div>
        <w:div w:id="1148672237">
          <w:marLeft w:val="0"/>
          <w:marRight w:val="0"/>
          <w:marTop w:val="0"/>
          <w:marBottom w:val="0"/>
          <w:divBdr>
            <w:top w:val="none" w:sz="0" w:space="0" w:color="auto"/>
            <w:left w:val="none" w:sz="0" w:space="0" w:color="auto"/>
            <w:bottom w:val="none" w:sz="0" w:space="0" w:color="auto"/>
            <w:right w:val="none" w:sz="0" w:space="0" w:color="auto"/>
          </w:divBdr>
        </w:div>
        <w:div w:id="711348624">
          <w:marLeft w:val="0"/>
          <w:marRight w:val="0"/>
          <w:marTop w:val="0"/>
          <w:marBottom w:val="0"/>
          <w:divBdr>
            <w:top w:val="none" w:sz="0" w:space="0" w:color="auto"/>
            <w:left w:val="none" w:sz="0" w:space="0" w:color="auto"/>
            <w:bottom w:val="none" w:sz="0" w:space="0" w:color="auto"/>
            <w:right w:val="none" w:sz="0" w:space="0" w:color="auto"/>
          </w:divBdr>
        </w:div>
        <w:div w:id="284583736">
          <w:marLeft w:val="0"/>
          <w:marRight w:val="0"/>
          <w:marTop w:val="0"/>
          <w:marBottom w:val="0"/>
          <w:divBdr>
            <w:top w:val="none" w:sz="0" w:space="0" w:color="auto"/>
            <w:left w:val="none" w:sz="0" w:space="0" w:color="auto"/>
            <w:bottom w:val="none" w:sz="0" w:space="0" w:color="auto"/>
            <w:right w:val="none" w:sz="0" w:space="0" w:color="auto"/>
          </w:divBdr>
        </w:div>
        <w:div w:id="1725372366">
          <w:marLeft w:val="0"/>
          <w:marRight w:val="0"/>
          <w:marTop w:val="0"/>
          <w:marBottom w:val="0"/>
          <w:divBdr>
            <w:top w:val="none" w:sz="0" w:space="0" w:color="auto"/>
            <w:left w:val="none" w:sz="0" w:space="0" w:color="auto"/>
            <w:bottom w:val="none" w:sz="0" w:space="0" w:color="auto"/>
            <w:right w:val="none" w:sz="0" w:space="0" w:color="auto"/>
          </w:divBdr>
        </w:div>
        <w:div w:id="1462721628">
          <w:marLeft w:val="0"/>
          <w:marRight w:val="0"/>
          <w:marTop w:val="0"/>
          <w:marBottom w:val="0"/>
          <w:divBdr>
            <w:top w:val="none" w:sz="0" w:space="0" w:color="auto"/>
            <w:left w:val="none" w:sz="0" w:space="0" w:color="auto"/>
            <w:bottom w:val="none" w:sz="0" w:space="0" w:color="auto"/>
            <w:right w:val="none" w:sz="0" w:space="0" w:color="auto"/>
          </w:divBdr>
        </w:div>
        <w:div w:id="1673265352">
          <w:marLeft w:val="0"/>
          <w:marRight w:val="0"/>
          <w:marTop w:val="0"/>
          <w:marBottom w:val="0"/>
          <w:divBdr>
            <w:top w:val="none" w:sz="0" w:space="0" w:color="auto"/>
            <w:left w:val="none" w:sz="0" w:space="0" w:color="auto"/>
            <w:bottom w:val="none" w:sz="0" w:space="0" w:color="auto"/>
            <w:right w:val="none" w:sz="0" w:space="0" w:color="auto"/>
          </w:divBdr>
        </w:div>
      </w:divsChild>
    </w:div>
    <w:div w:id="4287351">
      <w:bodyDiv w:val="1"/>
      <w:marLeft w:val="0"/>
      <w:marRight w:val="0"/>
      <w:marTop w:val="0"/>
      <w:marBottom w:val="0"/>
      <w:divBdr>
        <w:top w:val="none" w:sz="0" w:space="0" w:color="auto"/>
        <w:left w:val="none" w:sz="0" w:space="0" w:color="auto"/>
        <w:bottom w:val="none" w:sz="0" w:space="0" w:color="auto"/>
        <w:right w:val="none" w:sz="0" w:space="0" w:color="auto"/>
      </w:divBdr>
      <w:divsChild>
        <w:div w:id="1426002241">
          <w:marLeft w:val="0"/>
          <w:marRight w:val="0"/>
          <w:marTop w:val="0"/>
          <w:marBottom w:val="0"/>
          <w:divBdr>
            <w:top w:val="none" w:sz="0" w:space="0" w:color="auto"/>
            <w:left w:val="none" w:sz="0" w:space="0" w:color="auto"/>
            <w:bottom w:val="none" w:sz="0" w:space="0" w:color="auto"/>
            <w:right w:val="none" w:sz="0" w:space="0" w:color="auto"/>
          </w:divBdr>
        </w:div>
        <w:div w:id="1696692106">
          <w:marLeft w:val="0"/>
          <w:marRight w:val="0"/>
          <w:marTop w:val="0"/>
          <w:marBottom w:val="0"/>
          <w:divBdr>
            <w:top w:val="none" w:sz="0" w:space="0" w:color="auto"/>
            <w:left w:val="none" w:sz="0" w:space="0" w:color="auto"/>
            <w:bottom w:val="none" w:sz="0" w:space="0" w:color="auto"/>
            <w:right w:val="none" w:sz="0" w:space="0" w:color="auto"/>
          </w:divBdr>
        </w:div>
        <w:div w:id="128671810">
          <w:marLeft w:val="0"/>
          <w:marRight w:val="0"/>
          <w:marTop w:val="0"/>
          <w:marBottom w:val="0"/>
          <w:divBdr>
            <w:top w:val="none" w:sz="0" w:space="0" w:color="auto"/>
            <w:left w:val="none" w:sz="0" w:space="0" w:color="auto"/>
            <w:bottom w:val="none" w:sz="0" w:space="0" w:color="auto"/>
            <w:right w:val="none" w:sz="0" w:space="0" w:color="auto"/>
          </w:divBdr>
        </w:div>
      </w:divsChild>
    </w:div>
    <w:div w:id="52824311">
      <w:bodyDiv w:val="1"/>
      <w:marLeft w:val="0"/>
      <w:marRight w:val="0"/>
      <w:marTop w:val="0"/>
      <w:marBottom w:val="0"/>
      <w:divBdr>
        <w:top w:val="none" w:sz="0" w:space="0" w:color="auto"/>
        <w:left w:val="none" w:sz="0" w:space="0" w:color="auto"/>
        <w:bottom w:val="none" w:sz="0" w:space="0" w:color="auto"/>
        <w:right w:val="none" w:sz="0" w:space="0" w:color="auto"/>
      </w:divBdr>
      <w:divsChild>
        <w:div w:id="895703018">
          <w:marLeft w:val="0"/>
          <w:marRight w:val="0"/>
          <w:marTop w:val="0"/>
          <w:marBottom w:val="0"/>
          <w:divBdr>
            <w:top w:val="none" w:sz="0" w:space="0" w:color="auto"/>
            <w:left w:val="none" w:sz="0" w:space="0" w:color="auto"/>
            <w:bottom w:val="none" w:sz="0" w:space="0" w:color="auto"/>
            <w:right w:val="none" w:sz="0" w:space="0" w:color="auto"/>
          </w:divBdr>
        </w:div>
        <w:div w:id="1302535300">
          <w:marLeft w:val="0"/>
          <w:marRight w:val="0"/>
          <w:marTop w:val="0"/>
          <w:marBottom w:val="0"/>
          <w:divBdr>
            <w:top w:val="none" w:sz="0" w:space="0" w:color="auto"/>
            <w:left w:val="none" w:sz="0" w:space="0" w:color="auto"/>
            <w:bottom w:val="none" w:sz="0" w:space="0" w:color="auto"/>
            <w:right w:val="none" w:sz="0" w:space="0" w:color="auto"/>
          </w:divBdr>
        </w:div>
        <w:div w:id="2036037607">
          <w:marLeft w:val="0"/>
          <w:marRight w:val="0"/>
          <w:marTop w:val="0"/>
          <w:marBottom w:val="0"/>
          <w:divBdr>
            <w:top w:val="none" w:sz="0" w:space="0" w:color="auto"/>
            <w:left w:val="none" w:sz="0" w:space="0" w:color="auto"/>
            <w:bottom w:val="none" w:sz="0" w:space="0" w:color="auto"/>
            <w:right w:val="none" w:sz="0" w:space="0" w:color="auto"/>
          </w:divBdr>
        </w:div>
        <w:div w:id="29041658">
          <w:marLeft w:val="0"/>
          <w:marRight w:val="0"/>
          <w:marTop w:val="0"/>
          <w:marBottom w:val="0"/>
          <w:divBdr>
            <w:top w:val="none" w:sz="0" w:space="0" w:color="auto"/>
            <w:left w:val="none" w:sz="0" w:space="0" w:color="auto"/>
            <w:bottom w:val="none" w:sz="0" w:space="0" w:color="auto"/>
            <w:right w:val="none" w:sz="0" w:space="0" w:color="auto"/>
          </w:divBdr>
        </w:div>
        <w:div w:id="1365666792">
          <w:marLeft w:val="0"/>
          <w:marRight w:val="0"/>
          <w:marTop w:val="0"/>
          <w:marBottom w:val="0"/>
          <w:divBdr>
            <w:top w:val="none" w:sz="0" w:space="0" w:color="auto"/>
            <w:left w:val="none" w:sz="0" w:space="0" w:color="auto"/>
            <w:bottom w:val="none" w:sz="0" w:space="0" w:color="auto"/>
            <w:right w:val="none" w:sz="0" w:space="0" w:color="auto"/>
          </w:divBdr>
        </w:div>
        <w:div w:id="1543903067">
          <w:marLeft w:val="0"/>
          <w:marRight w:val="0"/>
          <w:marTop w:val="0"/>
          <w:marBottom w:val="0"/>
          <w:divBdr>
            <w:top w:val="none" w:sz="0" w:space="0" w:color="auto"/>
            <w:left w:val="none" w:sz="0" w:space="0" w:color="auto"/>
            <w:bottom w:val="none" w:sz="0" w:space="0" w:color="auto"/>
            <w:right w:val="none" w:sz="0" w:space="0" w:color="auto"/>
          </w:divBdr>
        </w:div>
      </w:divsChild>
    </w:div>
    <w:div w:id="115105582">
      <w:bodyDiv w:val="1"/>
      <w:marLeft w:val="0"/>
      <w:marRight w:val="0"/>
      <w:marTop w:val="0"/>
      <w:marBottom w:val="0"/>
      <w:divBdr>
        <w:top w:val="none" w:sz="0" w:space="0" w:color="auto"/>
        <w:left w:val="none" w:sz="0" w:space="0" w:color="auto"/>
        <w:bottom w:val="none" w:sz="0" w:space="0" w:color="auto"/>
        <w:right w:val="none" w:sz="0" w:space="0" w:color="auto"/>
      </w:divBdr>
    </w:div>
    <w:div w:id="191261238">
      <w:bodyDiv w:val="1"/>
      <w:marLeft w:val="0"/>
      <w:marRight w:val="0"/>
      <w:marTop w:val="0"/>
      <w:marBottom w:val="0"/>
      <w:divBdr>
        <w:top w:val="none" w:sz="0" w:space="0" w:color="auto"/>
        <w:left w:val="none" w:sz="0" w:space="0" w:color="auto"/>
        <w:bottom w:val="none" w:sz="0" w:space="0" w:color="auto"/>
        <w:right w:val="none" w:sz="0" w:space="0" w:color="auto"/>
      </w:divBdr>
      <w:divsChild>
        <w:div w:id="1149056367">
          <w:marLeft w:val="0"/>
          <w:marRight w:val="0"/>
          <w:marTop w:val="0"/>
          <w:marBottom w:val="0"/>
          <w:divBdr>
            <w:top w:val="none" w:sz="0" w:space="0" w:color="auto"/>
            <w:left w:val="none" w:sz="0" w:space="0" w:color="auto"/>
            <w:bottom w:val="none" w:sz="0" w:space="0" w:color="auto"/>
            <w:right w:val="none" w:sz="0" w:space="0" w:color="auto"/>
          </w:divBdr>
        </w:div>
        <w:div w:id="1748723693">
          <w:marLeft w:val="0"/>
          <w:marRight w:val="0"/>
          <w:marTop w:val="0"/>
          <w:marBottom w:val="0"/>
          <w:divBdr>
            <w:top w:val="none" w:sz="0" w:space="0" w:color="auto"/>
            <w:left w:val="none" w:sz="0" w:space="0" w:color="auto"/>
            <w:bottom w:val="none" w:sz="0" w:space="0" w:color="auto"/>
            <w:right w:val="none" w:sz="0" w:space="0" w:color="auto"/>
          </w:divBdr>
        </w:div>
        <w:div w:id="241573203">
          <w:marLeft w:val="0"/>
          <w:marRight w:val="0"/>
          <w:marTop w:val="0"/>
          <w:marBottom w:val="0"/>
          <w:divBdr>
            <w:top w:val="none" w:sz="0" w:space="0" w:color="auto"/>
            <w:left w:val="none" w:sz="0" w:space="0" w:color="auto"/>
            <w:bottom w:val="none" w:sz="0" w:space="0" w:color="auto"/>
            <w:right w:val="none" w:sz="0" w:space="0" w:color="auto"/>
          </w:divBdr>
        </w:div>
      </w:divsChild>
    </w:div>
    <w:div w:id="354816777">
      <w:bodyDiv w:val="1"/>
      <w:marLeft w:val="0"/>
      <w:marRight w:val="0"/>
      <w:marTop w:val="0"/>
      <w:marBottom w:val="0"/>
      <w:divBdr>
        <w:top w:val="none" w:sz="0" w:space="0" w:color="auto"/>
        <w:left w:val="none" w:sz="0" w:space="0" w:color="auto"/>
        <w:bottom w:val="none" w:sz="0" w:space="0" w:color="auto"/>
        <w:right w:val="none" w:sz="0" w:space="0" w:color="auto"/>
      </w:divBdr>
    </w:div>
    <w:div w:id="468519838">
      <w:bodyDiv w:val="1"/>
      <w:marLeft w:val="0"/>
      <w:marRight w:val="0"/>
      <w:marTop w:val="0"/>
      <w:marBottom w:val="0"/>
      <w:divBdr>
        <w:top w:val="none" w:sz="0" w:space="0" w:color="auto"/>
        <w:left w:val="none" w:sz="0" w:space="0" w:color="auto"/>
        <w:bottom w:val="none" w:sz="0" w:space="0" w:color="auto"/>
        <w:right w:val="none" w:sz="0" w:space="0" w:color="auto"/>
      </w:divBdr>
      <w:divsChild>
        <w:div w:id="1904638167">
          <w:marLeft w:val="0"/>
          <w:marRight w:val="0"/>
          <w:marTop w:val="0"/>
          <w:marBottom w:val="0"/>
          <w:divBdr>
            <w:top w:val="none" w:sz="0" w:space="0" w:color="auto"/>
            <w:left w:val="none" w:sz="0" w:space="0" w:color="auto"/>
            <w:bottom w:val="none" w:sz="0" w:space="0" w:color="auto"/>
            <w:right w:val="none" w:sz="0" w:space="0" w:color="auto"/>
          </w:divBdr>
        </w:div>
        <w:div w:id="1815171921">
          <w:marLeft w:val="0"/>
          <w:marRight w:val="0"/>
          <w:marTop w:val="0"/>
          <w:marBottom w:val="0"/>
          <w:divBdr>
            <w:top w:val="none" w:sz="0" w:space="0" w:color="auto"/>
            <w:left w:val="none" w:sz="0" w:space="0" w:color="auto"/>
            <w:bottom w:val="none" w:sz="0" w:space="0" w:color="auto"/>
            <w:right w:val="none" w:sz="0" w:space="0" w:color="auto"/>
          </w:divBdr>
        </w:div>
        <w:div w:id="1756394738">
          <w:marLeft w:val="0"/>
          <w:marRight w:val="0"/>
          <w:marTop w:val="0"/>
          <w:marBottom w:val="0"/>
          <w:divBdr>
            <w:top w:val="none" w:sz="0" w:space="0" w:color="auto"/>
            <w:left w:val="none" w:sz="0" w:space="0" w:color="auto"/>
            <w:bottom w:val="none" w:sz="0" w:space="0" w:color="auto"/>
            <w:right w:val="none" w:sz="0" w:space="0" w:color="auto"/>
          </w:divBdr>
        </w:div>
        <w:div w:id="112216141">
          <w:marLeft w:val="0"/>
          <w:marRight w:val="0"/>
          <w:marTop w:val="0"/>
          <w:marBottom w:val="0"/>
          <w:divBdr>
            <w:top w:val="none" w:sz="0" w:space="0" w:color="auto"/>
            <w:left w:val="none" w:sz="0" w:space="0" w:color="auto"/>
            <w:bottom w:val="none" w:sz="0" w:space="0" w:color="auto"/>
            <w:right w:val="none" w:sz="0" w:space="0" w:color="auto"/>
          </w:divBdr>
        </w:div>
        <w:div w:id="1022508657">
          <w:marLeft w:val="0"/>
          <w:marRight w:val="0"/>
          <w:marTop w:val="0"/>
          <w:marBottom w:val="0"/>
          <w:divBdr>
            <w:top w:val="none" w:sz="0" w:space="0" w:color="auto"/>
            <w:left w:val="none" w:sz="0" w:space="0" w:color="auto"/>
            <w:bottom w:val="none" w:sz="0" w:space="0" w:color="auto"/>
            <w:right w:val="none" w:sz="0" w:space="0" w:color="auto"/>
          </w:divBdr>
        </w:div>
      </w:divsChild>
    </w:div>
    <w:div w:id="515273443">
      <w:bodyDiv w:val="1"/>
      <w:marLeft w:val="0"/>
      <w:marRight w:val="0"/>
      <w:marTop w:val="0"/>
      <w:marBottom w:val="0"/>
      <w:divBdr>
        <w:top w:val="none" w:sz="0" w:space="0" w:color="auto"/>
        <w:left w:val="none" w:sz="0" w:space="0" w:color="auto"/>
        <w:bottom w:val="none" w:sz="0" w:space="0" w:color="auto"/>
        <w:right w:val="none" w:sz="0" w:space="0" w:color="auto"/>
      </w:divBdr>
      <w:divsChild>
        <w:div w:id="176162864">
          <w:marLeft w:val="0"/>
          <w:marRight w:val="0"/>
          <w:marTop w:val="0"/>
          <w:marBottom w:val="0"/>
          <w:divBdr>
            <w:top w:val="none" w:sz="0" w:space="0" w:color="auto"/>
            <w:left w:val="none" w:sz="0" w:space="0" w:color="auto"/>
            <w:bottom w:val="none" w:sz="0" w:space="0" w:color="auto"/>
            <w:right w:val="none" w:sz="0" w:space="0" w:color="auto"/>
          </w:divBdr>
        </w:div>
        <w:div w:id="763720164">
          <w:marLeft w:val="0"/>
          <w:marRight w:val="0"/>
          <w:marTop w:val="0"/>
          <w:marBottom w:val="0"/>
          <w:divBdr>
            <w:top w:val="none" w:sz="0" w:space="0" w:color="auto"/>
            <w:left w:val="none" w:sz="0" w:space="0" w:color="auto"/>
            <w:bottom w:val="none" w:sz="0" w:space="0" w:color="auto"/>
            <w:right w:val="none" w:sz="0" w:space="0" w:color="auto"/>
          </w:divBdr>
        </w:div>
        <w:div w:id="1689717185">
          <w:marLeft w:val="0"/>
          <w:marRight w:val="0"/>
          <w:marTop w:val="0"/>
          <w:marBottom w:val="0"/>
          <w:divBdr>
            <w:top w:val="none" w:sz="0" w:space="0" w:color="auto"/>
            <w:left w:val="none" w:sz="0" w:space="0" w:color="auto"/>
            <w:bottom w:val="none" w:sz="0" w:space="0" w:color="auto"/>
            <w:right w:val="none" w:sz="0" w:space="0" w:color="auto"/>
          </w:divBdr>
        </w:div>
        <w:div w:id="1125730029">
          <w:marLeft w:val="0"/>
          <w:marRight w:val="0"/>
          <w:marTop w:val="0"/>
          <w:marBottom w:val="0"/>
          <w:divBdr>
            <w:top w:val="none" w:sz="0" w:space="0" w:color="auto"/>
            <w:left w:val="none" w:sz="0" w:space="0" w:color="auto"/>
            <w:bottom w:val="none" w:sz="0" w:space="0" w:color="auto"/>
            <w:right w:val="none" w:sz="0" w:space="0" w:color="auto"/>
          </w:divBdr>
        </w:div>
        <w:div w:id="569728111">
          <w:marLeft w:val="0"/>
          <w:marRight w:val="0"/>
          <w:marTop w:val="0"/>
          <w:marBottom w:val="0"/>
          <w:divBdr>
            <w:top w:val="none" w:sz="0" w:space="0" w:color="auto"/>
            <w:left w:val="none" w:sz="0" w:space="0" w:color="auto"/>
            <w:bottom w:val="none" w:sz="0" w:space="0" w:color="auto"/>
            <w:right w:val="none" w:sz="0" w:space="0" w:color="auto"/>
          </w:divBdr>
        </w:div>
        <w:div w:id="860709132">
          <w:marLeft w:val="0"/>
          <w:marRight w:val="0"/>
          <w:marTop w:val="0"/>
          <w:marBottom w:val="0"/>
          <w:divBdr>
            <w:top w:val="none" w:sz="0" w:space="0" w:color="auto"/>
            <w:left w:val="none" w:sz="0" w:space="0" w:color="auto"/>
            <w:bottom w:val="none" w:sz="0" w:space="0" w:color="auto"/>
            <w:right w:val="none" w:sz="0" w:space="0" w:color="auto"/>
          </w:divBdr>
        </w:div>
        <w:div w:id="513152755">
          <w:marLeft w:val="0"/>
          <w:marRight w:val="0"/>
          <w:marTop w:val="0"/>
          <w:marBottom w:val="0"/>
          <w:divBdr>
            <w:top w:val="none" w:sz="0" w:space="0" w:color="auto"/>
            <w:left w:val="none" w:sz="0" w:space="0" w:color="auto"/>
            <w:bottom w:val="none" w:sz="0" w:space="0" w:color="auto"/>
            <w:right w:val="none" w:sz="0" w:space="0" w:color="auto"/>
          </w:divBdr>
        </w:div>
        <w:div w:id="32580282">
          <w:marLeft w:val="0"/>
          <w:marRight w:val="0"/>
          <w:marTop w:val="0"/>
          <w:marBottom w:val="0"/>
          <w:divBdr>
            <w:top w:val="none" w:sz="0" w:space="0" w:color="auto"/>
            <w:left w:val="none" w:sz="0" w:space="0" w:color="auto"/>
            <w:bottom w:val="none" w:sz="0" w:space="0" w:color="auto"/>
            <w:right w:val="none" w:sz="0" w:space="0" w:color="auto"/>
          </w:divBdr>
        </w:div>
        <w:div w:id="1178809978">
          <w:marLeft w:val="0"/>
          <w:marRight w:val="0"/>
          <w:marTop w:val="0"/>
          <w:marBottom w:val="0"/>
          <w:divBdr>
            <w:top w:val="none" w:sz="0" w:space="0" w:color="auto"/>
            <w:left w:val="none" w:sz="0" w:space="0" w:color="auto"/>
            <w:bottom w:val="none" w:sz="0" w:space="0" w:color="auto"/>
            <w:right w:val="none" w:sz="0" w:space="0" w:color="auto"/>
          </w:divBdr>
        </w:div>
        <w:div w:id="1853832581">
          <w:marLeft w:val="0"/>
          <w:marRight w:val="0"/>
          <w:marTop w:val="0"/>
          <w:marBottom w:val="0"/>
          <w:divBdr>
            <w:top w:val="none" w:sz="0" w:space="0" w:color="auto"/>
            <w:left w:val="none" w:sz="0" w:space="0" w:color="auto"/>
            <w:bottom w:val="none" w:sz="0" w:space="0" w:color="auto"/>
            <w:right w:val="none" w:sz="0" w:space="0" w:color="auto"/>
          </w:divBdr>
        </w:div>
      </w:divsChild>
    </w:div>
    <w:div w:id="672805815">
      <w:bodyDiv w:val="1"/>
      <w:marLeft w:val="0"/>
      <w:marRight w:val="0"/>
      <w:marTop w:val="0"/>
      <w:marBottom w:val="0"/>
      <w:divBdr>
        <w:top w:val="none" w:sz="0" w:space="0" w:color="auto"/>
        <w:left w:val="none" w:sz="0" w:space="0" w:color="auto"/>
        <w:bottom w:val="none" w:sz="0" w:space="0" w:color="auto"/>
        <w:right w:val="none" w:sz="0" w:space="0" w:color="auto"/>
      </w:divBdr>
    </w:div>
    <w:div w:id="971910688">
      <w:bodyDiv w:val="1"/>
      <w:marLeft w:val="0"/>
      <w:marRight w:val="0"/>
      <w:marTop w:val="0"/>
      <w:marBottom w:val="0"/>
      <w:divBdr>
        <w:top w:val="none" w:sz="0" w:space="0" w:color="auto"/>
        <w:left w:val="none" w:sz="0" w:space="0" w:color="auto"/>
        <w:bottom w:val="none" w:sz="0" w:space="0" w:color="auto"/>
        <w:right w:val="none" w:sz="0" w:space="0" w:color="auto"/>
      </w:divBdr>
    </w:div>
    <w:div w:id="1067459808">
      <w:bodyDiv w:val="1"/>
      <w:marLeft w:val="0"/>
      <w:marRight w:val="0"/>
      <w:marTop w:val="0"/>
      <w:marBottom w:val="0"/>
      <w:divBdr>
        <w:top w:val="none" w:sz="0" w:space="0" w:color="auto"/>
        <w:left w:val="none" w:sz="0" w:space="0" w:color="auto"/>
        <w:bottom w:val="none" w:sz="0" w:space="0" w:color="auto"/>
        <w:right w:val="none" w:sz="0" w:space="0" w:color="auto"/>
      </w:divBdr>
      <w:divsChild>
        <w:div w:id="974023848">
          <w:marLeft w:val="0"/>
          <w:marRight w:val="0"/>
          <w:marTop w:val="0"/>
          <w:marBottom w:val="0"/>
          <w:divBdr>
            <w:top w:val="none" w:sz="0" w:space="0" w:color="auto"/>
            <w:left w:val="none" w:sz="0" w:space="0" w:color="auto"/>
            <w:bottom w:val="none" w:sz="0" w:space="0" w:color="auto"/>
            <w:right w:val="none" w:sz="0" w:space="0" w:color="auto"/>
          </w:divBdr>
        </w:div>
        <w:div w:id="566843423">
          <w:marLeft w:val="0"/>
          <w:marRight w:val="0"/>
          <w:marTop w:val="0"/>
          <w:marBottom w:val="0"/>
          <w:divBdr>
            <w:top w:val="none" w:sz="0" w:space="0" w:color="auto"/>
            <w:left w:val="none" w:sz="0" w:space="0" w:color="auto"/>
            <w:bottom w:val="none" w:sz="0" w:space="0" w:color="auto"/>
            <w:right w:val="none" w:sz="0" w:space="0" w:color="auto"/>
          </w:divBdr>
        </w:div>
        <w:div w:id="1207110237">
          <w:marLeft w:val="0"/>
          <w:marRight w:val="0"/>
          <w:marTop w:val="0"/>
          <w:marBottom w:val="0"/>
          <w:divBdr>
            <w:top w:val="none" w:sz="0" w:space="0" w:color="auto"/>
            <w:left w:val="none" w:sz="0" w:space="0" w:color="auto"/>
            <w:bottom w:val="none" w:sz="0" w:space="0" w:color="auto"/>
            <w:right w:val="none" w:sz="0" w:space="0" w:color="auto"/>
          </w:divBdr>
        </w:div>
        <w:div w:id="570432243">
          <w:marLeft w:val="0"/>
          <w:marRight w:val="0"/>
          <w:marTop w:val="0"/>
          <w:marBottom w:val="0"/>
          <w:divBdr>
            <w:top w:val="none" w:sz="0" w:space="0" w:color="auto"/>
            <w:left w:val="none" w:sz="0" w:space="0" w:color="auto"/>
            <w:bottom w:val="none" w:sz="0" w:space="0" w:color="auto"/>
            <w:right w:val="none" w:sz="0" w:space="0" w:color="auto"/>
          </w:divBdr>
        </w:div>
        <w:div w:id="1643971533">
          <w:marLeft w:val="0"/>
          <w:marRight w:val="0"/>
          <w:marTop w:val="0"/>
          <w:marBottom w:val="0"/>
          <w:divBdr>
            <w:top w:val="none" w:sz="0" w:space="0" w:color="auto"/>
            <w:left w:val="none" w:sz="0" w:space="0" w:color="auto"/>
            <w:bottom w:val="none" w:sz="0" w:space="0" w:color="auto"/>
            <w:right w:val="none" w:sz="0" w:space="0" w:color="auto"/>
          </w:divBdr>
        </w:div>
        <w:div w:id="1232499541">
          <w:marLeft w:val="0"/>
          <w:marRight w:val="0"/>
          <w:marTop w:val="0"/>
          <w:marBottom w:val="0"/>
          <w:divBdr>
            <w:top w:val="none" w:sz="0" w:space="0" w:color="auto"/>
            <w:left w:val="none" w:sz="0" w:space="0" w:color="auto"/>
            <w:bottom w:val="none" w:sz="0" w:space="0" w:color="auto"/>
            <w:right w:val="none" w:sz="0" w:space="0" w:color="auto"/>
          </w:divBdr>
        </w:div>
        <w:div w:id="469976150">
          <w:marLeft w:val="0"/>
          <w:marRight w:val="0"/>
          <w:marTop w:val="0"/>
          <w:marBottom w:val="0"/>
          <w:divBdr>
            <w:top w:val="none" w:sz="0" w:space="0" w:color="auto"/>
            <w:left w:val="none" w:sz="0" w:space="0" w:color="auto"/>
            <w:bottom w:val="none" w:sz="0" w:space="0" w:color="auto"/>
            <w:right w:val="none" w:sz="0" w:space="0" w:color="auto"/>
          </w:divBdr>
        </w:div>
      </w:divsChild>
    </w:div>
    <w:div w:id="1121924825">
      <w:bodyDiv w:val="1"/>
      <w:marLeft w:val="0"/>
      <w:marRight w:val="0"/>
      <w:marTop w:val="0"/>
      <w:marBottom w:val="0"/>
      <w:divBdr>
        <w:top w:val="none" w:sz="0" w:space="0" w:color="auto"/>
        <w:left w:val="none" w:sz="0" w:space="0" w:color="auto"/>
        <w:bottom w:val="none" w:sz="0" w:space="0" w:color="auto"/>
        <w:right w:val="none" w:sz="0" w:space="0" w:color="auto"/>
      </w:divBdr>
    </w:div>
    <w:div w:id="1234195249">
      <w:bodyDiv w:val="1"/>
      <w:marLeft w:val="0"/>
      <w:marRight w:val="0"/>
      <w:marTop w:val="0"/>
      <w:marBottom w:val="0"/>
      <w:divBdr>
        <w:top w:val="none" w:sz="0" w:space="0" w:color="auto"/>
        <w:left w:val="none" w:sz="0" w:space="0" w:color="auto"/>
        <w:bottom w:val="none" w:sz="0" w:space="0" w:color="auto"/>
        <w:right w:val="none" w:sz="0" w:space="0" w:color="auto"/>
      </w:divBdr>
    </w:div>
    <w:div w:id="1637835990">
      <w:bodyDiv w:val="1"/>
      <w:marLeft w:val="0"/>
      <w:marRight w:val="0"/>
      <w:marTop w:val="0"/>
      <w:marBottom w:val="0"/>
      <w:divBdr>
        <w:top w:val="none" w:sz="0" w:space="0" w:color="auto"/>
        <w:left w:val="none" w:sz="0" w:space="0" w:color="auto"/>
        <w:bottom w:val="none" w:sz="0" w:space="0" w:color="auto"/>
        <w:right w:val="none" w:sz="0" w:space="0" w:color="auto"/>
      </w:divBdr>
    </w:div>
    <w:div w:id="1801151022">
      <w:bodyDiv w:val="1"/>
      <w:marLeft w:val="0"/>
      <w:marRight w:val="0"/>
      <w:marTop w:val="0"/>
      <w:marBottom w:val="0"/>
      <w:divBdr>
        <w:top w:val="none" w:sz="0" w:space="0" w:color="auto"/>
        <w:left w:val="none" w:sz="0" w:space="0" w:color="auto"/>
        <w:bottom w:val="none" w:sz="0" w:space="0" w:color="auto"/>
        <w:right w:val="none" w:sz="0" w:space="0" w:color="auto"/>
      </w:divBdr>
    </w:div>
    <w:div w:id="1847403418">
      <w:bodyDiv w:val="1"/>
      <w:marLeft w:val="0"/>
      <w:marRight w:val="0"/>
      <w:marTop w:val="0"/>
      <w:marBottom w:val="0"/>
      <w:divBdr>
        <w:top w:val="none" w:sz="0" w:space="0" w:color="auto"/>
        <w:left w:val="none" w:sz="0" w:space="0" w:color="auto"/>
        <w:bottom w:val="none" w:sz="0" w:space="0" w:color="auto"/>
        <w:right w:val="none" w:sz="0" w:space="0" w:color="auto"/>
      </w:divBdr>
      <w:divsChild>
        <w:div w:id="55516468">
          <w:marLeft w:val="0"/>
          <w:marRight w:val="0"/>
          <w:marTop w:val="0"/>
          <w:marBottom w:val="0"/>
          <w:divBdr>
            <w:top w:val="none" w:sz="0" w:space="0" w:color="auto"/>
            <w:left w:val="none" w:sz="0" w:space="0" w:color="auto"/>
            <w:bottom w:val="none" w:sz="0" w:space="0" w:color="auto"/>
            <w:right w:val="none" w:sz="0" w:space="0" w:color="auto"/>
          </w:divBdr>
        </w:div>
        <w:div w:id="1717701365">
          <w:marLeft w:val="0"/>
          <w:marRight w:val="0"/>
          <w:marTop w:val="0"/>
          <w:marBottom w:val="0"/>
          <w:divBdr>
            <w:top w:val="none" w:sz="0" w:space="0" w:color="auto"/>
            <w:left w:val="none" w:sz="0" w:space="0" w:color="auto"/>
            <w:bottom w:val="none" w:sz="0" w:space="0" w:color="auto"/>
            <w:right w:val="none" w:sz="0" w:space="0" w:color="auto"/>
          </w:divBdr>
        </w:div>
      </w:divsChild>
    </w:div>
    <w:div w:id="1881940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omas.inns@liverpool.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J.Obrien@liverpool.ac.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Iturriza-Gomara@liverpool.ac.uk"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Roberto.vivancos@phe.gov.uk" TargetMode="External"/><Relationship Id="rId4" Type="http://schemas.openxmlformats.org/officeDocument/2006/relationships/settings" Target="settings.xml"/><Relationship Id="rId9" Type="http://schemas.openxmlformats.org/officeDocument/2006/relationships/hyperlink" Target="mailto:John.Harris@liverpool.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0ACFDA-505C-4218-99DC-1E4C653E57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0208</Words>
  <Characters>58190</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82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Inns</dc:creator>
  <cp:lastModifiedBy>Harris, John [jpaulh30]</cp:lastModifiedBy>
  <cp:revision>2</cp:revision>
  <dcterms:created xsi:type="dcterms:W3CDTF">2017-10-02T08:38:00Z</dcterms:created>
  <dcterms:modified xsi:type="dcterms:W3CDTF">2017-10-02T08:38:00Z</dcterms:modified>
</cp:coreProperties>
</file>